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EF364C" w14:textId="0559B8D9" w:rsidR="0015056A" w:rsidRPr="0009222C" w:rsidRDefault="00AF3B69" w:rsidP="00CA5778">
      <w:pPr>
        <w:widowControl w:val="0"/>
        <w:spacing w:line="320" w:lineRule="atLeast"/>
        <w:jc w:val="center"/>
        <w:rPr>
          <w:rFonts w:cs="Helvetica Neue"/>
          <w:b/>
          <w:sz w:val="28"/>
          <w:szCs w:val="28"/>
        </w:rPr>
      </w:pPr>
      <w:r w:rsidRPr="00152101">
        <w:rPr>
          <w:rFonts w:cs="Helvetica Neue"/>
          <w:b/>
          <w:sz w:val="28"/>
          <w:szCs w:val="28"/>
        </w:rPr>
        <w:t xml:space="preserve">Global Catastrophic and Existential </w:t>
      </w:r>
      <w:r w:rsidR="0015056A" w:rsidRPr="00152101">
        <w:rPr>
          <w:rFonts w:cs="Helvetica Neue"/>
          <w:b/>
          <w:sz w:val="28"/>
          <w:szCs w:val="28"/>
        </w:rPr>
        <w:t>Risks</w:t>
      </w:r>
    </w:p>
    <w:p w14:paraId="634BC773" w14:textId="6C803D5D" w:rsidR="00477CB3" w:rsidRPr="0009222C" w:rsidRDefault="0015056A" w:rsidP="00CA5778">
      <w:pPr>
        <w:widowControl w:val="0"/>
        <w:spacing w:line="320" w:lineRule="atLeast"/>
        <w:jc w:val="center"/>
        <w:rPr>
          <w:rFonts w:cs="Helvetica Neue"/>
          <w:b/>
          <w:sz w:val="28"/>
          <w:szCs w:val="28"/>
        </w:rPr>
      </w:pPr>
      <w:r w:rsidRPr="0009222C">
        <w:rPr>
          <w:rFonts w:cs="Helvetica Neue"/>
          <w:b/>
          <w:sz w:val="28"/>
          <w:szCs w:val="28"/>
        </w:rPr>
        <w:t xml:space="preserve">Communication </w:t>
      </w:r>
      <w:r w:rsidR="005733BD" w:rsidRPr="0009222C">
        <w:rPr>
          <w:rFonts w:cs="Helvetica Neue"/>
          <w:b/>
          <w:sz w:val="28"/>
          <w:szCs w:val="28"/>
        </w:rPr>
        <w:t>Scale</w:t>
      </w:r>
      <w:r w:rsidR="00AF3B69" w:rsidRPr="0009222C">
        <w:rPr>
          <w:rFonts w:cs="Helvetica Neue"/>
          <w:b/>
          <w:sz w:val="28"/>
          <w:szCs w:val="28"/>
        </w:rPr>
        <w:t xml:space="preserve"> </w:t>
      </w:r>
    </w:p>
    <w:p w14:paraId="6D2F6EB3" w14:textId="77777777" w:rsidR="00CA5778" w:rsidRDefault="00CA5778">
      <w:pPr>
        <w:widowControl w:val="0"/>
        <w:spacing w:line="320" w:lineRule="atLeast"/>
        <w:jc w:val="center"/>
        <w:rPr>
          <w:rFonts w:cs="Helvetica Neue"/>
          <w:b/>
          <w:sz w:val="28"/>
          <w:szCs w:val="28"/>
        </w:rPr>
      </w:pPr>
    </w:p>
    <w:p w14:paraId="760B2311" w14:textId="244D3BE3" w:rsidR="00B954E7" w:rsidRDefault="00B954E7">
      <w:pPr>
        <w:widowControl w:val="0"/>
        <w:spacing w:line="320" w:lineRule="atLeast"/>
        <w:jc w:val="center"/>
        <w:rPr>
          <w:rFonts w:cs="Helvetica Neue"/>
          <w:i/>
          <w:sz w:val="28"/>
          <w:szCs w:val="28"/>
        </w:rPr>
      </w:pPr>
      <w:r w:rsidRPr="00B954E7">
        <w:rPr>
          <w:rFonts w:cs="Helvetica Neue"/>
          <w:i/>
          <w:sz w:val="28"/>
          <w:szCs w:val="28"/>
        </w:rPr>
        <w:t>Preprint</w:t>
      </w:r>
    </w:p>
    <w:p w14:paraId="653DC4F9" w14:textId="77777777" w:rsidR="00DE1DB0" w:rsidRDefault="00DE1DB0">
      <w:pPr>
        <w:widowControl w:val="0"/>
        <w:spacing w:line="320" w:lineRule="atLeast"/>
        <w:jc w:val="center"/>
        <w:rPr>
          <w:rFonts w:cs="Helvetica Neue"/>
          <w:i/>
          <w:sz w:val="28"/>
          <w:szCs w:val="28"/>
        </w:rPr>
      </w:pPr>
    </w:p>
    <w:p w14:paraId="151CBC0C" w14:textId="77777777" w:rsidR="00DE1DB0" w:rsidRDefault="00DE1DB0">
      <w:pPr>
        <w:widowControl w:val="0"/>
        <w:spacing w:line="320" w:lineRule="atLeast"/>
        <w:jc w:val="center"/>
        <w:rPr>
          <w:rFonts w:cs="Helvetica Neue"/>
          <w:i/>
          <w:sz w:val="28"/>
          <w:szCs w:val="28"/>
        </w:rPr>
      </w:pPr>
      <w:r w:rsidRPr="00DE1DB0">
        <w:rPr>
          <w:rFonts w:cs="Helvetica Neue"/>
          <w:sz w:val="28"/>
          <w:szCs w:val="28"/>
        </w:rPr>
        <w:t>Published in</w:t>
      </w:r>
      <w:r>
        <w:rPr>
          <w:rFonts w:cs="Helvetica Neue"/>
          <w:i/>
          <w:sz w:val="28"/>
          <w:szCs w:val="28"/>
        </w:rPr>
        <w:t xml:space="preserve"> Futures</w:t>
      </w:r>
    </w:p>
    <w:p w14:paraId="7C6A8EBE" w14:textId="0A66DF3F" w:rsidR="00DE1DB0" w:rsidRDefault="00DE1DB0">
      <w:pPr>
        <w:widowControl w:val="0"/>
        <w:spacing w:line="320" w:lineRule="atLeast"/>
        <w:jc w:val="center"/>
        <w:rPr>
          <w:rFonts w:cs="Helvetica Neue"/>
          <w:i/>
          <w:sz w:val="28"/>
          <w:szCs w:val="28"/>
        </w:rPr>
      </w:pPr>
      <w:hyperlink r:id="rId9" w:history="1">
        <w:r w:rsidRPr="00582BB7">
          <w:rPr>
            <w:rStyle w:val="Hyperlink"/>
            <w:rFonts w:cs="Helvetica Neue"/>
            <w:i/>
            <w:sz w:val="28"/>
            <w:szCs w:val="28"/>
          </w:rPr>
          <w:t>https://www.sciencedirect.com/science/article/pii/S001632871730112X</w:t>
        </w:r>
      </w:hyperlink>
    </w:p>
    <w:p w14:paraId="278F20EC" w14:textId="34CE3115" w:rsidR="00DE1DB0" w:rsidRDefault="00DE1DB0">
      <w:pPr>
        <w:widowControl w:val="0"/>
        <w:spacing w:line="320" w:lineRule="atLeast"/>
        <w:jc w:val="center"/>
        <w:rPr>
          <w:rFonts w:cs="Helvetica Neue"/>
          <w:i/>
          <w:sz w:val="28"/>
          <w:szCs w:val="28"/>
        </w:rPr>
      </w:pPr>
      <w:r w:rsidRPr="00DE1DB0">
        <w:rPr>
          <w:rFonts w:cs="Helvetica Neue"/>
          <w:i/>
          <w:sz w:val="28"/>
          <w:szCs w:val="28"/>
        </w:rPr>
        <w:t>https://doi.org/10.1016/j.futures.2018.01.003</w:t>
      </w:r>
    </w:p>
    <w:p w14:paraId="6B074B3D" w14:textId="77777777" w:rsidR="00DE1DB0" w:rsidRDefault="00DE1DB0">
      <w:pPr>
        <w:widowControl w:val="0"/>
        <w:spacing w:line="320" w:lineRule="atLeast"/>
        <w:jc w:val="center"/>
        <w:rPr>
          <w:rFonts w:cs="Helvetica Neue"/>
          <w:i/>
          <w:sz w:val="28"/>
          <w:szCs w:val="28"/>
        </w:rPr>
      </w:pPr>
    </w:p>
    <w:p w14:paraId="3F78B74C" w14:textId="77777777" w:rsidR="00DE1DB0" w:rsidRDefault="00DE1DB0">
      <w:pPr>
        <w:widowControl w:val="0"/>
        <w:spacing w:line="320" w:lineRule="atLeast"/>
        <w:jc w:val="center"/>
        <w:rPr>
          <w:rFonts w:cs="Helvetica Neue"/>
          <w:i/>
          <w:sz w:val="28"/>
          <w:szCs w:val="28"/>
        </w:rPr>
      </w:pPr>
    </w:p>
    <w:p w14:paraId="41FF3EEB" w14:textId="6E140A11" w:rsidR="00B954E7" w:rsidRDefault="00B954E7" w:rsidP="00B954E7">
      <w:pPr>
        <w:widowControl w:val="0"/>
        <w:spacing w:line="320" w:lineRule="atLeast"/>
        <w:jc w:val="center"/>
        <w:rPr>
          <w:rFonts w:cs="Helvetica Neue"/>
          <w:i/>
          <w:sz w:val="28"/>
          <w:szCs w:val="28"/>
        </w:rPr>
      </w:pPr>
      <w:r>
        <w:rPr>
          <w:rFonts w:cs="Helvetica Neue"/>
          <w:i/>
          <w:sz w:val="28"/>
          <w:szCs w:val="28"/>
        </w:rPr>
        <w:t>Dec 2017</w:t>
      </w:r>
    </w:p>
    <w:p w14:paraId="6C9BBD16" w14:textId="77777777" w:rsidR="00B954E7" w:rsidRPr="00B954E7" w:rsidRDefault="00B954E7" w:rsidP="00B954E7">
      <w:pPr>
        <w:widowControl w:val="0"/>
        <w:spacing w:line="320" w:lineRule="atLeast"/>
        <w:jc w:val="center"/>
        <w:rPr>
          <w:rFonts w:cs="Helvetica Neue"/>
          <w:i/>
          <w:sz w:val="28"/>
          <w:szCs w:val="28"/>
        </w:rPr>
      </w:pPr>
    </w:p>
    <w:p w14:paraId="40A440BA" w14:textId="77777777" w:rsidR="00C71DCF" w:rsidRPr="0009222C" w:rsidRDefault="00C71DCF" w:rsidP="00C71DCF">
      <w:pPr>
        <w:widowControl w:val="0"/>
        <w:spacing w:line="320" w:lineRule="atLeast"/>
        <w:jc w:val="center"/>
        <w:rPr>
          <w:rFonts w:cs="Helvetica Neue"/>
          <w:sz w:val="28"/>
          <w:szCs w:val="28"/>
        </w:rPr>
      </w:pPr>
      <w:r w:rsidRPr="0009222C">
        <w:rPr>
          <w:rFonts w:cs="Helvetica Neue"/>
          <w:sz w:val="28"/>
          <w:szCs w:val="28"/>
        </w:rPr>
        <w:t>Alexey Turchin</w:t>
      </w:r>
      <w:bookmarkStart w:id="0" w:name="_GoBack"/>
      <w:bookmarkEnd w:id="0"/>
    </w:p>
    <w:p w14:paraId="7853EAA5" w14:textId="77777777" w:rsidR="00C71DCF" w:rsidRPr="0009222C" w:rsidRDefault="00C71DCF" w:rsidP="00C71DCF">
      <w:pPr>
        <w:widowControl w:val="0"/>
        <w:spacing w:line="320" w:lineRule="atLeast"/>
        <w:jc w:val="center"/>
        <w:rPr>
          <w:rFonts w:cs="Helvetica Neue"/>
          <w:sz w:val="28"/>
          <w:szCs w:val="28"/>
        </w:rPr>
      </w:pPr>
      <w:r w:rsidRPr="0009222C">
        <w:rPr>
          <w:rFonts w:cs="Helvetica Neue"/>
          <w:sz w:val="28"/>
          <w:szCs w:val="28"/>
        </w:rPr>
        <w:t>Science for Life Extension Foundation, Moscow</w:t>
      </w:r>
    </w:p>
    <w:p w14:paraId="465DBC4B" w14:textId="77777777" w:rsidR="00C71DCF" w:rsidRPr="0009222C" w:rsidRDefault="00C71DCF" w:rsidP="00C71DCF">
      <w:pPr>
        <w:widowControl w:val="0"/>
        <w:spacing w:line="320" w:lineRule="atLeast"/>
        <w:jc w:val="center"/>
        <w:rPr>
          <w:rFonts w:cs="Helvetica Neue"/>
          <w:sz w:val="28"/>
          <w:szCs w:val="28"/>
        </w:rPr>
      </w:pPr>
    </w:p>
    <w:p w14:paraId="150D68EF" w14:textId="77777777" w:rsidR="00C71DCF" w:rsidRPr="0009222C" w:rsidRDefault="00C71DCF" w:rsidP="00C71DCF">
      <w:pPr>
        <w:widowControl w:val="0"/>
        <w:spacing w:line="320" w:lineRule="atLeast"/>
        <w:jc w:val="center"/>
        <w:rPr>
          <w:rFonts w:cs="Helvetica Neue"/>
          <w:sz w:val="28"/>
          <w:szCs w:val="28"/>
        </w:rPr>
      </w:pPr>
    </w:p>
    <w:p w14:paraId="3E7F4A94" w14:textId="77777777" w:rsidR="00C71DCF" w:rsidRPr="0009222C" w:rsidRDefault="00C71DCF" w:rsidP="00C71DCF">
      <w:pPr>
        <w:jc w:val="center"/>
        <w:rPr>
          <w:sz w:val="28"/>
          <w:szCs w:val="28"/>
        </w:rPr>
      </w:pPr>
      <w:r w:rsidRPr="0009222C">
        <w:rPr>
          <w:sz w:val="28"/>
          <w:szCs w:val="28"/>
        </w:rPr>
        <w:t>David Denkenberger</w:t>
      </w:r>
    </w:p>
    <w:p w14:paraId="345CDA9F" w14:textId="77777777" w:rsidR="00C71DCF" w:rsidRPr="0009222C" w:rsidRDefault="00C71DCF" w:rsidP="00C71DCF">
      <w:pPr>
        <w:jc w:val="center"/>
        <w:rPr>
          <w:sz w:val="28"/>
          <w:szCs w:val="28"/>
        </w:rPr>
      </w:pPr>
      <w:r w:rsidRPr="0009222C">
        <w:rPr>
          <w:sz w:val="28"/>
          <w:szCs w:val="28"/>
        </w:rPr>
        <w:t>Global Catastrophic Risk Institute;</w:t>
      </w:r>
    </w:p>
    <w:p w14:paraId="693BCAD8" w14:textId="77777777" w:rsidR="00C71DCF" w:rsidRPr="0009222C" w:rsidRDefault="00C71DCF" w:rsidP="00C71DCF">
      <w:pPr>
        <w:jc w:val="center"/>
        <w:rPr>
          <w:sz w:val="28"/>
          <w:szCs w:val="28"/>
        </w:rPr>
      </w:pPr>
      <w:r w:rsidRPr="0009222C">
        <w:rPr>
          <w:sz w:val="28"/>
          <w:szCs w:val="28"/>
        </w:rPr>
        <w:t xml:space="preserve">Alliance to Feed the Earth in Disasters; </w:t>
      </w:r>
    </w:p>
    <w:p w14:paraId="35E1AC71" w14:textId="77777777" w:rsidR="00C71DCF" w:rsidRPr="0009222C" w:rsidRDefault="00C71DCF" w:rsidP="00C71DCF">
      <w:pPr>
        <w:jc w:val="center"/>
        <w:rPr>
          <w:sz w:val="28"/>
          <w:szCs w:val="28"/>
        </w:rPr>
      </w:pPr>
      <w:r w:rsidRPr="0009222C">
        <w:rPr>
          <w:sz w:val="28"/>
          <w:szCs w:val="28"/>
        </w:rPr>
        <w:t>Tennessee State University</w:t>
      </w:r>
    </w:p>
    <w:p w14:paraId="28F86A4C" w14:textId="77777777" w:rsidR="004C109E" w:rsidRPr="0009222C" w:rsidRDefault="004C109E">
      <w:pPr>
        <w:widowControl w:val="0"/>
        <w:spacing w:line="320" w:lineRule="atLeast"/>
        <w:rPr>
          <w:rFonts w:cs="Helvetica Neue"/>
          <w:sz w:val="28"/>
          <w:szCs w:val="28"/>
        </w:rPr>
      </w:pPr>
    </w:p>
    <w:p w14:paraId="6784E552" w14:textId="77777777" w:rsidR="00D826B5" w:rsidRPr="0009222C" w:rsidRDefault="00D826B5" w:rsidP="00D826B5">
      <w:pPr>
        <w:widowControl w:val="0"/>
        <w:spacing w:line="320" w:lineRule="atLeast"/>
        <w:jc w:val="both"/>
        <w:rPr>
          <w:rFonts w:cs="Helvetica Neue"/>
          <w:color w:val="000000" w:themeColor="text1"/>
        </w:rPr>
      </w:pPr>
      <w:r w:rsidRPr="0009222C">
        <w:rPr>
          <w:rFonts w:cs="Helvetica Neue"/>
          <w:b/>
          <w:color w:val="000000" w:themeColor="text1"/>
        </w:rPr>
        <w:t>Abstract</w:t>
      </w:r>
      <w:r w:rsidRPr="0009222C">
        <w:rPr>
          <w:rFonts w:cs="Helvetica Neue"/>
          <w:color w:val="000000" w:themeColor="text1"/>
        </w:rPr>
        <w:t>. Existential risks threaten the future of humanity, but</w:t>
      </w:r>
      <w:r>
        <w:rPr>
          <w:rFonts w:cs="Helvetica Neue"/>
          <w:color w:val="000000" w:themeColor="text1"/>
        </w:rPr>
        <w:t xml:space="preserve"> they</w:t>
      </w:r>
      <w:r w:rsidRPr="0009222C">
        <w:rPr>
          <w:rFonts w:cs="Helvetica Neue"/>
          <w:color w:val="000000" w:themeColor="text1"/>
        </w:rPr>
        <w:t xml:space="preserve"> are difficult to measure. However, to communicate, prioritize and mitigate such risks it is important to estimate their relative significance. Risk probabilities are typically used, but for existential risks they are problematic due to ambiguity, and because quantitative probabilities do not represent some aspects of these risks. Thus, a standardized and easily comprehensible instrument is called for</w:t>
      </w:r>
      <w:r>
        <w:rPr>
          <w:rFonts w:cs="Helvetica Neue"/>
          <w:color w:val="000000" w:themeColor="text1"/>
        </w:rPr>
        <w:t>,</w:t>
      </w:r>
      <w:r w:rsidRPr="0009222C">
        <w:rPr>
          <w:rFonts w:cs="Helvetica Neue"/>
          <w:color w:val="000000" w:themeColor="text1"/>
        </w:rPr>
        <w:t xml:space="preserve"> to communicate dangers from various global catastrophic and existential risks. In this article, inspired by the Torino scale of asteroid danger, we suggest a color coded scale to communicate the magnitude of global catastrophic and existential risks</w:t>
      </w:r>
      <w:r w:rsidRPr="00152101">
        <w:rPr>
          <w:rFonts w:cs="Helvetica Neue"/>
          <w:color w:val="000000" w:themeColor="text1"/>
        </w:rPr>
        <w:t xml:space="preserve">. </w:t>
      </w:r>
      <w:r w:rsidRPr="0009222C">
        <w:rPr>
          <w:rFonts w:cs="Helvetica Neue"/>
          <w:color w:val="000000" w:themeColor="text1"/>
        </w:rPr>
        <w:t>The scale is based on the probability intervals of risks in the next century if they are available. The risks’ estimations could be adjusted based on</w:t>
      </w:r>
      <w:r>
        <w:rPr>
          <w:rFonts w:cs="Helvetica Neue"/>
          <w:color w:val="000000" w:themeColor="text1"/>
        </w:rPr>
        <w:t xml:space="preserve"> their</w:t>
      </w:r>
      <w:r w:rsidRPr="0009222C">
        <w:rPr>
          <w:rFonts w:cs="Helvetica Neue"/>
          <w:color w:val="000000" w:themeColor="text1"/>
        </w:rPr>
        <w:t xml:space="preserve"> severities and other factors. The scale covers not only existential risks</w:t>
      </w:r>
      <w:r>
        <w:rPr>
          <w:rFonts w:cs="Helvetica Neue"/>
          <w:color w:val="000000" w:themeColor="text1"/>
        </w:rPr>
        <w:t>,</w:t>
      </w:r>
      <w:r w:rsidRPr="0009222C">
        <w:rPr>
          <w:rFonts w:cs="Helvetica Neue"/>
          <w:color w:val="000000" w:themeColor="text1"/>
        </w:rPr>
        <w:t xml:space="preserve"> but smaller size global catastrophic risks.</w:t>
      </w:r>
      <w:r w:rsidRPr="00152101">
        <w:rPr>
          <w:rFonts w:cs="Helvetica Neue"/>
          <w:color w:val="000000" w:themeColor="text1"/>
        </w:rPr>
        <w:t xml:space="preserve"> </w:t>
      </w:r>
      <w:r>
        <w:rPr>
          <w:rFonts w:cs="Helvetica Neue"/>
          <w:color w:val="000000" w:themeColor="text1"/>
        </w:rPr>
        <w:t>It</w:t>
      </w:r>
      <w:r w:rsidRPr="0009222C">
        <w:rPr>
          <w:rFonts w:cs="Helvetica Neue"/>
          <w:color w:val="000000" w:themeColor="text1"/>
        </w:rPr>
        <w:t xml:space="preserve"> consists of six color levels</w:t>
      </w:r>
      <w:r>
        <w:rPr>
          <w:rFonts w:cs="Helvetica Neue"/>
          <w:color w:val="000000" w:themeColor="text1"/>
        </w:rPr>
        <w:t>,</w:t>
      </w:r>
      <w:r w:rsidRPr="0009222C">
        <w:rPr>
          <w:rFonts w:cs="Helvetica Neue"/>
          <w:color w:val="000000" w:themeColor="text1"/>
        </w:rPr>
        <w:t xml:space="preserve"> which correspond to previously suggested levels of prevention activity.</w:t>
      </w:r>
      <w:r w:rsidRPr="00152101">
        <w:rPr>
          <w:rFonts w:cs="Helvetica Neue"/>
          <w:color w:val="000000" w:themeColor="text1"/>
        </w:rPr>
        <w:t xml:space="preserve"> We estimate </w:t>
      </w:r>
      <w:r w:rsidRPr="0009222C">
        <w:rPr>
          <w:rFonts w:cs="Helvetica Neue"/>
          <w:color w:val="000000" w:themeColor="text1"/>
        </w:rPr>
        <w:t xml:space="preserve">artificial intelligence risks as </w:t>
      </w:r>
      <w:r w:rsidRPr="0009222C">
        <w:rPr>
          <w:rFonts w:cs="Helvetica Neue"/>
          <w:color w:val="000000" w:themeColor="text1"/>
        </w:rPr>
        <w:lastRenderedPageBreak/>
        <w:t>“red”</w:t>
      </w:r>
      <w:r>
        <w:rPr>
          <w:rFonts w:cs="Helvetica Neue"/>
          <w:color w:val="000000" w:themeColor="text1"/>
        </w:rPr>
        <w:t>, while</w:t>
      </w:r>
      <w:r w:rsidRPr="0009222C">
        <w:rPr>
          <w:rFonts w:cs="Helvetica Neue"/>
          <w:color w:val="000000" w:themeColor="text1"/>
        </w:rPr>
        <w:t xml:space="preserve"> “</w:t>
      </w:r>
      <w:r>
        <w:rPr>
          <w:rFonts w:cs="Helvetica Neue"/>
          <w:color w:val="000000" w:themeColor="text1"/>
        </w:rPr>
        <w:t>o</w:t>
      </w:r>
      <w:r w:rsidRPr="0009222C">
        <w:rPr>
          <w:rFonts w:cs="Helvetica Neue"/>
          <w:color w:val="000000" w:themeColor="text1"/>
        </w:rPr>
        <w:t xml:space="preserve">range” risks include nanotechnology, synthetic biology, full scale nuclear war and a large global agricultural shortfall (caused by regional nuclear war, coincident extreme weather, etc.) The risks of natural pandemic, supervolcanic eruption and global warming are marked as “yellow” and the danger from asteroids is “green”. </w:t>
      </w:r>
    </w:p>
    <w:p w14:paraId="79D9D784" w14:textId="77777777" w:rsidR="007419B7" w:rsidRPr="00152101" w:rsidRDefault="007419B7" w:rsidP="007419B7">
      <w:pPr>
        <w:widowControl w:val="0"/>
        <w:spacing w:line="320" w:lineRule="atLeast"/>
        <w:jc w:val="both"/>
        <w:rPr>
          <w:rFonts w:cs="Helvetica Neue"/>
        </w:rPr>
      </w:pPr>
    </w:p>
    <w:p w14:paraId="6CD4B4F0" w14:textId="77777777" w:rsidR="00A159C2" w:rsidRPr="0009222C" w:rsidRDefault="00A159C2" w:rsidP="00A159C2">
      <w:pPr>
        <w:widowControl w:val="0"/>
        <w:spacing w:line="320" w:lineRule="atLeast"/>
        <w:jc w:val="both"/>
        <w:rPr>
          <w:rFonts w:cs="Helvetica Neue"/>
        </w:rPr>
      </w:pPr>
      <w:r w:rsidRPr="0009222C">
        <w:rPr>
          <w:rFonts w:cs="Helvetica Neue"/>
          <w:b/>
        </w:rPr>
        <w:t>Keywords</w:t>
      </w:r>
      <w:r w:rsidRPr="0009222C">
        <w:rPr>
          <w:rFonts w:cs="Helvetica Neue"/>
        </w:rPr>
        <w:t>: global catastrophic risks; existential risks; Torino scale; policy; risk probability</w:t>
      </w:r>
    </w:p>
    <w:p w14:paraId="372E3D58" w14:textId="77777777" w:rsidR="00ED1CC9" w:rsidRPr="0009222C" w:rsidRDefault="00ED1CC9" w:rsidP="00A159C2">
      <w:pPr>
        <w:widowControl w:val="0"/>
        <w:spacing w:line="320" w:lineRule="atLeast"/>
        <w:jc w:val="both"/>
        <w:rPr>
          <w:rFonts w:cs="Helvetica Neue"/>
        </w:rPr>
      </w:pPr>
    </w:p>
    <w:p w14:paraId="3E9C5A59" w14:textId="6E2DDD09" w:rsidR="008575AF" w:rsidRPr="0009222C" w:rsidRDefault="00ED1CC9" w:rsidP="00302A08">
      <w:pPr>
        <w:widowControl w:val="0"/>
        <w:autoSpaceDE w:val="0"/>
        <w:autoSpaceDN w:val="0"/>
        <w:adjustRightInd w:val="0"/>
        <w:spacing w:after="240"/>
        <w:rPr>
          <w:rFonts w:cs="Helvetica Neue"/>
        </w:rPr>
      </w:pPr>
      <w:r w:rsidRPr="0009222C">
        <w:rPr>
          <w:rFonts w:cs="Helvetica Neue"/>
          <w:b/>
        </w:rPr>
        <w:t>Highlights</w:t>
      </w:r>
      <w:r w:rsidRPr="0009222C">
        <w:rPr>
          <w:rFonts w:cs="Helvetica Neue"/>
        </w:rPr>
        <w:t>:</w:t>
      </w:r>
    </w:p>
    <w:p w14:paraId="28792177" w14:textId="77777777" w:rsidR="00B6670C" w:rsidRDefault="00B6670C" w:rsidP="00B6670C">
      <w:pPr>
        <w:pStyle w:val="ListParagraph"/>
        <w:widowControl w:val="0"/>
        <w:numPr>
          <w:ilvl w:val="0"/>
          <w:numId w:val="14"/>
        </w:numPr>
        <w:autoSpaceDE w:val="0"/>
        <w:autoSpaceDN w:val="0"/>
        <w:adjustRightInd w:val="0"/>
        <w:jc w:val="both"/>
        <w:rPr>
          <w:rFonts w:cs="Helvetica Neue"/>
        </w:rPr>
      </w:pPr>
      <w:r>
        <w:rPr>
          <w:rFonts w:cs="Helvetica Neue"/>
        </w:rPr>
        <w:t xml:space="preserve">We suggest a color coded scale </w:t>
      </w:r>
      <w:r w:rsidRPr="0009222C">
        <w:rPr>
          <w:rFonts w:cs="Helvetica Neue"/>
        </w:rPr>
        <w:t xml:space="preserve">to communicate the magnitude </w:t>
      </w:r>
      <w:r>
        <w:rPr>
          <w:rFonts w:cs="Helvetica Neue"/>
        </w:rPr>
        <w:t>of</w:t>
      </w:r>
      <w:r w:rsidRPr="0009222C">
        <w:rPr>
          <w:rFonts w:cs="Helvetica Neue"/>
        </w:rPr>
        <w:t xml:space="preserve"> global catastrophic and existential risk.</w:t>
      </w:r>
    </w:p>
    <w:p w14:paraId="4A05A6AD" w14:textId="77777777" w:rsidR="00B6670C" w:rsidRDefault="00B6670C" w:rsidP="00B6670C">
      <w:pPr>
        <w:pStyle w:val="ListParagraph"/>
        <w:widowControl w:val="0"/>
        <w:autoSpaceDE w:val="0"/>
        <w:autoSpaceDN w:val="0"/>
        <w:adjustRightInd w:val="0"/>
        <w:jc w:val="both"/>
        <w:rPr>
          <w:rFonts w:cs="Helvetica Neue"/>
        </w:rPr>
      </w:pPr>
    </w:p>
    <w:p w14:paraId="55D80985" w14:textId="77777777" w:rsidR="00B6670C" w:rsidRDefault="00B6670C" w:rsidP="00B6670C">
      <w:pPr>
        <w:pStyle w:val="ListParagraph"/>
        <w:widowControl w:val="0"/>
        <w:numPr>
          <w:ilvl w:val="0"/>
          <w:numId w:val="14"/>
        </w:numPr>
        <w:autoSpaceDE w:val="0"/>
        <w:autoSpaceDN w:val="0"/>
        <w:adjustRightInd w:val="0"/>
        <w:jc w:val="both"/>
      </w:pPr>
      <w:r w:rsidRPr="00AC7CDF">
        <w:rPr>
          <w:rFonts w:cs="Helvetica Neue"/>
          <w:color w:val="000000" w:themeColor="text1"/>
        </w:rPr>
        <w:t>The</w:t>
      </w:r>
      <w:r>
        <w:rPr>
          <w:rFonts w:cs="Helvetica Neue"/>
          <w:color w:val="000000" w:themeColor="text1"/>
        </w:rPr>
        <w:t xml:space="preserve"> scale</w:t>
      </w:r>
      <w:r w:rsidRPr="00AC7CDF">
        <w:rPr>
          <w:rFonts w:cs="Helvetica Neue"/>
          <w:color w:val="000000" w:themeColor="text1"/>
        </w:rPr>
        <w:t xml:space="preserve"> consists of 6 color codes from white to purple. </w:t>
      </w:r>
    </w:p>
    <w:p w14:paraId="5BF228E1" w14:textId="77777777" w:rsidR="00B6670C" w:rsidRPr="00AC7CDF" w:rsidRDefault="00B6670C" w:rsidP="00B6670C">
      <w:pPr>
        <w:widowControl w:val="0"/>
        <w:autoSpaceDE w:val="0"/>
        <w:autoSpaceDN w:val="0"/>
        <w:adjustRightInd w:val="0"/>
        <w:jc w:val="both"/>
        <w:rPr>
          <w:rFonts w:cs="Helvetica Neue"/>
        </w:rPr>
      </w:pPr>
    </w:p>
    <w:p w14:paraId="7417195A" w14:textId="77777777" w:rsidR="00B6670C" w:rsidRPr="0009222C" w:rsidRDefault="00B6670C" w:rsidP="00B6670C">
      <w:pPr>
        <w:pStyle w:val="ListParagraph"/>
        <w:widowControl w:val="0"/>
        <w:numPr>
          <w:ilvl w:val="0"/>
          <w:numId w:val="14"/>
        </w:numPr>
        <w:autoSpaceDE w:val="0"/>
        <w:autoSpaceDN w:val="0"/>
        <w:adjustRightInd w:val="0"/>
        <w:jc w:val="both"/>
        <w:rPr>
          <w:rFonts w:cs="Helvetica Neue"/>
        </w:rPr>
      </w:pPr>
      <w:r w:rsidRPr="0009222C">
        <w:rPr>
          <w:rFonts w:cs="Helvetica Neue"/>
        </w:rPr>
        <w:t>Color estimations are primar</w:t>
      </w:r>
      <w:r>
        <w:rPr>
          <w:rFonts w:cs="Helvetica Neue"/>
        </w:rPr>
        <w:t>il</w:t>
      </w:r>
      <w:r w:rsidRPr="0009222C">
        <w:rPr>
          <w:rFonts w:cs="Helvetica Neue"/>
        </w:rPr>
        <w:t>y based on probability intervals for human extinction risks in</w:t>
      </w:r>
      <w:r>
        <w:rPr>
          <w:rFonts w:cs="Helvetica Neue"/>
        </w:rPr>
        <w:t xml:space="preserve"> the</w:t>
      </w:r>
      <w:r w:rsidRPr="0009222C">
        <w:rPr>
          <w:rFonts w:cs="Helvetica Neue"/>
        </w:rPr>
        <w:t xml:space="preserve"> next 100 years.</w:t>
      </w:r>
    </w:p>
    <w:p w14:paraId="353474D4" w14:textId="77777777" w:rsidR="00B6670C" w:rsidRPr="0009222C" w:rsidRDefault="00B6670C" w:rsidP="00B6670C">
      <w:pPr>
        <w:widowControl w:val="0"/>
        <w:autoSpaceDE w:val="0"/>
        <w:autoSpaceDN w:val="0"/>
        <w:adjustRightInd w:val="0"/>
        <w:jc w:val="both"/>
        <w:rPr>
          <w:rFonts w:cs="Helvetica Neue"/>
        </w:rPr>
      </w:pPr>
    </w:p>
    <w:p w14:paraId="3872A87B" w14:textId="77777777" w:rsidR="00B6670C" w:rsidRPr="0009222C" w:rsidRDefault="00B6670C" w:rsidP="00B6670C">
      <w:pPr>
        <w:pStyle w:val="ListParagraph"/>
        <w:widowControl w:val="0"/>
        <w:numPr>
          <w:ilvl w:val="0"/>
          <w:numId w:val="14"/>
        </w:numPr>
        <w:autoSpaceDE w:val="0"/>
        <w:autoSpaceDN w:val="0"/>
        <w:adjustRightInd w:val="0"/>
        <w:jc w:val="both"/>
        <w:rPr>
          <w:rFonts w:cs="Helvetica Neue"/>
          <w:color w:val="000000" w:themeColor="text1"/>
        </w:rPr>
      </w:pPr>
      <w:r>
        <w:rPr>
          <w:rFonts w:cs="Helvetica Neue"/>
          <w:color w:val="000000" w:themeColor="text1"/>
        </w:rPr>
        <w:t>Each</w:t>
      </w:r>
      <w:r w:rsidRPr="0009222C">
        <w:rPr>
          <w:rFonts w:cs="Helvetica Neue"/>
          <w:color w:val="000000" w:themeColor="text1"/>
        </w:rPr>
        <w:t xml:space="preserve"> risk’s estimation could be adjusted to communicate other aspects of </w:t>
      </w:r>
      <w:r>
        <w:rPr>
          <w:rFonts w:cs="Helvetica Neue"/>
          <w:color w:val="000000" w:themeColor="text1"/>
        </w:rPr>
        <w:t>risk’s</w:t>
      </w:r>
      <w:r w:rsidRPr="0009222C">
        <w:rPr>
          <w:rFonts w:cs="Helvetica Neue"/>
          <w:color w:val="000000" w:themeColor="text1"/>
        </w:rPr>
        <w:t xml:space="preserve"> severity</w:t>
      </w:r>
      <w:r>
        <w:rPr>
          <w:rFonts w:cs="Helvetica Neue"/>
          <w:color w:val="000000" w:themeColor="text1"/>
        </w:rPr>
        <w:t>.</w:t>
      </w:r>
    </w:p>
    <w:p w14:paraId="21B64AC1" w14:textId="77777777" w:rsidR="00B6670C" w:rsidRPr="0009222C" w:rsidRDefault="00B6670C" w:rsidP="00B6670C">
      <w:pPr>
        <w:pStyle w:val="ListParagraph"/>
        <w:widowControl w:val="0"/>
        <w:autoSpaceDE w:val="0"/>
        <w:autoSpaceDN w:val="0"/>
        <w:adjustRightInd w:val="0"/>
        <w:jc w:val="both"/>
        <w:rPr>
          <w:rFonts w:cs="Helvetica Neue"/>
        </w:rPr>
      </w:pPr>
    </w:p>
    <w:p w14:paraId="695EA04F" w14:textId="77777777" w:rsidR="00B6670C" w:rsidRPr="0009222C" w:rsidRDefault="00B6670C" w:rsidP="00B6670C">
      <w:pPr>
        <w:pStyle w:val="ListParagraph"/>
        <w:widowControl w:val="0"/>
        <w:numPr>
          <w:ilvl w:val="0"/>
          <w:numId w:val="14"/>
        </w:numPr>
        <w:autoSpaceDE w:val="0"/>
        <w:autoSpaceDN w:val="0"/>
        <w:adjustRightInd w:val="0"/>
        <w:jc w:val="both"/>
        <w:rPr>
          <w:rFonts w:cs="Helvetica Neue"/>
        </w:rPr>
      </w:pPr>
      <w:r w:rsidRPr="0009222C">
        <w:rPr>
          <w:rFonts w:cs="Helvetica Neue"/>
        </w:rPr>
        <w:t xml:space="preserve">The scale is </w:t>
      </w:r>
      <w:r>
        <w:rPr>
          <w:rFonts w:cs="Helvetica Neue"/>
        </w:rPr>
        <w:t>extended</w:t>
      </w:r>
      <w:r w:rsidRPr="0009222C">
        <w:rPr>
          <w:rFonts w:cs="Helvetica Neue"/>
        </w:rPr>
        <w:t xml:space="preserve"> to cover smaller global catastrophic and civilizational collapse risks.</w:t>
      </w:r>
    </w:p>
    <w:p w14:paraId="3008C207" w14:textId="77777777" w:rsidR="00F168CC" w:rsidRPr="00152101" w:rsidRDefault="00F168CC" w:rsidP="000B5886">
      <w:pPr>
        <w:widowControl w:val="0"/>
        <w:autoSpaceDE w:val="0"/>
        <w:autoSpaceDN w:val="0"/>
        <w:adjustRightInd w:val="0"/>
        <w:jc w:val="both"/>
        <w:rPr>
          <w:rFonts w:cs="Helvetica Neue"/>
          <w:color w:val="000000" w:themeColor="text1"/>
        </w:rPr>
      </w:pPr>
    </w:p>
    <w:p w14:paraId="6AE671C3" w14:textId="77777777" w:rsidR="008575AF" w:rsidRPr="0009222C" w:rsidRDefault="008575AF" w:rsidP="0077411B">
      <w:pPr>
        <w:pStyle w:val="ListParagraph"/>
        <w:widowControl w:val="0"/>
        <w:autoSpaceDE w:val="0"/>
        <w:autoSpaceDN w:val="0"/>
        <w:adjustRightInd w:val="0"/>
        <w:jc w:val="both"/>
        <w:rPr>
          <w:rFonts w:cs="Helvetica Neue"/>
        </w:rPr>
      </w:pPr>
    </w:p>
    <w:p w14:paraId="4B99FB58" w14:textId="055C87F2" w:rsidR="004C109E" w:rsidRPr="0009222C" w:rsidRDefault="007B3D75" w:rsidP="002A0C00">
      <w:pPr>
        <w:pStyle w:val="Heading1"/>
        <w:numPr>
          <w:ilvl w:val="0"/>
          <w:numId w:val="3"/>
        </w:numPr>
      </w:pPr>
      <w:bookmarkStart w:id="1" w:name="_Toc477696384"/>
      <w:bookmarkStart w:id="2" w:name="_Toc479770374"/>
      <w:bookmarkStart w:id="3" w:name="_Toc489969908"/>
      <w:bookmarkEnd w:id="1"/>
      <w:r w:rsidRPr="0009222C">
        <w:rPr>
          <w:rFonts w:ascii="Verdana" w:hAnsi="Verdana"/>
        </w:rPr>
        <w:t>Introduction</w:t>
      </w:r>
      <w:bookmarkStart w:id="4" w:name="_Toc477696385"/>
      <w:bookmarkEnd w:id="2"/>
      <w:bookmarkEnd w:id="3"/>
      <w:bookmarkEnd w:id="4"/>
    </w:p>
    <w:p w14:paraId="7614ED9D" w14:textId="77777777" w:rsidR="00D826B5" w:rsidRPr="0009222C" w:rsidRDefault="00D826B5" w:rsidP="00372256">
      <w:pPr>
        <w:ind w:firstLine="709"/>
        <w:jc w:val="both"/>
      </w:pPr>
      <w:r w:rsidRPr="0009222C">
        <w:t>Interest in existential risks (X risks), i.e., risks that could end humanity or drastically curtail its potential, has grown dramatically. In</w:t>
      </w:r>
      <w:r>
        <w:t xml:space="preserve"> the</w:t>
      </w:r>
      <w:r w:rsidRPr="0009222C">
        <w:t xml:space="preserve"> light of early work such as Bostrom </w:t>
      </w:r>
      <w:r w:rsidRPr="00152101">
        <w:fldChar w:fldCharType="begin"/>
      </w:r>
      <w:r w:rsidRPr="0009222C">
        <w:instrText xml:space="preserve"> ADDIN ZOTERO_ITEM CSL_CITATION {"citationID":"nvmpoLQN","properties":{"formattedCitation":"(N Bostrom, 2002)","plainCitation":"(N Bostrom, 2002)","dontUpdate":true},"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Pr="00152101">
        <w:fldChar w:fldCharType="separate"/>
      </w:r>
      <w:r w:rsidRPr="00152101">
        <w:t>(Bostrom, 2002)</w:t>
      </w:r>
      <w:r w:rsidRPr="00152101">
        <w:fldChar w:fldCharType="end"/>
      </w:r>
      <w:r w:rsidRPr="00152101">
        <w:t xml:space="preserve">, J. Leslie </w:t>
      </w:r>
      <w:r w:rsidRPr="00152101">
        <w:fldChar w:fldCharType="begin"/>
      </w:r>
      <w:r w:rsidRPr="0009222C">
        <w:instrText xml:space="preserve"> ADDIN ZOTERO_ITEM CSL_CITATION {"citationID":"1nsfrsltc3","properties":{"formattedCitation":"(Leslie, 1996)","plainCitation":"(Leslie, 1996)"},"citationItems":[{"id":708,"uris":["http://zotero.org/users/3736454/items/T7WD9BSE"],"uri":["http://zotero.org/users/3736454/items/T7WD9BSE"],"itemData":{"id":708,"type":"book","title":"The End of the World: The Science and Ethics of Human Extinction","publisher":"Psychology Press","author":[{"family":"Leslie","given":"John"}],"issued":{"date-parts":[["1996"]]}}}],"schema":"https://github.com/citation-style-language/schema/raw/master/csl-citation.json"} </w:instrText>
      </w:r>
      <w:r w:rsidRPr="00152101">
        <w:fldChar w:fldCharType="separate"/>
      </w:r>
      <w:r w:rsidRPr="00152101">
        <w:t>(Leslie, 1996)</w:t>
      </w:r>
      <w:r w:rsidRPr="00152101">
        <w:fldChar w:fldCharType="end"/>
      </w:r>
      <w:r w:rsidRPr="00152101">
        <w:t>, and</w:t>
      </w:r>
      <w:r w:rsidRPr="0009222C">
        <w:t xml:space="preserve"> M. Rees </w:t>
      </w:r>
      <w:r w:rsidRPr="00152101">
        <w:fldChar w:fldCharType="begin"/>
      </w:r>
      <w:r w:rsidRPr="0009222C">
        <w:instrText xml:space="preserve"> ADDIN ZOTERO_ITEM CSL_CITATION {"citationID":"7l7vlj8m8","properties":{"formattedCitation":"(Rees, 2003)","plainCitation":"(Rees, 2003)"},"citationItems":[{"id":59,"uris":["http://zotero.org/users/3736454/items/MBBAPBQF"],"uri":["http://zotero.org/users/3736454/items/MBBAPBQF"],"itemData":{"id":59,"type":"book","title":"Our Final Century","publisher":"Heinemann","language":"de","author":[{"family":"Rees","given":"M."}],"issued":{"date-parts":[["2003"]]}}}],"schema":"https://github.com/citation-style-language/schema/raw/master/csl-citation.json"} </w:instrText>
      </w:r>
      <w:r w:rsidRPr="00152101">
        <w:fldChar w:fldCharType="separate"/>
      </w:r>
      <w:r w:rsidRPr="00152101">
        <w:t>(Rees, 2003)</w:t>
      </w:r>
      <w:r w:rsidRPr="00152101">
        <w:fldChar w:fldCharType="end"/>
      </w:r>
      <w:r w:rsidRPr="00152101">
        <w:t>, dedicated research groups and organizations have been created</w:t>
      </w:r>
      <w:r>
        <w:t>,</w:t>
      </w:r>
      <w:r w:rsidRPr="0009222C">
        <w:t xml:space="preserve"> such as the Future of Humanity Institute (FHI), the Global Catastrophic Risk Institute (GCRI), the Future of Life Institute (FLI) and the Centre for the Study of Existential Risk (CSER). </w:t>
      </w:r>
    </w:p>
    <w:p w14:paraId="1BEC8CC2" w14:textId="6F774EC6" w:rsidR="00D826B5" w:rsidRPr="0009222C" w:rsidRDefault="00D826B5" w:rsidP="00372256">
      <w:pPr>
        <w:ind w:firstLine="709"/>
        <w:jc w:val="both"/>
      </w:pPr>
      <w:r w:rsidRPr="0009222C">
        <w:t xml:space="preserve">This growing community holds that the near-term risks of human extinction are real, largely because of quick technological development </w:t>
      </w:r>
      <w:r w:rsidRPr="00152101">
        <w:fldChar w:fldCharType="begin"/>
      </w:r>
      <w:r w:rsidRPr="0009222C">
        <w:instrText xml:space="preserve"> ADDIN ZOTERO_ITEM CSL_CITATION {"citationID":"dmj0qto39","properties":{"formattedCitation":"(Rees, 2003)","plainCitation":"(Rees, 2003)"},"citationItems":[{"id":59,"uris":["http://zotero.org/users/3736454/items/MBBAPBQF"],"uri":["http://zotero.org/users/3736454/items/MBBAPBQF"],"itemData":{"id":59,"type":"book","title":"Our Final Century","publisher":"Heinemann","language":"de","author":[{"family":"Rees","given":"M."}],"issued":{"date-parts":[["2003"]]}}}],"schema":"https://github.com/citation-style-language/schema/raw/master/csl-citation.json"} </w:instrText>
      </w:r>
      <w:r w:rsidRPr="00152101">
        <w:fldChar w:fldCharType="separate"/>
      </w:r>
      <w:r w:rsidRPr="00152101">
        <w:rPr>
          <w:noProof/>
        </w:rPr>
        <w:t>(Rees, 2003)</w:t>
      </w:r>
      <w:r w:rsidRPr="00152101">
        <w:fldChar w:fldCharType="end"/>
      </w:r>
      <w:r w:rsidRPr="00152101">
        <w:t>. Human extinction is seen as particularly proble</w:t>
      </w:r>
      <w:r w:rsidRPr="0009222C">
        <w:t xml:space="preserve">matic due to the loss of future generations </w:t>
      </w:r>
      <w:r w:rsidR="00745E07">
        <w:fldChar w:fldCharType="begin"/>
      </w:r>
      <w:r w:rsidR="00745E07">
        <w:instrText xml:space="preserve"> ADDIN ZOTERO_ITEM CSL_CITATION {"citationID":"2eego92ipn","properties":{"formattedCitation":"(Beckstead, 2013)","plainCitation":"(Beckstead, 2013)"},"citationItems":[{"id":562,"uris":["http://zotero.org/users/3736454/items/CXPWGM7F"],"uri":["http://zotero.org/users/3736454/items/CXPWGM7F"],"itemData":{"id":562,"type":"book","title":"On the overwhelming importance of shaping the far future","publisher":"Department of Philosophy, Rutgers university","publisher-place":"New Brunswick, NJ","event-place":"New Brunswick, NJ","language":"en","author":[{"family":"Beckstead","given":"N."}],"issued":{"date-parts":[["2013"]]}}}],"schema":"https://github.com/citation-style-language/schema/raw/master/csl-citation.json"} </w:instrText>
      </w:r>
      <w:r w:rsidR="00745E07">
        <w:fldChar w:fldCharType="separate"/>
      </w:r>
      <w:r w:rsidR="00745E07">
        <w:rPr>
          <w:noProof/>
        </w:rPr>
        <w:t>(Beckstead, 2013)</w:t>
      </w:r>
      <w:r w:rsidR="00745E07">
        <w:fldChar w:fldCharType="end"/>
      </w:r>
      <w:r>
        <w:t>,</w:t>
      </w:r>
      <w:r w:rsidRPr="0009222C">
        <w:t xml:space="preserve"> potentially changing the fate of the Universe </w:t>
      </w:r>
      <w:r w:rsidRPr="00152101">
        <w:fldChar w:fldCharType="begin"/>
      </w:r>
      <w:r w:rsidRPr="0009222C">
        <w:instrText xml:space="preserve"> ADDIN ZOTERO_ITEM CSL_CITATION {"citationID":"13j07794vs","properties":{"formattedCitation":"(Tipler, 1997)","plainCitation":"(Tipler, 1997)"},"citationItems":[{"id":346,"uris":["http://zotero.org/users/3736454/items/ME239JEA"],"uri":["http://zotero.org/users/3736454/items/ME239JEA"],"itemData":{"id":346,"type":"book","title":"The physics of immortality: Modern cosmology, God, and the resurrection","language":"en","author":[{"family":"Tipler","given":"F.J"}],"issued":{"date-parts":[["1997"]]}}}],"schema":"https://github.com/citation-style-language/schema/raw/master/csl-citation.json"} </w:instrText>
      </w:r>
      <w:r w:rsidRPr="00152101">
        <w:fldChar w:fldCharType="separate"/>
      </w:r>
      <w:r w:rsidRPr="00152101">
        <w:rPr>
          <w:noProof/>
        </w:rPr>
        <w:t>(Tipler, 1997)</w:t>
      </w:r>
      <w:r w:rsidRPr="00152101">
        <w:fldChar w:fldCharType="end"/>
      </w:r>
      <w:r w:rsidRPr="00152101">
        <w:t xml:space="preserve">. </w:t>
      </w:r>
      <w:r>
        <w:t>The way</w:t>
      </w:r>
      <w:r w:rsidRPr="00152101">
        <w:t xml:space="preserve"> s</w:t>
      </w:r>
      <w:r w:rsidRPr="0009222C">
        <w:t>ociety is structured and</w:t>
      </w:r>
      <w:r>
        <w:t xml:space="preserve"> the way it</w:t>
      </w:r>
      <w:r w:rsidRPr="0009222C">
        <w:t xml:space="preserve"> behaves </w:t>
      </w:r>
      <w:r>
        <w:t>probably</w:t>
      </w:r>
      <w:r w:rsidRPr="0009222C">
        <w:t xml:space="preserve"> affects the probability of X risks, so a </w:t>
      </w:r>
      <w:r w:rsidRPr="0009222C">
        <w:lastRenderedPageBreak/>
        <w:t>crucial question is whether there are effective techniques to prevent or mitigate the risks. But even to have this conversation, an instrument is required to estimate the size, probability and urgency of X risks, and to communicate that estimation to society.</w:t>
      </w:r>
    </w:p>
    <w:p w14:paraId="5CE0B788" w14:textId="77777777" w:rsidR="00D826B5" w:rsidRPr="00152101" w:rsidRDefault="00D826B5" w:rsidP="00372256">
      <w:pPr>
        <w:ind w:firstLine="709"/>
        <w:jc w:val="both"/>
      </w:pPr>
      <w:r w:rsidRPr="0009222C">
        <w:t>One stumbling block to communication is a lack of an exact</w:t>
      </w:r>
      <w:r w:rsidRPr="00636BA7">
        <w:t xml:space="preserve"> </w:t>
      </w:r>
      <w:r w:rsidRPr="0009222C">
        <w:t xml:space="preserve">Х-risk definition </w:t>
      </w:r>
      <w:r w:rsidRPr="00152101">
        <w:fldChar w:fldCharType="begin"/>
      </w:r>
      <w:r w:rsidRPr="0009222C">
        <w:instrText xml:space="preserve"> ADDIN ZOTERO_ITEM CSL_CITATION {"citationID":"179tgs4grv","properties":{"formattedCitation":"(Torres, 2016)","plainCitation":"(Torres, 2016)"},"citationItems":[{"id":710,"uris":["http://zotero.org/users/3736454/items/XNETIIGK"],"uri":["http://zotero.org/users/3736454/items/XNETIIGK"],"itemData":{"id":710,"type":"article-journal","title":"Problems with defining an existential risk","container-title":"IEET","URL":"https://ieet.org/index.php/IEET2/more/torres20150121","author":[{"family":"Torres","given":"P."}],"issued":{"date-parts":[["2016"]]}}}],"schema":"https://github.com/citation-style-language/schema/raw/master/csl-citation.json"} </w:instrText>
      </w:r>
      <w:r w:rsidRPr="00152101">
        <w:fldChar w:fldCharType="separate"/>
      </w:r>
      <w:r w:rsidRPr="00152101">
        <w:t>(Torres, 2016)</w:t>
      </w:r>
      <w:r w:rsidRPr="00152101">
        <w:fldChar w:fldCharType="end"/>
      </w:r>
      <w:r w:rsidRPr="00152101">
        <w:t xml:space="preserve">. The term is not self-evident outside </w:t>
      </w:r>
      <w:r w:rsidRPr="0009222C">
        <w:t>of the community, and it remains open whether X risks should include mass future animal suffering (an example of suffering risks</w:t>
      </w:r>
      <w:r>
        <w:t xml:space="preserve">: </w:t>
      </w:r>
      <w:r w:rsidRPr="0009222C">
        <w:t xml:space="preserve">S risks </w:t>
      </w:r>
      <w:r w:rsidRPr="00152101">
        <w:fldChar w:fldCharType="begin"/>
      </w:r>
      <w:r w:rsidRPr="0009222C">
        <w:instrText xml:space="preserve"> ADDIN ZOTERO_ITEM CSL_CITATION {"citationID":"htoe2rm3v","properties":{"formattedCitation":"(Daniel, 2017)","plainCitation":"(Daniel, 2017)"},"citationItems":[{"id":2820,"uris":["http://zotero.org/users/3736454/items/294MC526"],"uri":["http://zotero.org/users/3736454/items/294MC526"],"itemData":{"id":2820,"type":"article","title":"S-risks: Why they are the worst existential risks, and how to prevent them (EAG Boston 2017)","publisher":"Foundational research institute","author":[{"family":"Daniel","given":"M."}],"issued":{"date-parts":[["2017"]]}}}],"schema":"https://github.com/citation-style-language/schema/raw/master/csl-citation.json"} </w:instrText>
      </w:r>
      <w:r w:rsidRPr="00152101">
        <w:fldChar w:fldCharType="separate"/>
      </w:r>
      <w:r w:rsidRPr="00152101">
        <w:t>(Daniel, 2017)</w:t>
      </w:r>
      <w:r w:rsidRPr="00152101">
        <w:fldChar w:fldCharType="end"/>
      </w:r>
      <w:r w:rsidRPr="00152101">
        <w:t xml:space="preserve">) </w:t>
      </w:r>
      <w:r w:rsidRPr="0009222C">
        <w:t xml:space="preserve">or unmeasurable loss of human potential </w:t>
      </w:r>
      <w:r w:rsidRPr="00152101">
        <w:fldChar w:fldCharType="begin"/>
      </w:r>
      <w:r w:rsidRPr="0009222C">
        <w:instrText xml:space="preserve"> ADDIN ZOTERO_ITEM CSL_CITATION {"citationID":"1dj13migq","properties":{"formattedCitation":"(Bostrom, 2003)","plainCitation":"(Bostrom, 2003)"},"citationItems":[{"id":2946,"uris":["http://zotero.org/users/3736454/items/46CK9JUM"],"uri":["http://zotero.org/users/3736454/items/46CK9JUM"],"itemData":{"id":2946,"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rsidRPr="00152101">
        <w:fldChar w:fldCharType="separate"/>
      </w:r>
      <w:r w:rsidRPr="00152101">
        <w:t>(Bostrom, 2003)</w:t>
      </w:r>
      <w:r w:rsidRPr="00152101">
        <w:fldChar w:fldCharType="end"/>
      </w:r>
      <w:r>
        <w:t>,</w:t>
      </w:r>
      <w:r w:rsidRPr="00152101">
        <w:t xml:space="preserve"> or</w:t>
      </w:r>
      <w:r>
        <w:t xml:space="preserve"> a</w:t>
      </w:r>
      <w:r w:rsidRPr="00152101">
        <w:t xml:space="preserve"> risk </w:t>
      </w:r>
      <w:r>
        <w:t>of</w:t>
      </w:r>
      <w:r w:rsidRPr="00152101">
        <w:t xml:space="preserve"> </w:t>
      </w:r>
      <w:r w:rsidRPr="0009222C">
        <w:t xml:space="preserve">the existence of aliens </w:t>
      </w:r>
      <w:r w:rsidRPr="00152101">
        <w:fldChar w:fldCharType="begin"/>
      </w:r>
      <w:r w:rsidRPr="0009222C">
        <w:instrText xml:space="preserve"> ADDIN ZOTERO_ITEM CSL_CITATION {"citationID":"1a0deqfg3r","properties":{"formattedCitation":"(S.D. Baum, Haqq-Misra, &amp; Domagal-Goldman, 2011)","plainCitation":"(S.D. Baum, Haqq-Misra, &amp; Domagal-Goldman, 2011)"},"citationItems":[{"id":3027,"uris":["http://zotero.org/users/3736454/items/P6AA8694"],"uri":["http://zotero.org/users/3736454/items/P6AA8694"],"itemData":{"id":3027,"type":"article-journal","title":"Would contact with extraterrestrials benefit or harm humanity? A scenario analysis","container-title":"Acta Astronautica","page":"2114-2129","volume":"68","issue":"11","ISSN":"0094-5765","journalAbbreviation":"Acta Astronautica","author":[{"family":"Baum","given":"S.D."},{"family":"Haqq-Misra","given":"Jacob D"},{"family":"Domagal-Goldman","given":"Shawn D"}],"issued":{"date-parts":[["2011"]]}}}],"schema":"https://github.com/citation-style-language/schema/raw/master/csl-citation.json"} </w:instrText>
      </w:r>
      <w:r w:rsidRPr="00152101">
        <w:fldChar w:fldCharType="separate"/>
      </w:r>
      <w:r w:rsidRPr="00152101">
        <w:t>(</w:t>
      </w:r>
      <w:r w:rsidRPr="0009222C">
        <w:t>Baum, Haqq-Misra, &amp; Domagal-Goldman, 2011)</w:t>
      </w:r>
      <w:r w:rsidRPr="00152101">
        <w:fldChar w:fldCharType="end"/>
      </w:r>
      <w:r w:rsidRPr="00152101">
        <w:t xml:space="preserve">. </w:t>
      </w:r>
    </w:p>
    <w:p w14:paraId="33EDBA11" w14:textId="77777777" w:rsidR="00D826B5" w:rsidRPr="00152101" w:rsidRDefault="00D826B5" w:rsidP="00372256">
      <w:pPr>
        <w:ind w:firstLine="709"/>
        <w:jc w:val="both"/>
      </w:pPr>
      <w:r w:rsidRPr="0009222C">
        <w:t>Sometimes the risk’s probability is used as an instrument to communicate its importance, but for many new technological risks we lack methods of determining the probabilities</w:t>
      </w:r>
      <w:r>
        <w:t>,</w:t>
      </w:r>
      <w:r w:rsidRPr="0009222C">
        <w:t xml:space="preserve"> or</w:t>
      </w:r>
      <w:r>
        <w:t xml:space="preserve"> we</w:t>
      </w:r>
      <w:r w:rsidRPr="0009222C">
        <w:t xml:space="preserve"> cannot measure them in meaningful ways. Leslie </w:t>
      </w:r>
      <w:r w:rsidRPr="00152101">
        <w:fldChar w:fldCharType="begin"/>
      </w:r>
      <w:r w:rsidRPr="0009222C">
        <w:instrText xml:space="preserve"> ADDIN ZOTERO_ITEM CSL_CITATION {"citationID":"cqgh9irdh","properties":{"formattedCitation":"(Leslie, 1996)","plainCitation":"(Leslie, 1996)"},"citationItems":[{"id":708,"uris":["http://zotero.org/users/3736454/items/T7WD9BSE"],"uri":["http://zotero.org/users/3736454/items/T7WD9BSE"],"itemData":{"id":708,"type":"book","title":"The End of the World: The Science and Ethics of Human Extinction","publisher":"Psychology Press","author":[{"family":"Leslie","given":"John"}],"issued":{"date-parts":[["1996"]]}}}],"schema":"https://github.com/citation-style-language/schema/raw/master/csl-citation.json"} </w:instrText>
      </w:r>
      <w:r w:rsidRPr="00152101">
        <w:fldChar w:fldCharType="separate"/>
      </w:r>
      <w:r w:rsidRPr="00152101">
        <w:rPr>
          <w:noProof/>
        </w:rPr>
        <w:t>(Leslie, 1996)</w:t>
      </w:r>
      <w:r w:rsidRPr="00152101">
        <w:fldChar w:fldCharType="end"/>
      </w:r>
      <w:r w:rsidRPr="00152101">
        <w:t>, Bostrom</w:t>
      </w:r>
      <w:r w:rsidRPr="0009222C">
        <w:t xml:space="preserve"> </w:t>
      </w:r>
      <w:r w:rsidRPr="00152101">
        <w:fldChar w:fldCharType="begin"/>
      </w:r>
      <w:r w:rsidRPr="0009222C">
        <w:instrText xml:space="preserve"> ADDIN ZOTERO_ITEM CSL_CITATION {"citationID":"1nlljk6bqm","properties":{"formattedCitation":"(N Bostrom, 2002)","plainCitation":"(N Bostrom, 2002)","dontUpdate":true},"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Pr="00152101">
        <w:fldChar w:fldCharType="separate"/>
      </w:r>
      <w:r w:rsidRPr="00152101">
        <w:rPr>
          <w:noProof/>
        </w:rPr>
        <w:t>(Bostrom, 2002)</w:t>
      </w:r>
      <w:r w:rsidRPr="00152101">
        <w:fldChar w:fldCharType="end"/>
      </w:r>
      <w:r w:rsidRPr="00152101">
        <w:t xml:space="preserve">, Rees </w:t>
      </w:r>
      <w:r w:rsidRPr="00152101">
        <w:fldChar w:fldCharType="begin"/>
      </w:r>
      <w:r w:rsidRPr="0009222C">
        <w:instrText xml:space="preserve"> ADDIN ZOTERO_ITEM CSL_CITATION {"citationID":"2ciudv80s1","properties":{"formattedCitation":"(Rees, 2003)","plainCitation":"(Rees, 2003)"},"citationItems":[{"id":59,"uris":["http://zotero.org/users/3736454/items/MBBAPBQF"],"uri":["http://zotero.org/users/3736454/items/MBBAPBQF"],"itemData":{"id":59,"type":"book","title":"Our Final Century","publisher":"Heinemann","language":"de","author":[{"family":"Rees","given":"M."}],"issued":{"date-parts":[["2003"]]}}}],"schema":"https://github.com/citation-style-language/schema/raw/master/csl-citation.json"} </w:instrText>
      </w:r>
      <w:r w:rsidRPr="00152101">
        <w:fldChar w:fldCharType="separate"/>
      </w:r>
      <w:r w:rsidRPr="00152101">
        <w:rPr>
          <w:noProof/>
        </w:rPr>
        <w:t>(Rees, 2003)</w:t>
      </w:r>
      <w:r w:rsidRPr="00152101">
        <w:fldChar w:fldCharType="end"/>
      </w:r>
      <w:r w:rsidRPr="00152101">
        <w:t xml:space="preserve"> and others gave </w:t>
      </w:r>
      <w:r w:rsidRPr="0009222C">
        <w:t xml:space="preserve">different numerical estimates of the cumulative probability of human extinction. X risks associated with the Large Hadron Collider were presented as very small probabilities </w:t>
      </w:r>
      <w:r w:rsidRPr="00152101">
        <w:fldChar w:fldCharType="begin"/>
      </w:r>
      <w:r w:rsidRPr="0009222C">
        <w:instrText xml:space="preserve"> ADDIN ZOTERO_ITEM CSL_CITATION {"citationID":"2nmqtql4d7","properties":{"formattedCitation":"(Kent, 2004)","plainCitation":"(Kent, 2004)"},"citationItems":[{"id":696,"uris":["http://zotero.org/users/3736454/items/EW3ESPVQ"],"uri":["http://zotero.org/users/3736454/items/EW3ESPVQ"],"itemData":{"id":696,"type":"article-journal","title":"A critical look at risk assessments for global catastrophes","container-title":"Risk Analysis","page":"157–68","volume":"24","issue":"1","language":"pt","author":[{"family":"Kent","given":"Adrian"}],"issued":{"date-parts":[["2004",2]]}}}],"schema":"https://github.com/citation-style-language/schema/raw/master/csl-citation.json"} </w:instrText>
      </w:r>
      <w:r w:rsidRPr="00152101">
        <w:fldChar w:fldCharType="separate"/>
      </w:r>
      <w:r w:rsidRPr="00152101">
        <w:rPr>
          <w:noProof/>
        </w:rPr>
        <w:t>(Kent, 2004)</w:t>
      </w:r>
      <w:r w:rsidRPr="00152101">
        <w:fldChar w:fldCharType="end"/>
      </w:r>
      <w:r w:rsidRPr="00152101">
        <w:t xml:space="preserve">. Baum </w:t>
      </w:r>
      <w:r w:rsidRPr="0009222C">
        <w:t xml:space="preserve">and Barrett, discussing the integrated assessment of global catastrophic risk (GCR) suggested measuring the risks through the expected utility of prevention measures </w:t>
      </w:r>
      <w:r w:rsidRPr="00152101">
        <w:fldChar w:fldCharType="begin"/>
      </w:r>
      <w:r w:rsidRPr="0009222C">
        <w:instrText xml:space="preserve"> ADDIN ZOTERO_ITEM CSL_CITATION {"citationID":"sff7m49km","properties":{"formattedCitation":"(S.D. Baum &amp; Barrett, 2017)","plainCitation":"(S.D. Baum &amp; Barrett, 2017)"},"citationItems":[{"id":3325,"uris":["http://zotero.org/users/3736454/items/479T4E85"],"uri":["http://zotero.org/users/3736454/items/479T4E85"],"itemData":{"id":3325,"type":"report","title":"Towards an Integrated Assessment of Global Catastrophic Risk","publisher":"Social Science Research Network","publisher-place":"Rochester, NY","genre":"SSRN Scholarly Paper","source":"papers.ssrn.com","event-place":"Rochester, NY","abstract":"Integrated assessment is an analysis of a topic that integrates multiple lines of research. Integrated assessments are thus inherently interdisciplinary. They are generally oriented toward practical problems, often in the context of public policy, and frequently concern topics in science and technology. This paper presents a concept for and some initial work towards an integrated assessment of global catastrophic risk (GCR). Generally speaking, GCR is the risk of significant harm to global human civilization. More precise definitions are provided below. Some GCRs include nuclear war, climate change, and pandemic disease outbreaks. Integrated assessment of GCR puts all these risks into one study in order to address overarching questions about the risk and the opportunities to reduce it. The specific concept for integrated assessment presented here has been developed over several years by the Global Catastrophic Risk Institute (GCRI). GCRI is an independent, nonprofit think tank founded in 2011 by Seth Baum and Tony Barrett (i.e., the authors). The integrated assessment structures much of GCRI’s thinking and activity, and likewise offers a framework for general study and work on the GCR topic.","URL":"https://papers.ssrn.com/abstract=3046816","number":"ID 3046816","author":[{"family":"Baum","given":"S.D."},{"family":"Barrett","given":"Anthony M."}],"issued":{"date-parts":[["2017",10,2]]},"accessed":{"date-parts":[["2017",10,5]]}}}],"schema":"https://github.com/citation-style-language/schema/raw/master/csl-citation.json"} </w:instrText>
      </w:r>
      <w:r w:rsidRPr="00152101">
        <w:fldChar w:fldCharType="separate"/>
      </w:r>
      <w:r w:rsidRPr="00152101">
        <w:rPr>
          <w:noProof/>
        </w:rPr>
        <w:t>(</w:t>
      </w:r>
      <w:r w:rsidRPr="0009222C">
        <w:rPr>
          <w:noProof/>
        </w:rPr>
        <w:t>Baum &amp; Barrett, 2017)</w:t>
      </w:r>
      <w:r w:rsidRPr="00152101">
        <w:fldChar w:fldCharType="end"/>
      </w:r>
      <w:r w:rsidRPr="00152101">
        <w:t>.</w:t>
      </w:r>
    </w:p>
    <w:p w14:paraId="4207F9F7" w14:textId="77777777" w:rsidR="00D826B5" w:rsidRPr="0009222C" w:rsidRDefault="00D826B5" w:rsidP="00372256">
      <w:pPr>
        <w:ind w:firstLine="709"/>
        <w:jc w:val="both"/>
      </w:pPr>
      <w:r w:rsidRPr="0009222C">
        <w:t>There have been some steps towards developing instruments like ours, and we draw on previous efforts. Tonn and Steifel have suggested classifying X risks by the</w:t>
      </w:r>
      <w:r>
        <w:t>ir</w:t>
      </w:r>
      <w:r w:rsidRPr="0009222C">
        <w:t xml:space="preserve"> urgency of risk prevention, and we coordinate our estimation of risk severity with this classification </w:t>
      </w:r>
      <w:r w:rsidRPr="00152101">
        <w:fldChar w:fldCharType="begin"/>
      </w:r>
      <w:r w:rsidRPr="0009222C">
        <w:instrText xml:space="preserve"> ADDIN ZOTERO_ITEM CSL_CITATION {"citationID":"2msithrmio","properties":{"formattedCitation":"(Tonn &amp; Steifel, 2017)","plainCitation":"(Tonn &amp; Steifel, 2017)"},"citationItems":[{"id":735,"uris":["http://zotero.org/users/3736454/items/XUNS48GU"],"uri":["http://zotero.org/users/3736454/items/XUNS48GU"],"itemData":{"id":735,"type":"article-journal","title":"Human extinction risk and uncertainty: Assessing conditions for action","container-title":"Futures, accepted manuscript","author":[{"family":"Tonn","given":"B."},{"family":"Steifel","given":"D."}],"issued":{"date-parts":[["2017"]]}}}],"schema":"https://github.com/citation-style-language/schema/raw/master/csl-citation.json"} </w:instrText>
      </w:r>
      <w:r w:rsidRPr="00152101">
        <w:fldChar w:fldCharType="separate"/>
      </w:r>
      <w:r w:rsidRPr="00152101">
        <w:t>(Tonn &amp; Steifel, 2017)</w:t>
      </w:r>
      <w:r w:rsidRPr="00152101">
        <w:fldChar w:fldCharType="end"/>
      </w:r>
      <w:r w:rsidRPr="00152101">
        <w:t>. Another</w:t>
      </w:r>
      <w:r w:rsidRPr="0009222C">
        <w:t xml:space="preserve"> example is</w:t>
      </w:r>
      <w:r>
        <w:t xml:space="preserve"> an</w:t>
      </w:r>
      <w:r w:rsidRPr="0009222C">
        <w:t xml:space="preserve"> 80,000</w:t>
      </w:r>
      <w:r>
        <w:t>-</w:t>
      </w:r>
      <w:r w:rsidRPr="0009222C">
        <w:t xml:space="preserve">hours attempt to measure all global problems by scale, neglectedness, solvability and personal fit (80,000 hours 2017). The difficulty of estimating small risks with high epistemic uncertainty was analyzed in </w:t>
      </w:r>
      <w:r w:rsidRPr="00152101">
        <w:fldChar w:fldCharType="begin"/>
      </w:r>
      <w:r w:rsidRPr="0009222C">
        <w:instrText xml:space="preserve"> ADDIN ZOTERO_ITEM CSL_CITATION {"citationID":"v5ils3rlg","properties":{"formattedCitation":"(Ord, Hillerbrand, &amp; Sandberg, 2010)","plainCitation":"(Ord, Hillerbrand, &amp; Sandberg, 2010)"},"citationItems":[{"id":3043,"uris":["http://zotero.org/users/3736454/items/VPTDW293"],"uri":["http://zotero.org/users/3736454/items/VPTDW293"],"itemData":{"id":3043,"type":"article-journal","title":"Probing the improbable: methodological challenges for risks with low probabilities and high stakes","container-title":"Journal of Risk Research","page":"191-205","volume":"13","issue":"2","ISSN":"1366-9877","journalAbbreviation":"Journal of Risk Research","author":[{"family":"Ord","given":"Toby"},{"family":"Hillerbrand","given":"Rafaela"},{"family":"Sandberg","given":"A."}],"issued":{"date-parts":[["2010"]]}}}],"schema":"https://github.com/citation-style-language/schema/raw/master/csl-citation.json"} </w:instrText>
      </w:r>
      <w:r w:rsidRPr="00152101">
        <w:fldChar w:fldCharType="separate"/>
      </w:r>
      <w:r w:rsidRPr="00152101">
        <w:t>(Ord, Hillerbrand, &amp; Sandberg, 2010)</w:t>
      </w:r>
      <w:r w:rsidRPr="00152101">
        <w:fldChar w:fldCharType="end"/>
      </w:r>
      <w:r w:rsidRPr="00152101">
        <w:t xml:space="preserve">. </w:t>
      </w:r>
    </w:p>
    <w:p w14:paraId="470D3FC3" w14:textId="77777777" w:rsidR="00D826B5" w:rsidRPr="0009222C" w:rsidRDefault="00D826B5" w:rsidP="00372256">
      <w:pPr>
        <w:ind w:firstLine="709"/>
        <w:jc w:val="both"/>
      </w:pPr>
      <w:r w:rsidRPr="0009222C">
        <w:t>So there is a need for an instrument to communicate the importance of X risks. This problem has been solved already for specific risks, one such solution is the Torino scale of asteroid danger. This consists of five color coded levels (from white to red). It seems reasonable to create a similar scale to communicate the magnitude of global catastrophic and X risks</w:t>
      </w:r>
      <w:r>
        <w:t>,</w:t>
      </w:r>
      <w:r w:rsidRPr="0009222C">
        <w:t xml:space="preserve"> that is our task here.</w:t>
      </w:r>
    </w:p>
    <w:p w14:paraId="6253FD2C" w14:textId="77777777" w:rsidR="00D826B5" w:rsidRPr="00152101" w:rsidRDefault="00D826B5" w:rsidP="00372256">
      <w:pPr>
        <w:ind w:firstLine="709"/>
        <w:jc w:val="both"/>
      </w:pPr>
      <w:r w:rsidRPr="0009222C">
        <w:t>Vague claims about X risk probabilities are the most common current instrument for communicating X risk magnitude</w:t>
      </w:r>
      <w:r>
        <w:t>s</w:t>
      </w:r>
      <w:r w:rsidRPr="0009222C">
        <w:t xml:space="preserve">. This could be misleading, as it </w:t>
      </w:r>
      <w:r>
        <w:t>poses</w:t>
      </w:r>
      <w:r w:rsidRPr="0009222C">
        <w:t xml:space="preserve"> many technical and ontological difficulties</w:t>
      </w:r>
      <w:r w:rsidRPr="00152101">
        <w:t xml:space="preserve">, </w:t>
      </w:r>
      <w:r w:rsidRPr="0009222C">
        <w:t>which we will explore in section 3.</w:t>
      </w:r>
    </w:p>
    <w:p w14:paraId="4B2458F3" w14:textId="77777777" w:rsidR="00D826B5" w:rsidRPr="0009222C" w:rsidRDefault="00D826B5" w:rsidP="00372256">
      <w:pPr>
        <w:ind w:firstLine="709"/>
        <w:jc w:val="both"/>
      </w:pPr>
      <w:r w:rsidRPr="0009222C">
        <w:t xml:space="preserve">We begin by redefining X risks (section 2), and then discussing what we mean by the probability of such risks (section 3). We then </w:t>
      </w:r>
      <w:r w:rsidRPr="0009222C">
        <w:lastRenderedPageBreak/>
        <w:t>explore existing scales</w:t>
      </w:r>
      <w:r>
        <w:t>,</w:t>
      </w:r>
      <w:r w:rsidRPr="0009222C">
        <w:t xml:space="preserve"> and finally construct our color coded scale (section 5). </w:t>
      </w:r>
    </w:p>
    <w:p w14:paraId="4DC094B6" w14:textId="344F3E32" w:rsidR="00B02793" w:rsidRPr="0009222C" w:rsidRDefault="00B02793">
      <w:pPr>
        <w:ind w:firstLine="720"/>
        <w:jc w:val="both"/>
      </w:pPr>
    </w:p>
    <w:p w14:paraId="6085CC2F" w14:textId="49D80DF7" w:rsidR="00D146B4" w:rsidRPr="0009222C" w:rsidRDefault="00B02793" w:rsidP="002A0C00">
      <w:pPr>
        <w:pStyle w:val="Heading1"/>
      </w:pPr>
      <w:bookmarkStart w:id="5" w:name="_Toc489969909"/>
      <w:r w:rsidRPr="0009222C">
        <w:rPr>
          <w:rFonts w:ascii="Verdana" w:hAnsi="Verdana"/>
        </w:rPr>
        <w:t xml:space="preserve">2. </w:t>
      </w:r>
      <w:r w:rsidR="004F1429" w:rsidRPr="0009222C">
        <w:rPr>
          <w:rFonts w:ascii="Verdana" w:hAnsi="Verdana"/>
        </w:rPr>
        <w:t xml:space="preserve">Human extinction risks as the main type of </w:t>
      </w:r>
      <w:r w:rsidR="007F169F" w:rsidRPr="0009222C">
        <w:rPr>
          <w:rFonts w:ascii="Verdana" w:hAnsi="Verdana"/>
        </w:rPr>
        <w:t xml:space="preserve">catastrophic </w:t>
      </w:r>
      <w:r w:rsidR="004F1429" w:rsidRPr="0009222C">
        <w:rPr>
          <w:rFonts w:ascii="Verdana" w:hAnsi="Verdana"/>
        </w:rPr>
        <w:t>risks and their point of reference</w:t>
      </w:r>
      <w:bookmarkEnd w:id="5"/>
    </w:p>
    <w:p w14:paraId="0039D8E3" w14:textId="0120BF01" w:rsidR="00B02793" w:rsidRPr="0009222C" w:rsidRDefault="00157577" w:rsidP="00B02793">
      <w:pPr>
        <w:ind w:firstLine="720"/>
        <w:jc w:val="both"/>
      </w:pPr>
      <w:r w:rsidRPr="0009222C">
        <w:t xml:space="preserve">One source of difficulty for defining X risks is ambiguity about what an X risk actually </w:t>
      </w:r>
      <w:r w:rsidRPr="0009222C">
        <w:rPr>
          <w:i/>
        </w:rPr>
        <w:t>is.</w:t>
      </w:r>
      <w:r w:rsidR="00995DD5" w:rsidRPr="0009222C">
        <w:t xml:space="preserve"> </w:t>
      </w:r>
      <w:r w:rsidR="00A545FE" w:rsidRPr="00152101">
        <w:t xml:space="preserve">X </w:t>
      </w:r>
      <w:r w:rsidR="00995DD5" w:rsidRPr="00152101">
        <w:t xml:space="preserve">risks </w:t>
      </w:r>
      <w:r w:rsidRPr="0009222C">
        <w:t>have been defined in terms of</w:t>
      </w:r>
      <w:r w:rsidR="00995DD5" w:rsidRPr="0009222C">
        <w:t xml:space="preserve"> human extinction, </w:t>
      </w:r>
      <w:r w:rsidRPr="0009222C">
        <w:t xml:space="preserve">a </w:t>
      </w:r>
      <w:r w:rsidR="00995DD5" w:rsidRPr="0009222C">
        <w:t>loss of human potential</w:t>
      </w:r>
      <w:r w:rsidR="00AF59CF" w:rsidRPr="0009222C">
        <w:t xml:space="preserve"> </w:t>
      </w:r>
      <w:r w:rsidR="00AF59CF" w:rsidRPr="00152101">
        <w:fldChar w:fldCharType="begin"/>
      </w:r>
      <w:r w:rsidR="008A5BE9" w:rsidRPr="0009222C">
        <w:instrText xml:space="preserve"> ADDIN ZOTERO_ITEM CSL_CITATION {"citationID":"2j9k98pbsr","properties":{"formattedCitation":"(Bostrom, 2002)","plainCitation":"(Bostrom, 2002)"},"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AF59CF" w:rsidRPr="00152101">
        <w:fldChar w:fldCharType="separate"/>
      </w:r>
      <w:r w:rsidR="008A5BE9" w:rsidRPr="00152101">
        <w:t>(Bostrom, 2002)</w:t>
      </w:r>
      <w:r w:rsidR="00AF59CF" w:rsidRPr="00152101">
        <w:fldChar w:fldCharType="end"/>
      </w:r>
      <w:r w:rsidR="00995DD5" w:rsidRPr="00152101">
        <w:t xml:space="preserve"> or </w:t>
      </w:r>
      <w:r w:rsidRPr="00152101">
        <w:t xml:space="preserve">by </w:t>
      </w:r>
      <w:r w:rsidR="00995DD5" w:rsidRPr="0009222C">
        <w:t>infinite suffering of human beings</w:t>
      </w:r>
      <w:r w:rsidR="003C39A9" w:rsidRPr="0009222C">
        <w:t xml:space="preserve"> or even animals</w:t>
      </w:r>
      <w:r w:rsidR="00AF59CF" w:rsidRPr="0009222C">
        <w:t xml:space="preserve"> </w:t>
      </w:r>
      <w:r w:rsidR="00AF59CF" w:rsidRPr="00152101">
        <w:fldChar w:fldCharType="begin"/>
      </w:r>
      <w:r w:rsidR="00FA27E8" w:rsidRPr="0009222C">
        <w:instrText xml:space="preserve"> ADDIN ZOTERO_ITEM CSL_CITATION {"citationID":"2hh0g0s3b0","properties":{"formattedCitation":"(Daniel, 2017)","plainCitation":"(Daniel, 2017)"},"citationItems":[{"id":2820,"uris":["http://zotero.org/users/3736454/items/294MC526"],"uri":["http://zotero.org/users/3736454/items/294MC526"],"itemData":{"id":2820,"type":"article","title":"S-risks: Why they are the worst existential risks, and how to prevent them (EAG Boston 2017)","publisher":"Foundational research institute","author":[{"family":"Daniel","given":"M."}],"issued":{"date-parts":[["2017"]]}}}],"schema":"https://github.com/citation-style-language/schema/raw/master/csl-citation.json"} </w:instrText>
      </w:r>
      <w:r w:rsidR="00AF59CF" w:rsidRPr="00152101">
        <w:fldChar w:fldCharType="separate"/>
      </w:r>
      <w:r w:rsidR="00FA27E8" w:rsidRPr="00152101">
        <w:t>(Daniel, 2017)</w:t>
      </w:r>
      <w:r w:rsidR="00AF59CF" w:rsidRPr="00152101">
        <w:fldChar w:fldCharType="end"/>
      </w:r>
      <w:r w:rsidR="00995DD5" w:rsidRPr="00152101">
        <w:t xml:space="preserve">. </w:t>
      </w:r>
      <w:r w:rsidRPr="00152101">
        <w:t>Note that</w:t>
      </w:r>
      <w:r w:rsidR="00995DD5" w:rsidRPr="0009222C">
        <w:t xml:space="preserve"> in </w:t>
      </w:r>
      <w:r w:rsidR="00780F79" w:rsidRPr="0009222C">
        <w:t>several of these</w:t>
      </w:r>
      <w:r w:rsidR="00995DD5" w:rsidRPr="0009222C">
        <w:t xml:space="preserve"> cases humans extinct</w:t>
      </w:r>
      <w:r w:rsidR="00E41A5A" w:rsidRPr="0009222C">
        <w:t>ion</w:t>
      </w:r>
      <w:r w:rsidR="00AF59CF" w:rsidRPr="0009222C">
        <w:t xml:space="preserve"> </w:t>
      </w:r>
      <w:r w:rsidRPr="0009222C">
        <w:t xml:space="preserve">is not necessary </w:t>
      </w:r>
      <w:r w:rsidR="00AF59CF" w:rsidRPr="00152101">
        <w:fldChar w:fldCharType="begin"/>
      </w:r>
      <w:r w:rsidR="00FA27E8" w:rsidRPr="0009222C">
        <w:instrText xml:space="preserve"> ADDIN ZOTERO_ITEM CSL_CITATION {"citationID":"435eoqgja","properties":{"formattedCitation":"(Torres, 2016)","plainCitation":"(Torres, 2016)"},"citationItems":[{"id":710,"uris":["http://zotero.org/users/3736454/items/XNETIIGK"],"uri":["http://zotero.org/users/3736454/items/XNETIIGK"],"itemData":{"id":710,"type":"article-journal","title":"Problems with defining an existential risk","container-title":"IEET","URL":"https://ieet.org/index.php/IEET2/more/torres20150121","author":[{"family":"Torres","given":"P."}],"issued":{"date-parts":[["2016"]]}}}],"schema":"https://github.com/citation-style-language/schema/raw/master/csl-citation.json"} </w:instrText>
      </w:r>
      <w:r w:rsidR="00AF59CF" w:rsidRPr="00152101">
        <w:fldChar w:fldCharType="separate"/>
      </w:r>
      <w:r w:rsidR="00FA27E8" w:rsidRPr="00152101">
        <w:t>(Torres, 2016)</w:t>
      </w:r>
      <w:r w:rsidR="00AF59CF" w:rsidRPr="00152101">
        <w:fldChar w:fldCharType="end"/>
      </w:r>
      <w:r w:rsidR="00780F79" w:rsidRPr="00152101">
        <w:t>. Also</w:t>
      </w:r>
      <w:r w:rsidR="00995DD5" w:rsidRPr="00152101">
        <w:t xml:space="preserve">, </w:t>
      </w:r>
      <w:r w:rsidR="00780F79" w:rsidRPr="0009222C">
        <w:t>the</w:t>
      </w:r>
      <w:r w:rsidR="00995DD5" w:rsidRPr="0009222C">
        <w:t xml:space="preserve"> loss of potential and suffering </w:t>
      </w:r>
      <w:r w:rsidR="003C39A9" w:rsidRPr="0009222C">
        <w:t>have</w:t>
      </w:r>
      <w:r w:rsidR="00995DD5" w:rsidRPr="0009222C">
        <w:t xml:space="preserve"> rather arbitra</w:t>
      </w:r>
      <w:r w:rsidR="003C39A9" w:rsidRPr="0009222C">
        <w:t xml:space="preserve">ry and unmeasurable definitions: </w:t>
      </w:r>
      <w:r w:rsidRPr="0009222C">
        <w:t xml:space="preserve">for instance, </w:t>
      </w:r>
      <w:r w:rsidR="003C39A9" w:rsidRPr="0009222C">
        <w:t>a</w:t>
      </w:r>
      <w:r w:rsidR="00995DD5" w:rsidRPr="0009222C">
        <w:t>ging may be regarded a</w:t>
      </w:r>
      <w:r w:rsidRPr="0009222C">
        <w:t>s</w:t>
      </w:r>
      <w:r w:rsidR="00995DD5" w:rsidRPr="0009222C">
        <w:t xml:space="preserve"> one o</w:t>
      </w:r>
      <w:r w:rsidR="003C39A9" w:rsidRPr="0009222C">
        <w:t>f the worst forms of suffering</w:t>
      </w:r>
      <w:r w:rsidR="00780F79" w:rsidRPr="0009222C">
        <w:t xml:space="preserve"> and loss of potential</w:t>
      </w:r>
      <w:r w:rsidR="00A545FE" w:rsidRPr="0009222C">
        <w:t xml:space="preserve"> </w:t>
      </w:r>
      <w:r w:rsidR="00F86260" w:rsidRPr="00152101">
        <w:fldChar w:fldCharType="begin"/>
      </w:r>
      <w:r w:rsidR="00F86260" w:rsidRPr="0009222C">
        <w:instrText xml:space="preserve"> ADDIN ZOTERO_ITEM CSL_CITATION {"citationID":"n4dpi1kuu","properties":{"formattedCitation":"(De Grey &amp; Rae, 2007)","plainCitation":"(De Grey &amp; Rae, 200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00F86260" w:rsidRPr="00152101">
        <w:fldChar w:fldCharType="separate"/>
      </w:r>
      <w:r w:rsidR="00F86260" w:rsidRPr="00152101">
        <w:rPr>
          <w:noProof/>
        </w:rPr>
        <w:t>(De Grey &amp; Ra</w:t>
      </w:r>
      <w:r w:rsidR="00F86260" w:rsidRPr="0009222C">
        <w:rPr>
          <w:noProof/>
        </w:rPr>
        <w:t>e, 2007)</w:t>
      </w:r>
      <w:r w:rsidR="00F86260" w:rsidRPr="00152101">
        <w:fldChar w:fldCharType="end"/>
      </w:r>
      <w:r w:rsidR="003C39A9" w:rsidRPr="00152101">
        <w:t xml:space="preserve">, and </w:t>
      </w:r>
      <w:r w:rsidRPr="00152101">
        <w:t>determining the kinds</w:t>
      </w:r>
      <w:r w:rsidR="00995DD5" w:rsidRPr="0009222C">
        <w:t xml:space="preserve"> potential </w:t>
      </w:r>
      <w:r w:rsidR="00A545FE" w:rsidRPr="0009222C">
        <w:t>humanity</w:t>
      </w:r>
      <w:r w:rsidR="00995DD5" w:rsidRPr="0009222C">
        <w:t xml:space="preserve"> may have</w:t>
      </w:r>
      <w:r w:rsidRPr="0009222C">
        <w:t xml:space="preserve"> is very difficult</w:t>
      </w:r>
      <w:r w:rsidR="00995DD5" w:rsidRPr="0009222C">
        <w:t>. All this makes “</w:t>
      </w:r>
      <w:r w:rsidR="00A545FE" w:rsidRPr="0009222C">
        <w:t xml:space="preserve">X </w:t>
      </w:r>
      <w:r w:rsidR="00995DD5" w:rsidRPr="0009222C">
        <w:t xml:space="preserve">risks” under </w:t>
      </w:r>
      <w:r w:rsidR="00780F79" w:rsidRPr="0009222C">
        <w:t xml:space="preserve">the </w:t>
      </w:r>
      <w:r w:rsidR="00995DD5" w:rsidRPr="0009222C">
        <w:t>current definition unmeasurable.</w:t>
      </w:r>
      <w:r w:rsidR="007E6EE2" w:rsidRPr="0009222C">
        <w:t xml:space="preserve"> </w:t>
      </w:r>
    </w:p>
    <w:p w14:paraId="42335C95" w14:textId="65E81000" w:rsidR="0068103E" w:rsidRPr="0009222C" w:rsidRDefault="00D27AD5" w:rsidP="0068103E">
      <w:pPr>
        <w:ind w:firstLine="720"/>
        <w:jc w:val="both"/>
      </w:pPr>
      <w:r w:rsidRPr="0009222C">
        <w:t>We suggest us</w:t>
      </w:r>
      <w:r w:rsidR="00A545FE" w:rsidRPr="0009222C">
        <w:t>ing the</w:t>
      </w:r>
      <w:r w:rsidRPr="0009222C">
        <w:t xml:space="preserve"> term </w:t>
      </w:r>
      <w:r w:rsidRPr="0009222C">
        <w:rPr>
          <w:i/>
        </w:rPr>
        <w:t>human extinction risks</w:t>
      </w:r>
      <w:r w:rsidRPr="0009222C">
        <w:t xml:space="preserve"> to describe a baseline scenario</w:t>
      </w:r>
      <w:r w:rsidR="0068103E" w:rsidRPr="00532696">
        <w:rPr>
          <w:rStyle w:val="FootnoteReference"/>
        </w:rPr>
        <w:footnoteReference w:id="2"/>
      </w:r>
      <w:r w:rsidR="0068103E" w:rsidRPr="00152101">
        <w:t>:</w:t>
      </w:r>
      <w:r w:rsidR="00157577" w:rsidRPr="00152101">
        <w:t xml:space="preserve"> events which lead to </w:t>
      </w:r>
      <w:r w:rsidR="00157577" w:rsidRPr="0009222C">
        <w:rPr>
          <w:i/>
        </w:rPr>
        <w:t xml:space="preserve">Homo sapiens </w:t>
      </w:r>
      <w:r w:rsidR="00157577" w:rsidRPr="0009222C">
        <w:t xml:space="preserve">becoming extinct. </w:t>
      </w:r>
      <w:r w:rsidR="0068103E" w:rsidRPr="0009222C">
        <w:t xml:space="preserve">Human extinction risks are the catastrophes in which all human beings die, and no future generations will exist: we include in ‘future generations’ scenarios where humans ‘live on’ via technological interventions, such as via human brain emulations. </w:t>
      </w:r>
      <w:r w:rsidR="00157577" w:rsidRPr="0009222C">
        <w:t>O</w:t>
      </w:r>
      <w:r w:rsidRPr="0009222C">
        <w:t xml:space="preserve">ther </w:t>
      </w:r>
      <w:r w:rsidR="00DD586E" w:rsidRPr="0009222C">
        <w:t xml:space="preserve">catastrophic </w:t>
      </w:r>
      <w:r w:rsidRPr="0009222C">
        <w:t>risks will be large</w:t>
      </w:r>
      <w:r w:rsidR="00780F79" w:rsidRPr="0009222C">
        <w:t>r</w:t>
      </w:r>
      <w:r w:rsidRPr="0009222C">
        <w:t xml:space="preserve"> or smaller than </w:t>
      </w:r>
      <w:r w:rsidR="00DD586E" w:rsidRPr="0009222C">
        <w:t>human extinction</w:t>
      </w:r>
      <w:r w:rsidR="00157577" w:rsidRPr="0009222C">
        <w:t>,</w:t>
      </w:r>
      <w:r w:rsidR="00DD586E" w:rsidRPr="0009222C">
        <w:t xml:space="preserve"> and</w:t>
      </w:r>
      <w:r w:rsidR="003C39A9" w:rsidRPr="0009222C">
        <w:t xml:space="preserve"> </w:t>
      </w:r>
      <w:r w:rsidR="00157577" w:rsidRPr="0009222C">
        <w:t xml:space="preserve">these will be </w:t>
      </w:r>
      <w:r w:rsidR="003C39A9" w:rsidRPr="0009222C">
        <w:t>causally</w:t>
      </w:r>
      <w:r w:rsidR="00DD586E" w:rsidRPr="0009222C">
        <w:t xml:space="preserve"> connected with</w:t>
      </w:r>
      <w:r w:rsidR="003C39A9" w:rsidRPr="0009222C">
        <w:t xml:space="preserve"> human extinction risks</w:t>
      </w:r>
      <w:r w:rsidRPr="0009222C">
        <w:t xml:space="preserve">. </w:t>
      </w:r>
      <w:r w:rsidR="0068103E" w:rsidRPr="0009222C">
        <w:t xml:space="preserve">For example, if all life on Earth went extinct, this would be a worse outcome than “simple” human extinction, as no other civilization could ever appear on Earth. Further, no future Earth-originating civilization would be able to reconstruct part of our archeological heritage. </w:t>
      </w:r>
    </w:p>
    <w:p w14:paraId="24BECF53" w14:textId="0DE54FAE" w:rsidR="00101B1F" w:rsidRPr="0009222C" w:rsidRDefault="00101B1F">
      <w:pPr>
        <w:ind w:firstLine="720"/>
        <w:jc w:val="both"/>
      </w:pPr>
      <w:r w:rsidRPr="0009222C">
        <w:t xml:space="preserve">To present </w:t>
      </w:r>
      <w:r w:rsidR="00780F79" w:rsidRPr="0009222C">
        <w:t xml:space="preserve">the </w:t>
      </w:r>
      <w:r w:rsidRPr="0009222C">
        <w:t>central role human extinction risks</w:t>
      </w:r>
      <w:r w:rsidR="00157577" w:rsidRPr="0009222C">
        <w:t xml:space="preserve"> play on our schema,</w:t>
      </w:r>
      <w:r w:rsidRPr="0009222C">
        <w:t xml:space="preserve"> we redr</w:t>
      </w:r>
      <w:r w:rsidR="00157577" w:rsidRPr="0009222C">
        <w:t>e</w:t>
      </w:r>
      <w:r w:rsidRPr="0009222C">
        <w:t xml:space="preserve">w </w:t>
      </w:r>
      <w:r w:rsidR="00780F79" w:rsidRPr="0009222C">
        <w:t xml:space="preserve">Bostrom’s </w:t>
      </w:r>
      <w:r w:rsidRPr="0009222C">
        <w:t>classic chart</w:t>
      </w:r>
      <w:r w:rsidR="00780F79" w:rsidRPr="0009222C">
        <w:t xml:space="preserve"> </w:t>
      </w:r>
      <w:r w:rsidR="00C56E1F" w:rsidRPr="00152101">
        <w:fldChar w:fldCharType="begin"/>
      </w:r>
      <w:r w:rsidR="008A5BE9" w:rsidRPr="0009222C">
        <w:instrText xml:space="preserve"> ADDIN ZOTERO_ITEM CSL_CITATION {"citationID":"1fjl4am8ra","properties":{"formattedCitation":"(N Bostrom, 2002)","plainCitation":"(N Bostrom, 2002)","dontUpdate":true},"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C56E1F" w:rsidRPr="00152101">
        <w:fldChar w:fldCharType="separate"/>
      </w:r>
      <w:r w:rsidR="00302A08" w:rsidRPr="00152101">
        <w:t>(</w:t>
      </w:r>
      <w:r w:rsidR="00724D13" w:rsidRPr="0009222C">
        <w:t>Bostrom, 2002)</w:t>
      </w:r>
      <w:r w:rsidR="00C56E1F" w:rsidRPr="00152101">
        <w:fldChar w:fldCharType="end"/>
      </w:r>
      <w:r w:rsidRPr="00152101">
        <w:t>.</w:t>
      </w:r>
      <w:r w:rsidR="00303FE2" w:rsidRPr="00152101">
        <w:t xml:space="preserve"> We added </w:t>
      </w:r>
      <w:r w:rsidR="003C39A9" w:rsidRPr="0009222C">
        <w:t>recently identified S</w:t>
      </w:r>
      <w:r w:rsidR="00303FE2" w:rsidRPr="0009222C">
        <w:t>-risks</w:t>
      </w:r>
      <w:r w:rsidR="00157577" w:rsidRPr="0009222C">
        <w:t xml:space="preserve"> as well as</w:t>
      </w:r>
      <w:r w:rsidR="00303FE2" w:rsidRPr="0009222C">
        <w:t xml:space="preserve"> </w:t>
      </w:r>
      <w:r w:rsidR="0068103E" w:rsidRPr="0009222C">
        <w:t xml:space="preserve">risks associated with </w:t>
      </w:r>
      <w:r w:rsidR="00303FE2" w:rsidRPr="0009222C">
        <w:t>civilizational collapse.</w:t>
      </w:r>
      <w:r w:rsidR="003C39A9" w:rsidRPr="0009222C">
        <w:t xml:space="preserve"> (Figure 1)</w:t>
      </w:r>
      <w:r w:rsidRPr="0009222C">
        <w:t xml:space="preserve">. Human extinction risks are </w:t>
      </w:r>
      <w:r w:rsidR="00780F79" w:rsidRPr="0009222C">
        <w:t xml:space="preserve">the </w:t>
      </w:r>
      <w:r w:rsidRPr="0009222C">
        <w:t xml:space="preserve">natural center of all other catastrophic risks, because smaller risks have </w:t>
      </w:r>
      <w:r w:rsidR="00A545FE" w:rsidRPr="0009222C">
        <w:t xml:space="preserve">some </w:t>
      </w:r>
      <w:r w:rsidRPr="0009222C">
        <w:t xml:space="preserve">probability </w:t>
      </w:r>
      <w:r w:rsidR="00A545FE" w:rsidRPr="0009222C">
        <w:t>of</w:t>
      </w:r>
      <w:r w:rsidRPr="0009222C">
        <w:t xml:space="preserve"> </w:t>
      </w:r>
      <w:r w:rsidR="00A545FE" w:rsidRPr="0009222C">
        <w:t>causing</w:t>
      </w:r>
      <w:r w:rsidR="003C39A9" w:rsidRPr="0009222C">
        <w:t xml:space="preserve"> human extinction, and larger </w:t>
      </w:r>
      <w:r w:rsidR="00A545FE" w:rsidRPr="0009222C">
        <w:t xml:space="preserve">X </w:t>
      </w:r>
      <w:r w:rsidRPr="0009222C">
        <w:t xml:space="preserve">risks </w:t>
      </w:r>
      <w:r w:rsidR="0068103E" w:rsidRPr="0009222C">
        <w:t>can be understood as going beyond human extinction</w:t>
      </w:r>
      <w:r w:rsidRPr="0009222C">
        <w:t>.</w:t>
      </w:r>
      <w:r w:rsidR="00B202A0" w:rsidRPr="0009222C">
        <w:t xml:space="preserve"> (Surely, civilizational collapse risks are important themselves as we will lose all our cultural value if one happened.</w:t>
      </w:r>
      <w:r w:rsidR="00B202A0" w:rsidRPr="00152101">
        <w:t>)</w:t>
      </w:r>
      <w:r w:rsidRPr="00152101">
        <w:t xml:space="preserve"> </w:t>
      </w:r>
      <w:r w:rsidR="0068103E" w:rsidRPr="0009222C">
        <w:t>Moreover, g</w:t>
      </w:r>
      <w:r w:rsidR="007503A7" w:rsidRPr="0009222C">
        <w:t xml:space="preserve">overnments may allocate </w:t>
      </w:r>
      <w:r w:rsidR="00A545FE" w:rsidRPr="0009222C">
        <w:t xml:space="preserve">from </w:t>
      </w:r>
      <w:r w:rsidR="007503A7" w:rsidRPr="0009222C">
        <w:t xml:space="preserve">the same </w:t>
      </w:r>
      <w:r w:rsidR="007503A7" w:rsidRPr="0009222C">
        <w:lastRenderedPageBreak/>
        <w:t>resources</w:t>
      </w:r>
      <w:r w:rsidR="00A26B4E" w:rsidRPr="0009222C">
        <w:t xml:space="preserve"> </w:t>
      </w:r>
      <w:r w:rsidR="007503A7" w:rsidRPr="0009222C">
        <w:t>to fight GCRs and human extinction risks</w:t>
      </w:r>
      <w:r w:rsidR="006E1898" w:rsidRPr="0009222C">
        <w:t xml:space="preserve"> and </w:t>
      </w:r>
      <w:r w:rsidR="0068103E" w:rsidRPr="0009222C">
        <w:t xml:space="preserve">so </w:t>
      </w:r>
      <w:r w:rsidR="006E1898" w:rsidRPr="0009222C">
        <w:t>one scale for all such risks</w:t>
      </w:r>
      <w:r w:rsidR="00A545FE" w:rsidRPr="0009222C">
        <w:t xml:space="preserve"> is valuable</w:t>
      </w:r>
      <w:r w:rsidR="006E1898" w:rsidRPr="0009222C">
        <w:t>.</w:t>
      </w:r>
      <w:r w:rsidR="003A6814" w:rsidRPr="0009222C">
        <w:t xml:space="preserve"> </w:t>
      </w:r>
    </w:p>
    <w:p w14:paraId="6EE728AB" w14:textId="38867944" w:rsidR="00D27AD5" w:rsidRPr="0009222C" w:rsidRDefault="00D27AD5" w:rsidP="00B02793">
      <w:pPr>
        <w:ind w:firstLine="720"/>
        <w:jc w:val="both"/>
      </w:pPr>
    </w:p>
    <w:p w14:paraId="52A3D23B" w14:textId="490CA7B2" w:rsidR="006255EB" w:rsidRPr="0009222C" w:rsidRDefault="00224676" w:rsidP="00B02793">
      <w:pPr>
        <w:ind w:firstLine="720"/>
        <w:jc w:val="both"/>
      </w:pPr>
      <w:r w:rsidRPr="0009222C">
        <w:t xml:space="preserve"> </w:t>
      </w:r>
    </w:p>
    <w:p w14:paraId="58C96448" w14:textId="77777777" w:rsidR="00224676" w:rsidRPr="0009222C" w:rsidRDefault="00224676" w:rsidP="00B02793">
      <w:pPr>
        <w:ind w:firstLine="720"/>
        <w:jc w:val="both"/>
      </w:pPr>
    </w:p>
    <w:p w14:paraId="61AA623A" w14:textId="684C049C" w:rsidR="00224676" w:rsidRPr="00152101" w:rsidRDefault="00CC2538" w:rsidP="00D35E09">
      <w:pPr>
        <w:jc w:val="both"/>
      </w:pPr>
      <w:r w:rsidRPr="00152101">
        <w:rPr>
          <w:noProof/>
        </w:rPr>
        <w:drawing>
          <wp:inline distT="0" distB="0" distL="0" distR="0" wp14:anchorId="035EF0C2" wp14:editId="0262B815">
            <wp:extent cx="5486400" cy="3576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strom-like map of risks8.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3576320"/>
                    </a:xfrm>
                    <a:prstGeom prst="rect">
                      <a:avLst/>
                    </a:prstGeom>
                  </pic:spPr>
                </pic:pic>
              </a:graphicData>
            </a:graphic>
          </wp:inline>
        </w:drawing>
      </w:r>
    </w:p>
    <w:p w14:paraId="6087243C" w14:textId="2775175E" w:rsidR="00224676" w:rsidRPr="0009222C" w:rsidRDefault="00224676" w:rsidP="00224676">
      <w:pPr>
        <w:ind w:hanging="426"/>
        <w:jc w:val="both"/>
      </w:pPr>
    </w:p>
    <w:p w14:paraId="5972B8E3" w14:textId="382D2ED2" w:rsidR="00780F79" w:rsidRPr="0009222C" w:rsidRDefault="00780F79" w:rsidP="00780F79">
      <w:pPr>
        <w:ind w:firstLine="720"/>
        <w:jc w:val="both"/>
        <w:rPr>
          <w:i/>
        </w:rPr>
      </w:pPr>
      <w:r w:rsidRPr="0009222C">
        <w:rPr>
          <w:i/>
        </w:rPr>
        <w:t xml:space="preserve">Figure 1. Human extinction risk </w:t>
      </w:r>
      <w:r w:rsidR="00090166" w:rsidRPr="0009222C">
        <w:rPr>
          <w:i/>
        </w:rPr>
        <w:t xml:space="preserve">is </w:t>
      </w:r>
      <w:r w:rsidRPr="0009222C">
        <w:rPr>
          <w:i/>
        </w:rPr>
        <w:t xml:space="preserve">in the center of all other catastrophic risks </w:t>
      </w:r>
      <w:r w:rsidR="006E41A0" w:rsidRPr="0009222C">
        <w:rPr>
          <w:i/>
        </w:rPr>
        <w:t>(adapted from Bostrom 2003)</w:t>
      </w:r>
      <w:r w:rsidR="00CF1C0F" w:rsidRPr="0009222C">
        <w:rPr>
          <w:i/>
        </w:rPr>
        <w:t>.</w:t>
      </w:r>
    </w:p>
    <w:p w14:paraId="6A896108" w14:textId="77777777" w:rsidR="00D27AD5" w:rsidRPr="0009222C" w:rsidRDefault="00D27AD5" w:rsidP="00BE0ECA">
      <w:pPr>
        <w:jc w:val="both"/>
      </w:pPr>
    </w:p>
    <w:p w14:paraId="415BE75E" w14:textId="77777777" w:rsidR="00B02793" w:rsidRPr="0009222C" w:rsidRDefault="00B02793" w:rsidP="00B02793">
      <w:pPr>
        <w:ind w:firstLine="720"/>
        <w:jc w:val="both"/>
      </w:pPr>
    </w:p>
    <w:p w14:paraId="637CE39A" w14:textId="386A0EB9" w:rsidR="00B02793" w:rsidRPr="0009222C" w:rsidRDefault="006E41A0" w:rsidP="00B02793">
      <w:pPr>
        <w:ind w:firstLine="720"/>
        <w:jc w:val="both"/>
      </w:pPr>
      <w:r w:rsidRPr="0009222C">
        <w:t>W</w:t>
      </w:r>
      <w:r w:rsidR="00303FE2" w:rsidRPr="0009222C">
        <w:t>e will</w:t>
      </w:r>
      <w:r w:rsidRPr="0009222C">
        <w:t xml:space="preserve"> now examine the </w:t>
      </w:r>
      <w:r w:rsidR="00303FE2" w:rsidRPr="0009222C">
        <w:t>different type of global risks presented in our modified Bostrom’s scale</w:t>
      </w:r>
      <w:r w:rsidRPr="0009222C">
        <w:t xml:space="preserve">, which will be drawn up below in constructing our </w:t>
      </w:r>
      <w:r w:rsidR="00CF1C0F" w:rsidRPr="0009222C">
        <w:t>color</w:t>
      </w:r>
      <w:r w:rsidRPr="0009222C">
        <w:t xml:space="preserve"> codes</w:t>
      </w:r>
      <w:r w:rsidR="00303FE2" w:rsidRPr="0009222C">
        <w:t>.</w:t>
      </w:r>
    </w:p>
    <w:p w14:paraId="49346648" w14:textId="15C5FF32" w:rsidR="00B02793" w:rsidRPr="0009222C" w:rsidRDefault="00B02793" w:rsidP="00AC65DB">
      <w:pPr>
        <w:pStyle w:val="ListParagraph"/>
        <w:numPr>
          <w:ilvl w:val="0"/>
          <w:numId w:val="44"/>
        </w:numPr>
        <w:jc w:val="both"/>
      </w:pPr>
      <w:r w:rsidRPr="0009222C">
        <w:t>“</w:t>
      </w:r>
      <w:r w:rsidRPr="0009222C">
        <w:rPr>
          <w:b/>
        </w:rPr>
        <w:t>Global catastrophic risks”</w:t>
      </w:r>
      <w:r w:rsidRPr="0009222C">
        <w:t xml:space="preserve"> could kill at least 1 billion people or around 10 per cent of the population</w:t>
      </w:r>
      <w:r w:rsidR="009B3457" w:rsidRPr="0009222C">
        <w:t>, according to Global Challenges Foundations definition</w:t>
      </w:r>
      <w:r w:rsidR="009B679B" w:rsidRPr="0009222C">
        <w:t xml:space="preserve"> </w:t>
      </w:r>
      <w:r w:rsidR="00C769A6" w:rsidRPr="0009222C">
        <w:fldChar w:fldCharType="begin"/>
      </w:r>
      <w:r w:rsidR="00FA27E8" w:rsidRPr="0009222C">
        <w:instrText xml:space="preserve"> ADDIN ZOTERO_ITEM CSL_CITATION {"citationID":"d9tksqbus","properties":{"formattedCitation":"(Global Challenges Foundation, 2016)","plainCitation":"(Global Challenges Foundation, 2016)"},"citationItems":[{"id":3031,"uris":["http://zotero.org/users/3736454/items/A5GR35SC"],"uri":["http://zotero.org/users/3736454/items/A5GR35SC"],"itemData":{"id":3031,"type":"article","title":"Global Catastrophic Risks 2016","URL":"https://api.globalchallenges.org/static/reports/Global-Catastrophic-Risk-Annual-Report-2016.pdf","author":[{"family":"Global Challenges Foundation","given":""}],"issued":{"date-parts":[["2016"]]}}}],"schema":"https://github.com/citation-style-language/schema/raw/master/csl-citation.json"} </w:instrText>
      </w:r>
      <w:r w:rsidR="00C769A6" w:rsidRPr="0009222C">
        <w:fldChar w:fldCharType="separate"/>
      </w:r>
      <w:r w:rsidR="00FA27E8" w:rsidRPr="0009222C">
        <w:t>(Global Challenges Foundation, 2016)</w:t>
      </w:r>
      <w:r w:rsidR="00C769A6" w:rsidRPr="0009222C">
        <w:fldChar w:fldCharType="end"/>
      </w:r>
      <w:r w:rsidR="000C2713" w:rsidRPr="0009222C">
        <w:t>.</w:t>
      </w:r>
      <w:r w:rsidRPr="0009222C">
        <w:t xml:space="preserve"> There is great uncertainty </w:t>
      </w:r>
      <w:r w:rsidR="003C39A9" w:rsidRPr="0009222C">
        <w:t xml:space="preserve">about </w:t>
      </w:r>
      <w:r w:rsidR="006E41A0" w:rsidRPr="0009222C">
        <w:t xml:space="preserve">the </w:t>
      </w:r>
      <w:r w:rsidR="003C39A9" w:rsidRPr="0009222C">
        <w:t>consequences of such event</w:t>
      </w:r>
      <w:r w:rsidR="006E41A0" w:rsidRPr="0009222C">
        <w:t>s,</w:t>
      </w:r>
      <w:r w:rsidR="003C39A9" w:rsidRPr="0009222C">
        <w:t xml:space="preserve"> and probability that </w:t>
      </w:r>
      <w:r w:rsidR="006E41A0" w:rsidRPr="0009222C">
        <w:t xml:space="preserve">one </w:t>
      </w:r>
      <w:r w:rsidR="000C2713" w:rsidRPr="0009222C">
        <w:t>would</w:t>
      </w:r>
      <w:r w:rsidR="003C39A9" w:rsidRPr="0009222C">
        <w:t xml:space="preserve"> </w:t>
      </w:r>
      <w:r w:rsidR="006E41A0" w:rsidRPr="0009222C">
        <w:t>trigger</w:t>
      </w:r>
      <w:r w:rsidR="003C39A9" w:rsidRPr="0009222C">
        <w:t xml:space="preserve"> civilizational collapse.</w:t>
      </w:r>
      <w:r w:rsidR="00BD49EA" w:rsidRPr="0009222C">
        <w:t xml:space="preserve"> However, any global catastrophe could start a chain of events</w:t>
      </w:r>
      <w:r w:rsidR="006E41A0" w:rsidRPr="0009222C">
        <w:t xml:space="preserve"> </w:t>
      </w:r>
      <w:r w:rsidR="00BD49EA" w:rsidRPr="0009222C">
        <w:t>result</w:t>
      </w:r>
      <w:r w:rsidR="006E41A0" w:rsidRPr="0009222C">
        <w:t>ing</w:t>
      </w:r>
      <w:r w:rsidR="00BD49EA" w:rsidRPr="0009222C">
        <w:t xml:space="preserve"> in civilizational collapse and even human extinction </w:t>
      </w:r>
      <w:r w:rsidR="00BD49EA" w:rsidRPr="0009222C">
        <w:fldChar w:fldCharType="begin"/>
      </w:r>
      <w:r w:rsidR="00FA27E8" w:rsidRPr="0009222C">
        <w:instrText xml:space="preserve"> ADDIN ZOTERO_ITEM CSL_CITATION {"citationID":"mhqktkba3","properties":{"formattedCitation":"(Tonn &amp; and MacGregor, 2009)","plainCitation":"(Tonn &amp; and MacGregor, 2009)"},"citationItems":[{"id":65,"uris":["http://zotero.org/users/3736454/items/BV96SFBN"],"uri":["http://zotero.org/users/3736454/items/BV96SFBN"],"itemData":{"id":65,"type":"article-journal","title":"A singular chain of events","container-title":"Futures","page":"706–714","volume":"41","issue":"10","language":"en","author":[{"family":"Tonn","given":"B."},{"family":"MacGregor","given":"D.","non-dropping-particle":"and"}],"issued":{"date-parts":[["2009"]]}}}],"schema":"https://github.com/citation-style-language/schema/raw/master/csl-citation.json"} </w:instrText>
      </w:r>
      <w:r w:rsidR="00BD49EA" w:rsidRPr="0009222C">
        <w:fldChar w:fldCharType="separate"/>
      </w:r>
      <w:r w:rsidR="00FA27E8" w:rsidRPr="0009222C">
        <w:t>(Tonn &amp; and MacGregor, 2009)</w:t>
      </w:r>
      <w:r w:rsidR="00BD49EA" w:rsidRPr="0009222C">
        <w:fldChar w:fldCharType="end"/>
      </w:r>
      <w:r w:rsidR="006E41A0" w:rsidRPr="0009222C">
        <w:t>. Thus, preventing</w:t>
      </w:r>
      <w:r w:rsidR="00BD49EA" w:rsidRPr="0009222C">
        <w:t xml:space="preserve"> GCR</w:t>
      </w:r>
      <w:r w:rsidR="005F5B59" w:rsidRPr="0009222C">
        <w:t>s</w:t>
      </w:r>
      <w:r w:rsidR="00BD49EA" w:rsidRPr="0009222C">
        <w:t xml:space="preserve"> also lower</w:t>
      </w:r>
      <w:r w:rsidR="006E41A0" w:rsidRPr="0009222C">
        <w:t>s the</w:t>
      </w:r>
      <w:r w:rsidR="00BD49EA" w:rsidRPr="0009222C">
        <w:t xml:space="preserve"> probability of civilizational collapse and human extinction. </w:t>
      </w:r>
      <w:r w:rsidR="006E41A0" w:rsidRPr="0009222C">
        <w:t>Further, failure to recover from a GCR</w:t>
      </w:r>
      <w:r w:rsidR="00BD49EA" w:rsidRPr="0009222C">
        <w:t xml:space="preserve"> could start a journey down a long path</w:t>
      </w:r>
      <w:r w:rsidR="006E41A0" w:rsidRPr="0009222C">
        <w:t xml:space="preserve"> of degradation, leaving our species more </w:t>
      </w:r>
      <w:r w:rsidR="006E41A0" w:rsidRPr="0009222C">
        <w:lastRenderedPageBreak/>
        <w:t>susceptible to extinction via</w:t>
      </w:r>
      <w:r w:rsidR="00BD49EA" w:rsidRPr="0009222C">
        <w:t xml:space="preserve"> natural catastrophe</w:t>
      </w:r>
      <w:r w:rsidR="006E41A0" w:rsidRPr="0009222C">
        <w:t>s</w:t>
      </w:r>
      <w:r w:rsidR="00BD49EA" w:rsidRPr="0009222C">
        <w:t xml:space="preserve"> such as</w:t>
      </w:r>
      <w:r w:rsidR="006E41A0" w:rsidRPr="0009222C">
        <w:t xml:space="preserve"> </w:t>
      </w:r>
      <w:r w:rsidR="00BD49EA" w:rsidRPr="0009222C">
        <w:t>supervolcanic eruption</w:t>
      </w:r>
      <w:r w:rsidR="006E41A0" w:rsidRPr="0009222C">
        <w:t>s</w:t>
      </w:r>
      <w:r w:rsidR="00BD49EA" w:rsidRPr="0009222C">
        <w:t xml:space="preserve"> </w:t>
      </w:r>
      <w:r w:rsidR="006E41A0" w:rsidRPr="0009222C">
        <w:t>much later in time.</w:t>
      </w:r>
      <w:r w:rsidR="00597359" w:rsidRPr="0009222C">
        <w:t xml:space="preserve"> Even if there were not loss of civilization, it is possible that the chaos and violence resulting from the catastrophe could damage human values, and then the outcome of AGI might be more negative.</w:t>
      </w:r>
    </w:p>
    <w:p w14:paraId="7A44C21A" w14:textId="5A087858" w:rsidR="00B02793" w:rsidRPr="0009222C" w:rsidRDefault="00B02793" w:rsidP="00AC65DB">
      <w:pPr>
        <w:pStyle w:val="ListParagraph"/>
        <w:numPr>
          <w:ilvl w:val="0"/>
          <w:numId w:val="44"/>
        </w:numPr>
        <w:jc w:val="both"/>
      </w:pPr>
      <w:r w:rsidRPr="0009222C">
        <w:t>“</w:t>
      </w:r>
      <w:r w:rsidRPr="0009222C">
        <w:rPr>
          <w:b/>
        </w:rPr>
        <w:t>Civilizational collapse risks</w:t>
      </w:r>
      <w:r w:rsidRPr="0009222C">
        <w:t xml:space="preserve">” </w:t>
      </w:r>
      <w:r w:rsidR="0004634D" w:rsidRPr="0009222C">
        <w:t>As most human societies are fairly complex</w:t>
      </w:r>
      <w:r w:rsidR="00232DC0" w:rsidRPr="0009222C">
        <w:t>,</w:t>
      </w:r>
      <w:r w:rsidR="0004634D" w:rsidRPr="0009222C">
        <w:t xml:space="preserve"> a true civilizational collapse would require a drastic reduction in human population, and the break-down of connections between surviving populations. </w:t>
      </w:r>
      <w:r w:rsidR="000C2713" w:rsidRPr="0009222C">
        <w:t>S</w:t>
      </w:r>
      <w:r w:rsidRPr="0009222C">
        <w:t xml:space="preserve">urvivors </w:t>
      </w:r>
      <w:r w:rsidR="0004634D" w:rsidRPr="0009222C">
        <w:t xml:space="preserve">would </w:t>
      </w:r>
      <w:r w:rsidRPr="0009222C">
        <w:t>have to rebuild civilization from scratch</w:t>
      </w:r>
      <w:r w:rsidR="0004634D" w:rsidRPr="0009222C">
        <w:t xml:space="preserve">, likely </w:t>
      </w:r>
      <w:r w:rsidRPr="0009222C">
        <w:t xml:space="preserve">losing </w:t>
      </w:r>
      <w:r w:rsidR="0004634D" w:rsidRPr="0009222C">
        <w:t>much technological abilities</w:t>
      </w:r>
      <w:r w:rsidRPr="0009222C">
        <w:t xml:space="preserve"> and knowledge in the process.</w:t>
      </w:r>
      <w:r w:rsidR="001B0D88" w:rsidRPr="0009222C">
        <w:t xml:space="preserve"> Hanson</w:t>
      </w:r>
      <w:r w:rsidR="0004634D" w:rsidRPr="0009222C">
        <w:t xml:space="preserve"> (2008)</w:t>
      </w:r>
      <w:r w:rsidR="001B0D88" w:rsidRPr="0009222C">
        <w:t xml:space="preserve"> estimated that </w:t>
      </w:r>
      <w:r w:rsidR="0004634D" w:rsidRPr="0009222C">
        <w:t xml:space="preserve">the </w:t>
      </w:r>
      <w:r w:rsidR="001B0D88" w:rsidRPr="0009222C">
        <w:t xml:space="preserve">minimal </w:t>
      </w:r>
      <w:r w:rsidR="0004634D" w:rsidRPr="0009222C">
        <w:t>human population</w:t>
      </w:r>
      <w:r w:rsidR="001B0D88" w:rsidRPr="0009222C">
        <w:t xml:space="preserve"> able to survive is around 100 people.</w:t>
      </w:r>
      <w:r w:rsidR="00515772" w:rsidRPr="0009222C">
        <w:t xml:space="preserve"> </w:t>
      </w:r>
      <w:r w:rsidR="0004634D" w:rsidRPr="0009222C">
        <w:t xml:space="preserve">Like X risks, there is little agreement on what is required for civilizational collapse. </w:t>
      </w:r>
      <w:r w:rsidR="00515772" w:rsidRPr="0009222C">
        <w:t xml:space="preserve">Clearly, different types and levels of the civilizational collapse are possible </w:t>
      </w:r>
      <w:r w:rsidR="00515772" w:rsidRPr="0009222C">
        <w:fldChar w:fldCharType="begin"/>
      </w:r>
      <w:r w:rsidR="00FA27E8" w:rsidRPr="0009222C">
        <w:instrText xml:space="preserve"> ADDIN ZOTERO_ITEM CSL_CITATION {"citationID":"de3ec66s2","properties":{"formattedCitation":"(Diamond, 2005)","plainCitation":"(Diamond, 2005)"},"citationItems":[{"id":3029,"uris":["http://zotero.org/users/3736454/items/9GKZSQI9"],"uri":["http://zotero.org/users/3736454/items/9GKZSQI9"],"itemData":{"id":3029,"type":"book","title":"Collapse: How societies choose to fail or succeed","publisher":"Penguin","ISBN":"0-14-303655-6","author":[{"family":"Diamond","given":"Jared"}],"issued":{"date-parts":[["2005"]]}}}],"schema":"https://github.com/citation-style-language/schema/raw/master/csl-citation.json"} </w:instrText>
      </w:r>
      <w:r w:rsidR="00515772" w:rsidRPr="0009222C">
        <w:fldChar w:fldCharType="separate"/>
      </w:r>
      <w:r w:rsidR="00FA27E8" w:rsidRPr="0009222C">
        <w:t>(Diamond, 2005)</w:t>
      </w:r>
      <w:r w:rsidR="00515772" w:rsidRPr="0009222C">
        <w:fldChar w:fldCharType="end"/>
      </w:r>
      <w:r w:rsidR="00515772" w:rsidRPr="0009222C">
        <w:t xml:space="preserve"> </w:t>
      </w:r>
      <w:r w:rsidR="00515772" w:rsidRPr="0009222C">
        <w:fldChar w:fldCharType="begin"/>
      </w:r>
      <w:r w:rsidR="00FA27E8" w:rsidRPr="0009222C">
        <w:instrText xml:space="preserve"> ADDIN ZOTERO_ITEM CSL_CITATION {"citationID":"cemt0vk0i","properties":{"formattedCitation":"(Meadows, Randers, &amp; Meadows, 2004)","plainCitation":"(Meadows, Randers, &amp; Meadows, 2004)"},"citationItems":[{"id":687,"uris":["http://zotero.org/users/3736454/items/SIXXWN7X"],"uri":["http://zotero.org/users/3736454/items/SIXXWN7X"],"itemData":{"id":687,"type":"book","title":"Limits to growth: The 30-year update","publisher":"Chelsea Green Publishing","language":"en","author":[{"family":"Meadows","given":"Donella"},{"family":"Randers","given":"Jorgen"},{"family":"Meadows","given":"and Dennis"}],"issued":{"date-parts":[["2004"]]}}}],"schema":"https://github.com/citation-style-language/schema/raw/master/csl-citation.json"} </w:instrText>
      </w:r>
      <w:r w:rsidR="00515772" w:rsidRPr="0009222C">
        <w:fldChar w:fldCharType="separate"/>
      </w:r>
      <w:r w:rsidR="00FA27E8" w:rsidRPr="0009222C">
        <w:t>(Meadows, Randers, &amp; Meadows, 2004)</w:t>
      </w:r>
      <w:r w:rsidR="00515772" w:rsidRPr="0009222C">
        <w:fldChar w:fldCharType="end"/>
      </w:r>
      <w:r w:rsidR="0004634D" w:rsidRPr="0009222C">
        <w:t xml:space="preserve">. For instance, one definition of the collapse of civilization involves, collapse of long distance trade, widespread conflict, and loss of government </w:t>
      </w:r>
      <w:r w:rsidR="0004634D" w:rsidRPr="0009222C">
        <w:fldChar w:fldCharType="begin"/>
      </w:r>
      <w:r w:rsidR="0004634D" w:rsidRPr="0009222C">
        <w:instrText xml:space="preserve"> ADDIN ZOTERO_ITEM CSL_CITATION {"citationID":"n8h09ci4","properties":{"formattedCitation":"(Coates, 2009)","plainCitation":"(Coates, 2009)"},"citationItems":[{"id":3034,"uris":["http://zotero.org/users/3736454/items/UZ7E4N9F"],"uri":["http://zotero.org/users/3736454/items/UZ7E4N9F"],"itemData":{"id":3034,"type":"article-journal","title":"Risks and threats to civilization, humankind, and the earth","container-title":"Futures","page":"694-705","volume":"41","issue":"10","ISSN":"0016-3287","journalAbbreviation":"Futures","author":[{"family":"Coates","given":"Joseph F"}],"issued":{"date-parts":[["2009"]]}}}],"schema":"https://github.com/citation-style-language/schema/raw/master/csl-citation.json"} </w:instrText>
      </w:r>
      <w:r w:rsidR="0004634D" w:rsidRPr="0009222C">
        <w:fldChar w:fldCharType="separate"/>
      </w:r>
      <w:r w:rsidR="0004634D" w:rsidRPr="0009222C">
        <w:t>(Coates, 2009)</w:t>
      </w:r>
      <w:r w:rsidR="0004634D" w:rsidRPr="0009222C">
        <w:fldChar w:fldCharType="end"/>
      </w:r>
      <w:r w:rsidR="0004634D" w:rsidRPr="0009222C">
        <w:t>. How such collapses relate to</w:t>
      </w:r>
      <w:r w:rsidR="00515772" w:rsidRPr="0009222C">
        <w:t xml:space="preserve"> existential risk need</w:t>
      </w:r>
      <w:r w:rsidR="000C2713" w:rsidRPr="0009222C">
        <w:t>s</w:t>
      </w:r>
      <w:r w:rsidR="00515772" w:rsidRPr="0009222C">
        <w:t xml:space="preserve"> more research.</w:t>
      </w:r>
      <w:r w:rsidR="00692E1E" w:rsidRPr="0009222C">
        <w:t xml:space="preserve"> </w:t>
      </w:r>
    </w:p>
    <w:p w14:paraId="3AD75981" w14:textId="2377CF0B" w:rsidR="00B02793" w:rsidRPr="0009222C" w:rsidRDefault="00B02793" w:rsidP="00AC65DB">
      <w:pPr>
        <w:pStyle w:val="ListParagraph"/>
        <w:numPr>
          <w:ilvl w:val="0"/>
          <w:numId w:val="44"/>
        </w:numPr>
        <w:jc w:val="both"/>
      </w:pPr>
      <w:r w:rsidRPr="0009222C">
        <w:t>“</w:t>
      </w:r>
      <w:r w:rsidRPr="0009222C">
        <w:rPr>
          <w:b/>
        </w:rPr>
        <w:t>Human extinction risks</w:t>
      </w:r>
      <w:r w:rsidR="003C39A9" w:rsidRPr="0009222C">
        <w:t xml:space="preserve">” are risks that all humans die, and no future generations </w:t>
      </w:r>
      <w:r w:rsidR="0004634D" w:rsidRPr="0009222C">
        <w:t xml:space="preserve">(in the extended sense mentioned above) </w:t>
      </w:r>
      <w:r w:rsidR="003C39A9" w:rsidRPr="0009222C">
        <w:t xml:space="preserve">will ever </w:t>
      </w:r>
      <w:r w:rsidR="00E02062" w:rsidRPr="0009222C">
        <w:t>exist</w:t>
      </w:r>
      <w:r w:rsidR="003C39A9" w:rsidRPr="0009222C">
        <w:t>.</w:t>
      </w:r>
    </w:p>
    <w:p w14:paraId="72917FA7" w14:textId="4183C8D9" w:rsidR="00B02793" w:rsidRPr="0009222C" w:rsidRDefault="00B02793" w:rsidP="00AC65DB">
      <w:pPr>
        <w:pStyle w:val="ListParagraph"/>
        <w:numPr>
          <w:ilvl w:val="0"/>
          <w:numId w:val="44"/>
        </w:numPr>
        <w:jc w:val="both"/>
      </w:pPr>
      <w:r w:rsidRPr="0009222C">
        <w:t>“</w:t>
      </w:r>
      <w:r w:rsidRPr="0009222C">
        <w:rPr>
          <w:b/>
        </w:rPr>
        <w:t>All life on Earth ends risks”</w:t>
      </w:r>
      <w:r w:rsidR="006922BD" w:rsidRPr="0009222C">
        <w:t xml:space="preserve"> </w:t>
      </w:r>
      <w:r w:rsidR="0004634D" w:rsidRPr="0009222C">
        <w:t xml:space="preserve">involve the extinction of all life on earth. As this includes </w:t>
      </w:r>
      <w:r w:rsidR="0004634D" w:rsidRPr="0009222C">
        <w:rPr>
          <w:i/>
        </w:rPr>
        <w:t>H. sapiens</w:t>
      </w:r>
      <w:r w:rsidR="0004634D" w:rsidRPr="0009222C">
        <w:t>, such</w:t>
      </w:r>
      <w:r w:rsidRPr="0009222C">
        <w:t xml:space="preserve"> </w:t>
      </w:r>
      <w:r w:rsidR="005F5B59" w:rsidRPr="0009222C">
        <w:t xml:space="preserve">risks </w:t>
      </w:r>
      <w:r w:rsidR="0004634D" w:rsidRPr="0009222C">
        <w:t>are at the very least on a par with</w:t>
      </w:r>
      <w:r w:rsidRPr="0009222C">
        <w:t xml:space="preserve"> human extinction,</w:t>
      </w:r>
      <w:r w:rsidR="0004634D" w:rsidRPr="0009222C">
        <w:t xml:space="preserve"> but are likely worse</w:t>
      </w:r>
      <w:r w:rsidRPr="0009222C">
        <w:t xml:space="preserve"> as </w:t>
      </w:r>
      <w:r w:rsidR="0004634D" w:rsidRPr="0009222C">
        <w:t xml:space="preserve">the loss of biodiversity is higher, and (without life arising a second time) </w:t>
      </w:r>
      <w:r w:rsidRPr="0009222C">
        <w:t>no othe</w:t>
      </w:r>
      <w:r w:rsidR="0004634D" w:rsidRPr="0009222C">
        <w:t>r</w:t>
      </w:r>
      <w:r w:rsidRPr="0009222C">
        <w:t xml:space="preserve"> civilization</w:t>
      </w:r>
      <w:r w:rsidR="0004634D" w:rsidRPr="0009222C">
        <w:t>s, human or otherwise,</w:t>
      </w:r>
      <w:r w:rsidRPr="0009222C">
        <w:t xml:space="preserve"> w</w:t>
      </w:r>
      <w:r w:rsidR="005F5B59" w:rsidRPr="0009222C">
        <w:t>ould</w:t>
      </w:r>
      <w:r w:rsidRPr="0009222C">
        <w:t xml:space="preserve"> be possible on Earth. </w:t>
      </w:r>
    </w:p>
    <w:p w14:paraId="52DB290C" w14:textId="0378DEAD" w:rsidR="00B02793" w:rsidRPr="0009222C" w:rsidRDefault="00B02793" w:rsidP="00AC65DB">
      <w:pPr>
        <w:pStyle w:val="ListParagraph"/>
        <w:numPr>
          <w:ilvl w:val="0"/>
          <w:numId w:val="44"/>
        </w:numPr>
        <w:jc w:val="both"/>
      </w:pPr>
      <w:r w:rsidRPr="0009222C">
        <w:t>“</w:t>
      </w:r>
      <w:r w:rsidR="00A257D3" w:rsidRPr="0009222C">
        <w:rPr>
          <w:b/>
        </w:rPr>
        <w:t>Astronomical scale risks”</w:t>
      </w:r>
      <w:r w:rsidRPr="0009222C">
        <w:t xml:space="preserve"> include the demise of </w:t>
      </w:r>
      <w:r w:rsidR="0004634D" w:rsidRPr="0009222C">
        <w:t>all</w:t>
      </w:r>
      <w:r w:rsidR="00C769A6" w:rsidRPr="0009222C">
        <w:t xml:space="preserve"> </w:t>
      </w:r>
      <w:r w:rsidRPr="0009222C">
        <w:t>civilizat</w:t>
      </w:r>
      <w:r w:rsidR="003C39A9" w:rsidRPr="0009222C">
        <w:t xml:space="preserve">ions in the </w:t>
      </w:r>
      <w:r w:rsidR="00457FA2" w:rsidRPr="0009222C">
        <w:t>affectable</w:t>
      </w:r>
      <w:r w:rsidR="003C39A9" w:rsidRPr="0009222C">
        <w:t xml:space="preserve"> universe.</w:t>
      </w:r>
      <w:r w:rsidR="0004634D" w:rsidRPr="0009222C">
        <w:t xml:space="preserve"> This of course includes human extinction, and all life on Earth, and so again are at the very least on a par, and very likely much worse outcomes, than</w:t>
      </w:r>
      <w:r w:rsidR="008F6772" w:rsidRPr="0009222C">
        <w:t xml:space="preserve"> those two. </w:t>
      </w:r>
      <w:r w:rsidRPr="0009222C">
        <w:t xml:space="preserve"> </w:t>
      </w:r>
    </w:p>
    <w:p w14:paraId="252CB1BC" w14:textId="20501BE2" w:rsidR="00D146B4" w:rsidRPr="0009222C" w:rsidRDefault="00E02062" w:rsidP="00AC65DB">
      <w:pPr>
        <w:pStyle w:val="ListParagraph"/>
        <w:numPr>
          <w:ilvl w:val="0"/>
          <w:numId w:val="44"/>
        </w:numPr>
        <w:jc w:val="both"/>
      </w:pPr>
      <w:r w:rsidRPr="0009222C">
        <w:rPr>
          <w:b/>
        </w:rPr>
        <w:t>“</w:t>
      </w:r>
      <w:r w:rsidR="00D146B4" w:rsidRPr="0009222C">
        <w:rPr>
          <w:b/>
        </w:rPr>
        <w:t>S-risks</w:t>
      </w:r>
      <w:r w:rsidRPr="0009222C">
        <w:rPr>
          <w:b/>
        </w:rPr>
        <w:t>”</w:t>
      </w:r>
      <w:r w:rsidR="006922BD" w:rsidRPr="0009222C">
        <w:t xml:space="preserve"> include</w:t>
      </w:r>
      <w:r w:rsidR="001111D5" w:rsidRPr="0009222C">
        <w:t xml:space="preserve"> collective infinite suffering</w:t>
      </w:r>
      <w:r w:rsidR="008F6772" w:rsidRPr="0009222C">
        <w:t xml:space="preserve"> </w:t>
      </w:r>
      <w:r w:rsidR="00A257D3" w:rsidRPr="0009222C">
        <w:fldChar w:fldCharType="begin"/>
      </w:r>
      <w:r w:rsidR="00FA27E8" w:rsidRPr="0009222C">
        <w:instrText xml:space="preserve"> ADDIN ZOTERO_ITEM CSL_CITATION {"citationID":"20avaectk0","properties":{"formattedCitation":"(Daniel, 2017)","plainCitation":"(Daniel, 2017)"},"citationItems":[{"id":2820,"uris":["http://zotero.org/users/3736454/items/294MC526"],"uri":["http://zotero.org/users/3736454/items/294MC526"],"itemData":{"id":2820,"type":"article","title":"S-risks: Why they are the worst existential risks, and how to prevent them (EAG Boston 2017)","publisher":"Foundational research institute","author":[{"family":"Daniel","given":"M."}],"issued":{"date-parts":[["2017"]]}}}],"schema":"https://github.com/citation-style-language/schema/raw/master/csl-citation.json"} </w:instrText>
      </w:r>
      <w:r w:rsidR="00A257D3" w:rsidRPr="0009222C">
        <w:fldChar w:fldCharType="separate"/>
      </w:r>
      <w:r w:rsidR="00FA27E8" w:rsidRPr="0009222C">
        <w:t>(Daniel, 2017)</w:t>
      </w:r>
      <w:r w:rsidR="00A257D3" w:rsidRPr="0009222C">
        <w:fldChar w:fldCharType="end"/>
      </w:r>
      <w:r w:rsidR="001111D5" w:rsidRPr="0009222C">
        <w:t>.</w:t>
      </w:r>
      <w:r w:rsidR="008F6772" w:rsidRPr="0009222C">
        <w:t xml:space="preserve"> These differ from extinction risks insofar as extinction leads to a lack of existence, whereas this concerns ongoing existence in undesirable circumstances.</w:t>
      </w:r>
      <w:r w:rsidR="001111D5" w:rsidRPr="0009222C">
        <w:t xml:space="preserve"> The</w:t>
      </w:r>
      <w:r w:rsidR="008F6772" w:rsidRPr="0009222C">
        <w:t>se</w:t>
      </w:r>
      <w:r w:rsidR="001111D5" w:rsidRPr="0009222C">
        <w:t xml:space="preserve"> also vary in scale and intensity, but </w:t>
      </w:r>
      <w:r w:rsidR="006922BD" w:rsidRPr="0009222C">
        <w:t xml:space="preserve">are </w:t>
      </w:r>
      <w:r w:rsidR="001111D5" w:rsidRPr="0009222C">
        <w:t>generally out of scope of this work.</w:t>
      </w:r>
    </w:p>
    <w:p w14:paraId="64AE7BC9" w14:textId="51691CF8" w:rsidR="00AE0C41" w:rsidRPr="0009222C" w:rsidRDefault="00AE0C41" w:rsidP="00BD5F82">
      <w:pPr>
        <w:jc w:val="both"/>
      </w:pPr>
    </w:p>
    <w:p w14:paraId="42F8DCE6" w14:textId="323B940F" w:rsidR="00D146B4" w:rsidRPr="0009222C" w:rsidRDefault="008F6772" w:rsidP="00FA3AE9">
      <w:pPr>
        <w:pStyle w:val="ListParagraph"/>
        <w:ind w:left="142" w:firstLine="709"/>
        <w:jc w:val="both"/>
      </w:pPr>
      <w:r w:rsidRPr="0009222C">
        <w:t xml:space="preserve">Even with a focus squarely on X Risk, global catastrophic risks </w:t>
      </w:r>
      <w:r w:rsidR="00E82E3B" w:rsidRPr="0009222C">
        <w:t xml:space="preserve">and civilizational collapse </w:t>
      </w:r>
      <w:r w:rsidRPr="0009222C">
        <w:t xml:space="preserve">are critically important. This is because there is at least some </w:t>
      </w:r>
      <w:r w:rsidR="00E82E3B" w:rsidRPr="0009222C">
        <w:t>likelihood</w:t>
      </w:r>
      <w:r w:rsidRPr="0009222C">
        <w:t xml:space="preserve"> </w:t>
      </w:r>
      <w:r w:rsidR="00BD5F82" w:rsidRPr="0009222C">
        <w:t>that</w:t>
      </w:r>
      <w:r w:rsidR="00FA3AE9" w:rsidRPr="0009222C">
        <w:t xml:space="preserve"> global catastrophic risks increase </w:t>
      </w:r>
      <w:r w:rsidRPr="0009222C">
        <w:t xml:space="preserve">the </w:t>
      </w:r>
      <w:r w:rsidR="00FA3AE9" w:rsidRPr="0009222C">
        <w:t>probability of human extinction risks</w:t>
      </w:r>
      <w:r w:rsidR="00E82E3B" w:rsidRPr="0009222C">
        <w:t>—and the more extreme end of civilizational collapses surely would</w:t>
      </w:r>
      <w:r w:rsidRPr="0009222C">
        <w:t xml:space="preserve">. Before shifting to a discussion of </w:t>
      </w:r>
      <w:r w:rsidRPr="0009222C">
        <w:lastRenderedPageBreak/>
        <w:t>probability appropriate to X risk, we’ll discuss some reasons to link the</w:t>
      </w:r>
      <w:r w:rsidR="00E82E3B" w:rsidRPr="0009222C">
        <w:t xml:space="preserve">se </w:t>
      </w:r>
      <w:r w:rsidRPr="0009222C">
        <w:t>kinds of risk.</w:t>
      </w:r>
    </w:p>
    <w:p w14:paraId="55EB6CCB" w14:textId="654B9B51" w:rsidR="00FA3AE9" w:rsidRPr="00152101" w:rsidRDefault="008F6772" w:rsidP="0077411B">
      <w:pPr>
        <w:ind w:firstLine="720"/>
        <w:jc w:val="both"/>
      </w:pPr>
      <w:r w:rsidRPr="0009222C">
        <w:t xml:space="preserve">First, </w:t>
      </w:r>
      <w:r w:rsidR="00FA3AE9" w:rsidRPr="0009222C">
        <w:t>global risk</w:t>
      </w:r>
      <w:r w:rsidRPr="0009222C">
        <w:t>s</w:t>
      </w:r>
      <w:r w:rsidR="00FA3AE9" w:rsidRPr="0009222C">
        <w:t xml:space="preserve"> may have </w:t>
      </w:r>
      <w:r w:rsidR="008E783E" w:rsidRPr="0009222C">
        <w:t xml:space="preserve">a </w:t>
      </w:r>
      <w:r w:rsidR="00FA3AE9" w:rsidRPr="0009222C">
        <w:t>fat tail</w:t>
      </w:r>
      <w:r w:rsidRPr="0009222C">
        <w:t xml:space="preserve">—that </w:t>
      </w:r>
      <w:r w:rsidR="00FA3AE9" w:rsidRPr="0009222C">
        <w:t xml:space="preserve">is </w:t>
      </w:r>
      <w:r w:rsidR="00BD5F82" w:rsidRPr="0009222C">
        <w:t xml:space="preserve">a </w:t>
      </w:r>
      <w:r w:rsidR="00FA3AE9" w:rsidRPr="0009222C">
        <w:t>low probability of high consequences</w:t>
      </w:r>
      <w:r w:rsidRPr="0009222C">
        <w:t>—and the existence of s</w:t>
      </w:r>
      <w:r w:rsidR="00FA3AE9" w:rsidRPr="0009222C">
        <w:t xml:space="preserve">uch fat tails strongly depend on </w:t>
      </w:r>
      <w:r w:rsidRPr="0009222C">
        <w:t xml:space="preserve">the </w:t>
      </w:r>
      <w:r w:rsidR="00FA3AE9" w:rsidRPr="0009222C">
        <w:t xml:space="preserve">intrinsic uncertainty of </w:t>
      </w:r>
      <w:r w:rsidRPr="0009222C">
        <w:t>global systems</w:t>
      </w:r>
      <w:r w:rsidR="00FA3AE9" w:rsidRPr="0009222C">
        <w:t xml:space="preserve"> </w:t>
      </w:r>
      <w:r w:rsidR="005477C6" w:rsidRPr="00152101">
        <w:rPr>
          <w:color w:val="auto"/>
        </w:rPr>
        <w:fldChar w:fldCharType="begin"/>
      </w:r>
      <w:r w:rsidR="00FA27E8" w:rsidRPr="0009222C">
        <w:rPr>
          <w:color w:val="auto"/>
        </w:rPr>
        <w:instrText xml:space="preserve"> ADDIN ZOTERO_ITEM CSL_CITATION {"citationID":"FJ0F6Hd3","properties":{"formattedCitation":"{\\rtf (\\uc0\\u262{}irkovi\\uc0\\u263{}, 2012)}","plainCitation":"(Ćirković, 2012)"},"citationItems":[{"id":3056,"uris":["http://zotero.org/users/3736454/items/BM4BMZNE"],"uri":["http://zotero.org/users/3736454/items/BM4BMZNE"],"itemData":{"id":3056,"type":"article-journal","title":"Small theories and large risks—is risk analysis relevant for epistemology?","container-title":"Risk Analysis","page":"1994-2004","volume":"32","issue":"11","ISSN":"1539-6924","journalAbbreviation":"Risk Analysis","author":[{"family":"Ćirković","given":"Milan M"}],"issued":{"date-parts":[["2012"]]}}}],"schema":"https://github.com/citation-style-language/schema/raw/master/csl-citation.json"} </w:instrText>
      </w:r>
      <w:r w:rsidR="005477C6" w:rsidRPr="00152101">
        <w:rPr>
          <w:color w:val="auto"/>
        </w:rPr>
        <w:fldChar w:fldCharType="separate"/>
      </w:r>
      <w:r w:rsidR="00FA27E8" w:rsidRPr="00152101">
        <w:rPr>
          <w:rFonts w:eastAsia="Times New Roman"/>
          <w:color w:val="auto"/>
        </w:rPr>
        <w:t>(Ćirković, 2012)</w:t>
      </w:r>
      <w:r w:rsidR="005477C6" w:rsidRPr="00152101">
        <w:rPr>
          <w:color w:val="auto"/>
        </w:rPr>
        <w:fldChar w:fldCharType="end"/>
      </w:r>
      <w:r w:rsidR="00913C56" w:rsidRPr="00152101">
        <w:rPr>
          <w:color w:val="000000" w:themeColor="text1"/>
        </w:rPr>
        <w:t xml:space="preserve"> </w:t>
      </w:r>
      <w:r w:rsidR="00913C56" w:rsidRPr="00152101">
        <w:fldChar w:fldCharType="begin"/>
      </w:r>
      <w:r w:rsidR="002236A6" w:rsidRPr="0009222C">
        <w:instrText xml:space="preserve"> ADDIN ZOTERO_ITEM CSL_CITATION {"citationID":"6VRrr6hU","properties":{"formattedCitation":"(S.D. Baum, 2015)","plainCitation":"(S.D. Baum, 2015)"},"citationItems":[{"id":3068,"uris":["http://zotero.org/users/3736454/items/67SSJIVP"],"uri":["http://zotero.org/users/3736454/items/67SSJIVP"],"itemData":{"id":3068,"type":"article-journal","title":"Risk and resilience for unknown, unquantifiable, systemic, and unlikely/catastrophic threats","container-title":"Environment Systems and Decisions","page":"229-236","volume":"35","issue":"2","ISSN":"2194-5403","journalAbbreviation":"Environment Systems and Decisions","author":[{"family":"Baum","given":"S.D."}],"issued":{"date-parts":[["2015"]]}}}],"schema":"https://github.com/citation-style-language/schema/raw/master/csl-citation.json"} </w:instrText>
      </w:r>
      <w:r w:rsidR="00913C56" w:rsidRPr="00152101">
        <w:fldChar w:fldCharType="separate"/>
      </w:r>
      <w:r w:rsidR="00AC65DB" w:rsidRPr="00152101">
        <w:t>(</w:t>
      </w:r>
      <w:r w:rsidR="002236A6" w:rsidRPr="0009222C">
        <w:t>Baum, 2015)</w:t>
      </w:r>
      <w:r w:rsidR="00913C56" w:rsidRPr="00152101">
        <w:fldChar w:fldCharType="end"/>
      </w:r>
      <w:r w:rsidR="00613B2B" w:rsidRPr="00152101">
        <w:t>,</w:t>
      </w:r>
      <w:r w:rsidR="0014160F" w:rsidRPr="00152101">
        <w:t xml:space="preserve"> </w:t>
      </w:r>
      <w:r w:rsidR="00613B2B" w:rsidRPr="00152101">
        <w:fldChar w:fldCharType="begin"/>
      </w:r>
      <w:r w:rsidR="00FA27E8" w:rsidRPr="0009222C">
        <w:instrText xml:space="preserve"> ADDIN ZOTERO_ITEM CSL_CITATION {"citationID":"qvXRB4cl","properties":{"formattedCitation":"(Wiener, 2016)","plainCitation":"(Wiener, 2016)"},"citationItems":[{"id":3069,"uris":["http://zotero.org/users/3736454/items/6N3WTAUF"],"uri":["http://zotero.org/users/3736454/items/6N3WTAUF"],"itemData":{"id":3069,"type":"article-journal","title":"The tragedy of the uncommons: On the politics of apocalypse","container-title":"Global Policy","page":"67-80","volume":"7","issue":"S1","ISSN":"1758-5899","journalAbbreviation":"Global Policy","author":[{"family":"Wiener","given":"Jonathan B"}],"issued":{"date-parts":[["2016"]]}}}],"schema":"https://github.com/citation-style-language/schema/raw/master/csl-citation.json"} </w:instrText>
      </w:r>
      <w:r w:rsidR="00613B2B" w:rsidRPr="00152101">
        <w:fldChar w:fldCharType="separate"/>
      </w:r>
      <w:r w:rsidR="00FA27E8" w:rsidRPr="00152101">
        <w:t>(Wiener, 2016)</w:t>
      </w:r>
      <w:r w:rsidR="00613B2B" w:rsidRPr="00152101">
        <w:fldChar w:fldCharType="end"/>
      </w:r>
      <w:r w:rsidR="0014160F" w:rsidRPr="00152101">
        <w:t xml:space="preserve"> </w:t>
      </w:r>
      <w:r w:rsidR="0014160F" w:rsidRPr="00152101">
        <w:fldChar w:fldCharType="begin"/>
      </w:r>
      <w:r w:rsidR="00724D13" w:rsidRPr="0009222C">
        <w:instrText xml:space="preserve"> ADDIN ZOTERO_ITEM CSL_CITATION {"citationID":"1kQKpd11","properties":{"formattedCitation":"(Sandberg &amp; Landry, 2015)","plainCitation":"(Sandberg &amp; Landry, 2015)"},"citationItems":[{"id":3067,"uris":["http://zotero.org/users/3736454/items/PNB8XAP9"],"uri":["http://zotero.org/users/3736454/items/PNB8XAP9"],"itemData":{"id":3067,"type":"article-journal","title":"Putting out the dark fire: constraining speculative physics disasters","author":[{"family":"Sandberg","given":"A."},{"family":"Landry","given":"Forrest"}],"issued":{"date-parts":[["2015"]]}}}],"schema":"https://github.com/citation-style-language/schema/raw/master/csl-citation.json"} </w:instrText>
      </w:r>
      <w:r w:rsidR="0014160F" w:rsidRPr="00152101">
        <w:fldChar w:fldCharType="separate"/>
      </w:r>
      <w:r w:rsidR="00724D13" w:rsidRPr="00152101">
        <w:t>(Sandberg &amp; Landry, 2015)</w:t>
      </w:r>
      <w:r w:rsidR="0014160F" w:rsidRPr="00152101">
        <w:fldChar w:fldCharType="end"/>
      </w:r>
      <w:r w:rsidR="00FA3AE9" w:rsidRPr="00152101">
        <w:t xml:space="preserve">. </w:t>
      </w:r>
      <w:r w:rsidR="008E783E" w:rsidRPr="00152101">
        <w:t>This</w:t>
      </w:r>
      <w:r w:rsidR="00FA3AE9" w:rsidRPr="0009222C">
        <w:t xml:space="preserve"> is especially true for risks </w:t>
      </w:r>
      <w:r w:rsidR="00E82E3B" w:rsidRPr="0009222C">
        <w:t>associated with</w:t>
      </w:r>
      <w:r w:rsidR="00FA3AE9" w:rsidRPr="0009222C">
        <w:t xml:space="preserve"> future world war</w:t>
      </w:r>
      <w:r w:rsidR="00E82E3B" w:rsidRPr="0009222C">
        <w:t>s</w:t>
      </w:r>
      <w:r w:rsidR="00FA3AE9" w:rsidRPr="0009222C">
        <w:t xml:space="preserve">, which may include not only </w:t>
      </w:r>
      <w:r w:rsidR="005477C6" w:rsidRPr="0009222C">
        <w:t xml:space="preserve">nuclear weapons, but </w:t>
      </w:r>
      <w:r w:rsidR="00E82E3B" w:rsidRPr="0009222C">
        <w:t xml:space="preserve">weapons incorporating synthetic </w:t>
      </w:r>
      <w:r w:rsidR="005477C6" w:rsidRPr="0009222C">
        <w:t>bio</w:t>
      </w:r>
      <w:r w:rsidR="00E82E3B" w:rsidRPr="0009222C">
        <w:t>logy and nanotechnology,</w:t>
      </w:r>
      <w:r w:rsidR="00FA3AE9" w:rsidRPr="0009222C">
        <w:t xml:space="preserve"> different AI technologies, as well as Doomsday blackmail weapons</w:t>
      </w:r>
      <w:r w:rsidR="005477C6" w:rsidRPr="0009222C">
        <w:t xml:space="preserve"> </w:t>
      </w:r>
      <w:r w:rsidR="005477C6" w:rsidRPr="00152101">
        <w:fldChar w:fldCharType="begin"/>
      </w:r>
      <w:r w:rsidR="00FA27E8" w:rsidRPr="0009222C">
        <w:instrText xml:space="preserve"> ADDIN ZOTERO_ITEM CSL_CITATION {"citationID":"9tedsmf8n","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5477C6" w:rsidRPr="00152101">
        <w:fldChar w:fldCharType="separate"/>
      </w:r>
      <w:r w:rsidR="00FA27E8" w:rsidRPr="00152101">
        <w:t>(Kahn, 1959)</w:t>
      </w:r>
      <w:r w:rsidR="005477C6" w:rsidRPr="00152101">
        <w:fldChar w:fldCharType="end"/>
      </w:r>
      <w:r w:rsidR="00BD5F82" w:rsidRPr="00152101">
        <w:t xml:space="preserve">. </w:t>
      </w:r>
      <w:r w:rsidR="00E82E3B" w:rsidRPr="00152101">
        <w:t>Another case are t</w:t>
      </w:r>
      <w:r w:rsidR="00E82E3B" w:rsidRPr="0009222C">
        <w:t xml:space="preserve">he risks associated with climate change, where runaway global warming is a likely </w:t>
      </w:r>
      <w:r w:rsidR="00FA3AE9" w:rsidRPr="0009222C">
        <w:t xml:space="preserve">fat tail </w:t>
      </w:r>
      <w:r w:rsidR="005477C6" w:rsidRPr="00152101">
        <w:fldChar w:fldCharType="begin"/>
      </w:r>
      <w:r w:rsidR="00FA27E8" w:rsidRPr="0009222C">
        <w:instrText xml:space="preserve"> ADDIN ZOTERO_ITEM CSL_CITATION {"citationID":"27isqhjgkj","properties":{"formattedCitation":"(Obata &amp; Shibata, 2012a)","plainCitation":"(Obata &amp; Shibata, 2012a)"},"citationItems":[{"id":1793,"uris":["http://zotero.org/groups/1442139/items/7NUE94WW"],"uri":["http://zotero.org/groups/1442139/items/7NUE94WW"],"itemData":{"id":1793,"type":"article-journal","title":"Damage of land biosphere due to intense warming by 1000-fold rapid increase in atmospheric methane: Estimation with a climate–carbon cycle model","container-title":"Journal of Climate","page":"8524-8541","volume":"25","issue":"24","ISSN":"0894-8755","journalAbbreviation":"Journal of Climate","author":[{"family":"Obata","given":"Atsushi"},{"family":"Shibata","given":"Kiyotaka"}],"issued":{"date-parts":[["2012"]]}}}],"schema":"https://github.com/citation-style-language/schema/raw/master/csl-citation.json"} </w:instrText>
      </w:r>
      <w:r w:rsidR="005477C6" w:rsidRPr="00152101">
        <w:fldChar w:fldCharType="separate"/>
      </w:r>
      <w:r w:rsidR="00FA27E8" w:rsidRPr="00152101">
        <w:t>(Obata &amp; Shibata, 2012a)</w:t>
      </w:r>
      <w:r w:rsidR="005477C6" w:rsidRPr="00152101">
        <w:fldChar w:fldCharType="end"/>
      </w:r>
      <w:r w:rsidR="00F61097" w:rsidRPr="00152101">
        <w:t xml:space="preserve">, </w:t>
      </w:r>
      <w:r w:rsidR="00F61097" w:rsidRPr="00152101">
        <w:fldChar w:fldCharType="begin"/>
      </w:r>
      <w:r w:rsidR="00FA27E8" w:rsidRPr="0009222C">
        <w:instrText xml:space="preserve"> ADDIN ZOTERO_ITEM CSL_CITATION {"citationID":"2dg5cn8ga6","properties":{"formattedCitation":"(Goldblatt &amp; Watson, 2012)","plainCitation":"(Goldblatt &amp; Watson, 2012)"},"citationItems":[{"id":3057,"uris":["http://zotero.org/users/3736454/items/R5Z3Q5U4"],"uri":["http://zotero.org/users/3736454/items/R5Z3Q5U4"],"itemData":{"id":3057,"type":"article-journal","title":"The runaway greenhouse: implications for future climate change, geoengineering and planetary atmospheres","container-title":"Phil. Trans. R. Soc. A","page":"4197-4216","volume":"370","issue":"1974","source":"rsta.royalsocietypublishing.org","abstract":"The ultimate climate emergency is a ‘runaway greenhouse’: a hot and water-vapour-rich atmosphere limits the emission of thermal radiation to space, causing runaway warming. Warming ceases only after the surface reaches approximately 1400 K and emits radiation in the near-infrared, where water is not a good greenhouse gas. This would evaporate the entire ocean and exterminate all planetary life. Venus experienced a runaway greenhouse in the past, and we expect that the Earth will in around 2 billion years as solar luminosity increases. But could we bring on such a catastrophe prematurely, by our current climate-altering activities? Here, we review what is known about the runaway greenhouse to answer this question, describing the various limits on outgoing radiation and how climate will evolve between these. The good news is that almost all lines of evidence lead us to believe that is unlikely to be possible, even in principle, to trigger full a runaway greenhouse by addition of non-condensible greenhouse gases such as carbon dioxide to the atmosphere. However, our understanding of the dynamics, thermodynamics, radiative transfer and cloud physics of hot and steamy atmospheres is weak. We cannot therefore completely rule out the possibility that human actions might cause a transition, if not to full runaway, then at least to a much warmer climate state than the present one. High climate sensitivity might provide a warning. If we, or more likely our remote descendants, are threatened with a runaway greenhouse, then geoengineering to reflect sunlight might be life's only hope. Injecting reflective aerosols into the stratosphere would be too short-lived, and even sunshades in space might require excessive maintenance. In the distant future, modifying Earth's orbit might provide a sustainable solution. The runaway greenhouse also remains relevant in planetary sciences and astrobiology: as extrasolar planets smaller and nearer to their stars are detected, some will be in a runaway greenhouse state.","DOI":"10.1098/rsta.2012.0004","ISSN":"1364-503X, 1471-2962","note":"PMID: 22869797","shortTitle":"The runaway greenhouse","journalAbbreviation":"Phil. Trans. R. Soc. A","language":"en","author":[{"family":"Goldblatt","given":"Colin"},{"family":"Watson","given":"Andrew J."}],"issued":{"date-parts":[["2012",9,13]]}}}],"schema":"https://github.com/citation-style-language/schema/raw/master/csl-citation.json"} </w:instrText>
      </w:r>
      <w:r w:rsidR="00F61097" w:rsidRPr="00152101">
        <w:fldChar w:fldCharType="separate"/>
      </w:r>
      <w:r w:rsidR="00FA27E8" w:rsidRPr="00152101">
        <w:t>(Goldblatt &amp; Watson, 20</w:t>
      </w:r>
      <w:r w:rsidR="00FA27E8" w:rsidRPr="0009222C">
        <w:t>12)</w:t>
      </w:r>
      <w:r w:rsidR="00F61097" w:rsidRPr="00152101">
        <w:fldChar w:fldCharType="end"/>
      </w:r>
      <w:r w:rsidR="00FA3AE9" w:rsidRPr="00152101">
        <w:t xml:space="preserve">. </w:t>
      </w:r>
    </w:p>
    <w:p w14:paraId="503ACC7B" w14:textId="0C64FF92" w:rsidR="00545C50" w:rsidRPr="0009222C" w:rsidRDefault="00E82E3B" w:rsidP="0077411B">
      <w:pPr>
        <w:ind w:firstLine="720"/>
        <w:jc w:val="both"/>
      </w:pPr>
      <w:r w:rsidRPr="0009222C">
        <w:t xml:space="preserve">Second, </w:t>
      </w:r>
      <w:r w:rsidR="00913C56" w:rsidRPr="0009222C">
        <w:t>g</w:t>
      </w:r>
      <w:r w:rsidR="00FA3AE9" w:rsidRPr="0009222C">
        <w:t>lobal catastrophe</w:t>
      </w:r>
      <w:r w:rsidRPr="0009222C">
        <w:t>s</w:t>
      </w:r>
      <w:r w:rsidR="00FA3AE9" w:rsidRPr="0009222C">
        <w:t xml:space="preserve"> could be part of </w:t>
      </w:r>
      <w:r w:rsidR="00913C56" w:rsidRPr="0009222C">
        <w:t>double</w:t>
      </w:r>
      <w:r w:rsidR="00FA3AE9" w:rsidRPr="0009222C">
        <w:t xml:space="preserve"> catastrophe </w:t>
      </w:r>
      <w:r w:rsidR="00F61097" w:rsidRPr="00152101">
        <w:fldChar w:fldCharType="begin"/>
      </w:r>
      <w:r w:rsidR="001532CB" w:rsidRPr="0009222C">
        <w:instrText xml:space="preserve"> ADDIN ZOTERO_ITEM CSL_CITATION {"citationID":"kan6eu7dd","properties":{"formattedCitation":"(Seth D Baum, Maher, &amp; Haqq-Misra, 2013)","plainCitation":"(Seth D Baum, Maher, &amp; Haqq-Misra, 2013)"},"citationItems":[{"id":3065,"uris":["http://zotero.org/users/3736454/items/NXCQCCAX"],"uri":["http://zotero.org/users/3736454/items/NXCQCCAX"],"itemData":{"id":3065,"type":"article-journal","title":"Double catastrophe: intermittent stratospheric geoengineering induced by societal collapse","container-title":"Environment Systems &amp; Decisions","page":"168-180","volume":"33","issue":"1","ISSN":"2194-5403","journalAbbreviation":"Environment Systems &amp; Decisions","author":[{"family":"Baum","given":"Seth D"},{"family":"Maher","given":"Timothy M"},{"family":"Haqq-Misra","given":"Jacob"}],"issued":{"date-parts":[["2013"]]}}}],"schema":"https://github.com/citation-style-language/schema/raw/master/csl-citation.json"} </w:instrText>
      </w:r>
      <w:r w:rsidR="00F61097" w:rsidRPr="00152101">
        <w:fldChar w:fldCharType="separate"/>
      </w:r>
      <w:r w:rsidR="00AC65DB" w:rsidRPr="00152101">
        <w:t>(</w:t>
      </w:r>
      <w:r w:rsidR="001532CB" w:rsidRPr="0009222C">
        <w:t>Baum, Maher, &amp; Haqq-Misra, 2013)</w:t>
      </w:r>
      <w:r w:rsidR="00F61097" w:rsidRPr="00152101">
        <w:fldChar w:fldCharType="end"/>
      </w:r>
      <w:r w:rsidR="00F61097" w:rsidRPr="00152101">
        <w:t xml:space="preserve"> </w:t>
      </w:r>
      <w:r w:rsidR="00FA3AE9" w:rsidRPr="00152101">
        <w:t>or s</w:t>
      </w:r>
      <w:r w:rsidR="00FA3AE9" w:rsidRPr="0009222C">
        <w:t>tart a chain of catastrophes</w:t>
      </w:r>
      <w:r w:rsidR="00F61097" w:rsidRPr="0009222C">
        <w:t xml:space="preserve"> </w:t>
      </w:r>
      <w:r w:rsidR="00F61097" w:rsidRPr="00152101">
        <w:fldChar w:fldCharType="begin"/>
      </w:r>
      <w:r w:rsidR="00FA27E8" w:rsidRPr="0009222C">
        <w:instrText xml:space="preserve"> ADDIN ZOTERO_ITEM CSL_CITATION {"citationID":"u762fp22d","properties":{"formattedCitation":"(Tonn &amp; and MacGregor, 2009)","plainCitation":"(Tonn &amp; and MacGregor, 2009)"},"citationItems":[{"id":65,"uris":["http://zotero.org/users/3736454/items/BV96SFBN"],"uri":["http://zotero.org/users/3736454/items/BV96SFBN"],"itemData":{"id":65,"type":"article-journal","title":"A singular chain of events","container-title":"Futures","page":"706–714","volume":"41","issue":"10","language":"en","author":[{"family":"Tonn","given":"B."},{"family":"MacGregor","given":"D.","non-dropping-particle":"and"}],"issued":{"date-parts":[["2009"]]}}}],"schema":"https://github.com/citation-style-language/schema/raw/master/csl-citation.json"} </w:instrText>
      </w:r>
      <w:r w:rsidR="00F61097" w:rsidRPr="00152101">
        <w:fldChar w:fldCharType="separate"/>
      </w:r>
      <w:r w:rsidR="00FA27E8" w:rsidRPr="00152101">
        <w:t>(Tonn &amp; and MacGrego</w:t>
      </w:r>
      <w:r w:rsidR="00FA27E8" w:rsidRPr="0009222C">
        <w:t>r, 2009)</w:t>
      </w:r>
      <w:r w:rsidR="00F61097" w:rsidRPr="00152101">
        <w:fldChar w:fldCharType="end"/>
      </w:r>
      <w:r w:rsidRPr="00152101">
        <w:t>,</w:t>
      </w:r>
      <w:r w:rsidR="007B2F70" w:rsidRPr="00152101">
        <w:t xml:space="preserve"> and in this issue</w:t>
      </w:r>
      <w:r w:rsidRPr="0009222C">
        <w:t xml:space="preserve"> </w:t>
      </w:r>
      <w:r w:rsidR="007B2F70" w:rsidRPr="00152101">
        <w:fldChar w:fldCharType="begin"/>
      </w:r>
      <w:r w:rsidR="007B2F70" w:rsidRPr="0009222C">
        <w:instrText xml:space="preserve"> ADDIN ZOTERO_ITEM CSL_CITATION {"citationID":"iaeovk72a","properties":{"formattedCitation":"(Karieva, 2018)","plainCitation":"(Karieva, 2018)"},"citationItems":[{"id":3559,"uris":["http://zotero.org/users/3736454/items/VGSQVUHC"],"uri":["http://zotero.org/users/3736454/items/VGSQVUHC"],"itemData":{"id":3559,"type":"article-journal","title":"Existential Risk due to Ecosystem Collapse: Nature Strikes Back","container-title":"Futures","volume":"forthcoming","author":[{"family":"Karieva","given":"Peter"}],"issued":{"date-parts":[["2018"]]}}}],"schema":"https://github.com/citation-style-language/schema/raw/master/csl-citation.json"} </w:instrText>
      </w:r>
      <w:r w:rsidR="007B2F70" w:rsidRPr="00152101">
        <w:fldChar w:fldCharType="separate"/>
      </w:r>
      <w:r w:rsidR="007B2F70" w:rsidRPr="00152101">
        <w:rPr>
          <w:noProof/>
        </w:rPr>
        <w:t>(Karieva, 2018)</w:t>
      </w:r>
      <w:r w:rsidR="007B2F70" w:rsidRPr="00152101">
        <w:fldChar w:fldCharType="end"/>
      </w:r>
      <w:r w:rsidR="00F61097" w:rsidRPr="00152101">
        <w:t>.</w:t>
      </w:r>
      <w:r w:rsidRPr="00152101">
        <w:t xml:space="preserve"> Even if a single catastrophic risk is insufficient to wipe us out, an unhappy co</w:t>
      </w:r>
      <w:r w:rsidRPr="0009222C">
        <w:t>incidence of such events could be sufficient, or under the wrong conditions could trigger a collapse leading to human extinction. Further, g</w:t>
      </w:r>
      <w:r w:rsidR="00545C50" w:rsidRPr="0009222C">
        <w:t xml:space="preserve">lobal catastrophe could weaken our ability to prepare </w:t>
      </w:r>
      <w:r w:rsidR="008E783E" w:rsidRPr="0009222C">
        <w:t>for</w:t>
      </w:r>
      <w:r w:rsidR="005477C6" w:rsidRPr="0009222C">
        <w:t xml:space="preserve"> other risks.</w:t>
      </w:r>
    </w:p>
    <w:p w14:paraId="119F856C" w14:textId="561532EE" w:rsidR="00391469" w:rsidRPr="0009222C" w:rsidRDefault="00BF08C8" w:rsidP="00FA3AE9">
      <w:pPr>
        <w:pStyle w:val="ListParagraph"/>
        <w:ind w:left="142" w:firstLine="709"/>
        <w:jc w:val="both"/>
      </w:pPr>
      <w:r w:rsidRPr="0009222C">
        <w:t xml:space="preserve">Luke Oman </w:t>
      </w:r>
      <w:r w:rsidR="00E82E3B" w:rsidRPr="0009222C">
        <w:t xml:space="preserve">has </w:t>
      </w:r>
      <w:r w:rsidRPr="0009222C">
        <w:t>estimate</w:t>
      </w:r>
      <w:r w:rsidR="00E82E3B" w:rsidRPr="0009222C">
        <w:t>d</w:t>
      </w:r>
      <w:r w:rsidRPr="0009222C">
        <w:t xml:space="preserve"> the risks of human extinction because of nuclear winter: “The probability I would estimate for the global human population of zero resulting from the 150 Tg of black carbon scenario in our 2007 paper would be in the range of 1 in 10,000 to 1 in 100,000”</w:t>
      </w:r>
      <w:r w:rsidR="001C19F8" w:rsidRPr="0009222C">
        <w:t xml:space="preserve"> </w:t>
      </w:r>
      <w:r w:rsidRPr="0009222C">
        <w:fldChar w:fldCharType="begin"/>
      </w:r>
      <w:r w:rsidRPr="0009222C">
        <w:instrText xml:space="preserve"> ADDIN ZOTERO_ITEM CSL_CITATION {"citationID":"j2f4bs624","properties":{"formattedCitation":"(Robock, Oman, &amp; Stenchikov, 2007)","plainCitation":"(Robock, Oman, &amp; Stenchikov, 2007)"},"citationItems":[{"id":1649,"uris":["http://zotero.org/groups/1442139/items/2WQNBCPX"],"uri":["http://zotero.org/groups/1442139/items/2WQNBCPX"],"itemData":{"id":1649,"type":"article-journal","title":"Nuclear winter revisited with a modern climate model and current nuclear arsenals: Still catastrophic consequences","container-title":"J. Geophys. Res. Atmos.","page":"1984-2012","volume":"112","issue":"D13","author":[{"family":"Robock","given":"Alan"},{"family":"Oman","given":"Luke"},{"family":"Stenchikov","given":"Georgiy L."}],"issued":{"date-parts":[["2007"]]}}}],"schema":"https://github.com/citation-style-language/schema/raw/master/csl-citation.json"} </w:instrText>
      </w:r>
      <w:r w:rsidRPr="0009222C">
        <w:fldChar w:fldCharType="separate"/>
      </w:r>
      <w:r w:rsidRPr="0009222C">
        <w:rPr>
          <w:noProof/>
        </w:rPr>
        <w:t>(Robock, Oman, &amp; Stenchikov, 2007)</w:t>
      </w:r>
      <w:r w:rsidRPr="0009222C">
        <w:fldChar w:fldCharType="end"/>
      </w:r>
      <w:r w:rsidR="00255028" w:rsidRPr="0009222C">
        <w:t xml:space="preserve">, </w:t>
      </w:r>
      <w:r w:rsidR="00255028" w:rsidRPr="0009222C">
        <w:rPr>
          <w:color w:val="auto"/>
        </w:rPr>
        <w:fldChar w:fldCharType="begin"/>
      </w:r>
      <w:r w:rsidR="00051EEB" w:rsidRPr="0009222C">
        <w:rPr>
          <w:color w:val="auto"/>
        </w:rPr>
        <w:instrText xml:space="preserve"> ADDIN ZOTERO_ITEM CSL_CITATION {"citationID":"liXNpSHo","properties":{"formattedCitation":"(Shulman, 2012)","plainCitation":"(Shulman, 2012)"},"citationItems":[{"id":3311,"uris":["http://zotero.org/users/3736454/items/9PHZETXW"],"uri":["http://zotero.org/users/3736454/items/9PHZETXW"],"itemData":{"id":3311,"type":"article","title":"Overcoming Bias : Nuclear winter and human extinction: Q&amp;A with Luke Oman","URL":"http://www.overcomingbias.com/2012/11/nuclear-winter-and-human-extinction-qa-with-luke-oman.html","author":[{"family":"Shulman","given":"C."}],"issued":{"date-parts":[["2012"]]},"accessed":{"date-parts":[["2017",9,27]]}}}],"schema":"https://github.com/citation-style-language/schema/raw/master/csl-citation.json"} </w:instrText>
      </w:r>
      <w:r w:rsidR="00255028" w:rsidRPr="0009222C">
        <w:rPr>
          <w:color w:val="auto"/>
        </w:rPr>
        <w:fldChar w:fldCharType="separate"/>
      </w:r>
      <w:r w:rsidR="00051EEB" w:rsidRPr="0009222C">
        <w:rPr>
          <w:rFonts w:eastAsia="Times New Roman"/>
          <w:color w:val="auto"/>
        </w:rPr>
        <w:t>(Shulman, 2012)</w:t>
      </w:r>
      <w:r w:rsidR="00255028" w:rsidRPr="0009222C">
        <w:rPr>
          <w:color w:val="auto"/>
        </w:rPr>
        <w:fldChar w:fldCharType="end"/>
      </w:r>
      <w:r w:rsidR="00640B42" w:rsidRPr="0009222C">
        <w:rPr>
          <w:color w:val="auto"/>
        </w:rPr>
        <w:t>.</w:t>
      </w:r>
      <w:r w:rsidR="00981602" w:rsidRPr="0009222C">
        <w:t xml:space="preserve"> Tonn also analyzed chains of events, which could result in human extinction and any global catastrophe may be a start of such chain </w:t>
      </w:r>
      <w:r w:rsidR="00981602" w:rsidRPr="0009222C">
        <w:fldChar w:fldCharType="begin"/>
      </w:r>
      <w:r w:rsidR="00981602" w:rsidRPr="0009222C">
        <w:instrText xml:space="preserve"> ADDIN ZOTERO_ITEM CSL_CITATION {"citationID":"jhfl3bslk","properties":{"formattedCitation":"(Tonn &amp; and MacGregor, 2009)","plainCitation":"(Tonn &amp; and MacGregor, 2009)"},"citationItems":[{"id":65,"uris":["http://zotero.org/users/3736454/items/BV96SFBN"],"uri":["http://zotero.org/users/3736454/items/BV96SFBN"],"itemData":{"id":65,"type":"article-journal","title":"A singular chain of events","container-title":"Futures","page":"706–714","volume":"41","issue":"10","language":"en","author":[{"family":"Tonn","given":"B."},{"family":"MacGregor","given":"D.","non-dropping-particle":"and"}],"issued":{"date-parts":[["2009"]]}}}],"schema":"https://github.com/citation-style-language/schema/raw/master/csl-citation.json"} </w:instrText>
      </w:r>
      <w:r w:rsidR="00981602" w:rsidRPr="0009222C">
        <w:fldChar w:fldCharType="separate"/>
      </w:r>
      <w:r w:rsidR="001C19F8" w:rsidRPr="0009222C">
        <w:rPr>
          <w:noProof/>
        </w:rPr>
        <w:t xml:space="preserve">(Tonn </w:t>
      </w:r>
      <w:r w:rsidR="00981602" w:rsidRPr="0009222C">
        <w:rPr>
          <w:noProof/>
        </w:rPr>
        <w:t>and MacGregor, 2009)</w:t>
      </w:r>
      <w:r w:rsidR="00981602" w:rsidRPr="0009222C">
        <w:fldChar w:fldCharType="end"/>
      </w:r>
      <w:r w:rsidR="00981602" w:rsidRPr="0009222C">
        <w:t xml:space="preserve">. </w:t>
      </w:r>
    </w:p>
    <w:p w14:paraId="265D3BF1" w14:textId="63CD79D4" w:rsidR="00E82E3B" w:rsidRPr="0009222C" w:rsidRDefault="00E82E3B" w:rsidP="00E82E3B">
      <w:pPr>
        <w:pStyle w:val="ListParagraph"/>
        <w:ind w:left="142" w:firstLine="709"/>
        <w:jc w:val="both"/>
      </w:pPr>
      <w:r w:rsidRPr="0009222C">
        <w:t>Because this, we suggest that any global catastrophe should be regarded as a possible cause of human extinction risks with no less than 0.01 probability.</w:t>
      </w:r>
    </w:p>
    <w:p w14:paraId="40310F33" w14:textId="3FB4A980" w:rsidR="00FA3AE9" w:rsidRPr="0009222C" w:rsidRDefault="00BD5F82" w:rsidP="00302A08">
      <w:pPr>
        <w:pStyle w:val="ListParagraph"/>
        <w:ind w:left="142" w:firstLine="709"/>
        <w:jc w:val="both"/>
      </w:pPr>
      <w:r w:rsidRPr="0009222C">
        <w:t>Similarly</w:t>
      </w:r>
      <w:r w:rsidR="00367E0C" w:rsidRPr="0009222C">
        <w:t>,</w:t>
      </w:r>
      <w:r w:rsidRPr="0009222C">
        <w:t xml:space="preserve"> </w:t>
      </w:r>
      <w:r w:rsidR="00E82E3B" w:rsidRPr="0009222C">
        <w:t>scenarios involving civilization collapses also plausibly increase the risk of human extinction. I</w:t>
      </w:r>
      <w:r w:rsidRPr="0009222C">
        <w:t xml:space="preserve">f civilization collapses, </w:t>
      </w:r>
      <w:r w:rsidR="00E82E3B" w:rsidRPr="0009222C">
        <w:t>recovery may be s</w:t>
      </w:r>
      <w:r w:rsidR="00386147" w:rsidRPr="0009222C">
        <w:t>lowed or stopped for a multitude of</w:t>
      </w:r>
      <w:r w:rsidR="00E82E3B" w:rsidRPr="0009222C">
        <w:t xml:space="preserve"> reasons. </w:t>
      </w:r>
      <w:r w:rsidR="00386147" w:rsidRPr="0009222C">
        <w:t>For instance, e</w:t>
      </w:r>
      <w:r w:rsidR="00391469" w:rsidRPr="0009222C">
        <w:t>asily accessible mineral and fossil fuel resources</w:t>
      </w:r>
      <w:r w:rsidR="00E82E3B" w:rsidRPr="0009222C">
        <w:t xml:space="preserve"> might be</w:t>
      </w:r>
      <w:r w:rsidR="00391469" w:rsidRPr="0009222C">
        <w:t xml:space="preserve"> no longer available, the future climate may </w:t>
      </w:r>
      <w:r w:rsidR="00E82E3B" w:rsidRPr="0009222C">
        <w:t>be extreme</w:t>
      </w:r>
      <w:r w:rsidR="00391469" w:rsidRPr="0009222C">
        <w:t xml:space="preserve"> or </w:t>
      </w:r>
      <w:r w:rsidR="00E82E3B" w:rsidRPr="0009222C">
        <w:t>un</w:t>
      </w:r>
      <w:r w:rsidR="00391469" w:rsidRPr="0009222C">
        <w:t xml:space="preserve">stable, </w:t>
      </w:r>
      <w:r w:rsidR="00E82E3B" w:rsidRPr="0009222C">
        <w:t>we may not regain sufficient social</w:t>
      </w:r>
      <w:r w:rsidR="00391469" w:rsidRPr="0009222C">
        <w:t xml:space="preserve"> trust after the </w:t>
      </w:r>
      <w:r w:rsidR="00386147" w:rsidRPr="0009222C">
        <w:t xml:space="preserve">catastrophe’s </w:t>
      </w:r>
      <w:r w:rsidR="00391469" w:rsidRPr="0009222C">
        <w:t xml:space="preserve">horrors, the catastrophe may affect our genetics, </w:t>
      </w:r>
      <w:r w:rsidR="006C2FF8" w:rsidRPr="0009222C">
        <w:t>a new e</w:t>
      </w:r>
      <w:r w:rsidR="00646662" w:rsidRPr="0009222C">
        <w:t xml:space="preserve">ndemic disease </w:t>
      </w:r>
      <w:r w:rsidR="006C2FF8" w:rsidRPr="0009222C">
        <w:t xml:space="preserve">could </w:t>
      </w:r>
      <w:r w:rsidR="00646662" w:rsidRPr="0009222C">
        <w:t>prevent high population density</w:t>
      </w:r>
      <w:r w:rsidR="006C2FF8" w:rsidRPr="0009222C">
        <w:t xml:space="preserve">, </w:t>
      </w:r>
      <w:r w:rsidR="00386147" w:rsidRPr="0009222C">
        <w:t xml:space="preserve">and so on. And of course, the smaller populations associated with civilization collapse are more vulnerable to being wiped out by natural events. </w:t>
      </w:r>
      <w:r w:rsidR="00391469" w:rsidRPr="0009222C">
        <w:t>W</w:t>
      </w:r>
      <w:r w:rsidRPr="0009222C">
        <w:t>e estimate that</w:t>
      </w:r>
      <w:r w:rsidR="00391469" w:rsidRPr="0009222C">
        <w:t xml:space="preserve"> civilization</w:t>
      </w:r>
      <w:r w:rsidRPr="0009222C">
        <w:t xml:space="preserve"> </w:t>
      </w:r>
      <w:r w:rsidR="00386147" w:rsidRPr="0009222C">
        <w:t xml:space="preserve">collapse </w:t>
      </w:r>
      <w:r w:rsidRPr="0009222C">
        <w:t>has a 0.1 probability of becoming an e</w:t>
      </w:r>
      <w:r w:rsidR="00391469" w:rsidRPr="0009222C">
        <w:t>xistential catastrophe</w:t>
      </w:r>
      <w:r w:rsidRPr="0009222C">
        <w:t>.</w:t>
      </w:r>
    </w:p>
    <w:p w14:paraId="00334ED0" w14:textId="49DE15F6" w:rsidR="00E80D2D" w:rsidRPr="0009222C" w:rsidRDefault="00E80D2D" w:rsidP="00302A08">
      <w:pPr>
        <w:pStyle w:val="ListParagraph"/>
        <w:ind w:left="142" w:firstLine="709"/>
        <w:jc w:val="both"/>
      </w:pPr>
      <w:r w:rsidRPr="0009222C">
        <w:t xml:space="preserve">In section 4, this discussion will form the basis </w:t>
      </w:r>
      <w:r w:rsidR="001C19F8" w:rsidRPr="0009222C">
        <w:t>of our analysis of an X risk’s “severity”</w:t>
      </w:r>
      <w:r w:rsidRPr="0009222C">
        <w:t xml:space="preserve">, which is the main target of our scale. Before </w:t>
      </w:r>
      <w:r w:rsidRPr="0009222C">
        <w:lastRenderedPageBreak/>
        <w:t>getting there, however, we should first discuss the difficulties of measuring X risks, and related worries regarding probabilities.</w:t>
      </w:r>
    </w:p>
    <w:p w14:paraId="0CDB0F41" w14:textId="4D23BB42" w:rsidR="009B3F56" w:rsidRPr="0009222C" w:rsidRDefault="004E358B" w:rsidP="0077411B">
      <w:pPr>
        <w:pStyle w:val="Heading1"/>
        <w:ind w:left="360"/>
        <w:rPr>
          <w:rFonts w:ascii="Verdana" w:hAnsi="Verdana"/>
        </w:rPr>
      </w:pPr>
      <w:bookmarkStart w:id="6" w:name="_Toc489969910"/>
      <w:r w:rsidRPr="0009222C">
        <w:rPr>
          <w:rFonts w:ascii="Verdana" w:hAnsi="Verdana"/>
        </w:rPr>
        <w:t>3.</w:t>
      </w:r>
      <w:r w:rsidR="00B73922" w:rsidRPr="0009222C">
        <w:rPr>
          <w:rFonts w:ascii="Verdana" w:hAnsi="Verdana"/>
        </w:rPr>
        <w:t xml:space="preserve"> </w:t>
      </w:r>
      <w:bookmarkEnd w:id="6"/>
      <w:r w:rsidR="00702983" w:rsidRPr="0009222C">
        <w:rPr>
          <w:rFonts w:ascii="Verdana" w:hAnsi="Verdana"/>
        </w:rPr>
        <w:t xml:space="preserve">Difficulties of using probability estimates as </w:t>
      </w:r>
      <w:r w:rsidR="005D7E23" w:rsidRPr="0009222C">
        <w:rPr>
          <w:rFonts w:ascii="Verdana" w:hAnsi="Verdana"/>
        </w:rPr>
        <w:t xml:space="preserve">the </w:t>
      </w:r>
      <w:r w:rsidR="00702983" w:rsidRPr="0009222C">
        <w:rPr>
          <w:rFonts w:ascii="Verdana" w:hAnsi="Verdana"/>
        </w:rPr>
        <w:t>communication tool</w:t>
      </w:r>
    </w:p>
    <w:p w14:paraId="3D3D8D44" w14:textId="37CE7493" w:rsidR="00F517CB" w:rsidRPr="0009222C" w:rsidRDefault="00F517CB">
      <w:pPr>
        <w:pStyle w:val="Heading2"/>
        <w:numPr>
          <w:ilvl w:val="0"/>
          <w:numId w:val="0"/>
        </w:numPr>
      </w:pPr>
    </w:p>
    <w:p w14:paraId="10709D6D" w14:textId="77777777" w:rsidR="00216D05" w:rsidRPr="0009222C" w:rsidRDefault="00216D05" w:rsidP="00216D05">
      <w:pPr>
        <w:ind w:firstLine="567"/>
        <w:jc w:val="both"/>
      </w:pPr>
      <w:r w:rsidRPr="0009222C">
        <w:t xml:space="preserve">Plain probability estimates are often used as an instrument to communicate X risks. An example is a claim like “Nuclear war could cause human extinction with probability P”. However, </w:t>
      </w:r>
      <w:r>
        <w:t>i</w:t>
      </w:r>
      <w:r w:rsidRPr="0009222C">
        <w:t>n our view</w:t>
      </w:r>
      <w:r>
        <w:t>,</w:t>
      </w:r>
      <w:r w:rsidRPr="0009222C">
        <w:t xml:space="preserve"> probability measures are inadequate</w:t>
      </w:r>
      <w:r>
        <w:t>,</w:t>
      </w:r>
      <w:r w:rsidRPr="0009222C">
        <w:t xml:space="preserve"> both for measuring X risks</w:t>
      </w:r>
      <w:r>
        <w:t>,</w:t>
      </w:r>
      <w:r w:rsidRPr="0009222C">
        <w:t xml:space="preserve"> and</w:t>
      </w:r>
      <w:r>
        <w:t xml:space="preserve"> for</w:t>
      </w:r>
      <w:r w:rsidRPr="0009222C">
        <w:t xml:space="preserve"> communicating those risks. This is because of conceptual difficulties (3.1), difficulty in providing meaningful measurements (3.2), the possibility of interaction effects (3.3) and the measurement’s inadequacy for</w:t>
      </w:r>
      <w:r>
        <w:t xml:space="preserve"> </w:t>
      </w:r>
      <w:r w:rsidRPr="0009222C">
        <w:t xml:space="preserve"> prioritization (3.4)</w:t>
      </w:r>
      <w:r>
        <w:t xml:space="preserve"> purposes</w:t>
      </w:r>
      <w:r w:rsidRPr="0009222C">
        <w:t xml:space="preserve">. After presenting these worries, we argue that the </w:t>
      </w:r>
      <w:r w:rsidRPr="0009222C">
        <w:rPr>
          <w:i/>
        </w:rPr>
        <w:t xml:space="preserve">magnitude </w:t>
      </w:r>
      <w:r w:rsidRPr="0009222C">
        <w:t xml:space="preserve">of probabilities is a better option, which we use in our tool (3.5). </w:t>
      </w:r>
    </w:p>
    <w:p w14:paraId="4B542913" w14:textId="77777777" w:rsidR="00216D05" w:rsidRPr="0009222C" w:rsidRDefault="00216D05" w:rsidP="00216D05"/>
    <w:p w14:paraId="76B8ACDE" w14:textId="77777777" w:rsidR="00216D05" w:rsidRPr="0009222C" w:rsidRDefault="00216D05" w:rsidP="00216D05">
      <w:pPr>
        <w:pStyle w:val="Heading3"/>
      </w:pPr>
      <w:r w:rsidRPr="0009222C">
        <w:t xml:space="preserve">3.1 </w:t>
      </w:r>
      <w:r>
        <w:t>D</w:t>
      </w:r>
      <w:r w:rsidRPr="0009222C">
        <w:t>ifficulties in defining X risk probabilit</w:t>
      </w:r>
      <w:r>
        <w:t>ies</w:t>
      </w:r>
      <w:r w:rsidRPr="0009222C">
        <w:t xml:space="preserve"> </w:t>
      </w:r>
    </w:p>
    <w:p w14:paraId="25CCC13A" w14:textId="77777777" w:rsidR="00216D05" w:rsidRDefault="00216D05" w:rsidP="00216D05">
      <w:pPr>
        <w:ind w:firstLine="360"/>
        <w:jc w:val="both"/>
      </w:pPr>
      <w:r w:rsidRPr="0009222C">
        <w:t>Frequentism applies to X risks only with difficulty. One-off events don’t have a frequency</w:t>
      </w:r>
      <w:r>
        <w:t>, and</w:t>
      </w:r>
      <w:r w:rsidRPr="0009222C">
        <w:t xml:space="preserve"> multiple events are required for frequentist probabilities to apply. Further, on a frequentist reading</w:t>
      </w:r>
      <w:r>
        <w:t>,</w:t>
      </w:r>
      <w:r w:rsidRPr="0009222C">
        <w:t xml:space="preserve"> claims concerning X risks cannot be falsified. Again, this is because</w:t>
      </w:r>
      <w:r>
        <w:t xml:space="preserve"> in order</w:t>
      </w:r>
      <w:r w:rsidRPr="0009222C">
        <w:t xml:space="preserve"> to infer from occurrences to probability</w:t>
      </w:r>
      <w:r>
        <w:t>,</w:t>
      </w:r>
      <w:r w:rsidRPr="0009222C">
        <w:t xml:space="preserve"> multiple instances are required.</w:t>
      </w:r>
    </w:p>
    <w:p w14:paraId="3B1D9C39" w14:textId="77777777" w:rsidR="00216D05" w:rsidRDefault="00216D05" w:rsidP="00216D05">
      <w:pPr>
        <w:ind w:firstLine="360"/>
        <w:jc w:val="both"/>
      </w:pPr>
      <w:r w:rsidRPr="0009222C">
        <w:t>Although these conceptual and epistemic difficulties may be analyzed and partly overcome in technical scientific and philosophical literature</w:t>
      </w:r>
      <w:r>
        <w:t>,</w:t>
      </w:r>
      <w:r w:rsidRPr="0009222C">
        <w:t xml:space="preserve"> they would overcomplicate </w:t>
      </w:r>
      <w:r w:rsidRPr="007744D5">
        <w:rPr>
          <w:i/>
        </w:rPr>
        <w:t>a communication tool</w:t>
      </w:r>
      <w:r w:rsidRPr="0009222C">
        <w:t xml:space="preserve">. </w:t>
      </w:r>
    </w:p>
    <w:p w14:paraId="79FEFB7D" w14:textId="77777777" w:rsidR="00216D05" w:rsidRPr="0009222C" w:rsidRDefault="00216D05" w:rsidP="00216D05">
      <w:pPr>
        <w:ind w:firstLine="360"/>
        <w:jc w:val="both"/>
        <w:rPr>
          <w:i/>
          <w:color w:val="000000" w:themeColor="text1"/>
        </w:rPr>
      </w:pPr>
      <w:r w:rsidRPr="0009222C">
        <w:t xml:space="preserve"> </w:t>
      </w:r>
      <w:r>
        <w:t>Also, d</w:t>
      </w:r>
      <w:r w:rsidRPr="0009222C">
        <w:t>iscussion of X risk</w:t>
      </w:r>
      <w:r>
        <w:t>s</w:t>
      </w:r>
      <w:r w:rsidRPr="0009222C">
        <w:t xml:space="preserve"> sometimes involves </w:t>
      </w:r>
      <w:r w:rsidRPr="0009222C">
        <w:rPr>
          <w:color w:val="000000" w:themeColor="text1"/>
        </w:rPr>
        <w:t xml:space="preserve">weird probabilistic effects. Consider, for example, what </w:t>
      </w:r>
      <w:r w:rsidRPr="0009222C">
        <w:rPr>
          <w:color w:val="000000" w:themeColor="text1"/>
        </w:rPr>
        <w:fldChar w:fldCharType="begin"/>
      </w:r>
      <w:r w:rsidRPr="0009222C">
        <w:rPr>
          <w:color w:val="000000" w:themeColor="text1"/>
        </w:rPr>
        <w:instrText xml:space="preserve"> ADDIN ZOTERO_ITEM CSL_CITATION {"citationID":"h5lq018m9","properties":{"formattedCitation":"{\\rtf (\\uc0\\u262{}irkovi\\uc0\\u263{}, Sandberg, &amp; Bostrom, 2010)}","plainCitation":"(Ćirković, Sandberg, &amp; Bostrom, 2010)"},"citationItems":[{"id":732,"uris":["http://zotero.org/users/3736454/items/7B9CJ4RT"],"uri":["http://zotero.org/users/3736454/items/7B9CJ4RT"],"itemData":{"id":732,"type":"article-journal","title":"Anthropic shadow: observation selection effects and human extinction risks","container-title":"Risk Analysis, Vol. 30, No. 10, 2010","author":[{"family":"Ćirković","given":"Milan M."},{"family":"Sandberg","given":"A."},{"family":"Bostrom","given":"N."}],"issued":{"date-parts":[["2010"]]}}}],"schema":"https://github.com/citation-style-language/schema/raw/master/csl-citation.json"} </w:instrText>
      </w:r>
      <w:r w:rsidRPr="0009222C">
        <w:rPr>
          <w:color w:val="000000" w:themeColor="text1"/>
        </w:rPr>
        <w:fldChar w:fldCharType="separate"/>
      </w:r>
      <w:r w:rsidRPr="0009222C">
        <w:rPr>
          <w:rFonts w:eastAsia="Times New Roman"/>
          <w:color w:val="000000"/>
        </w:rPr>
        <w:t>(Ćirković, Sandberg, &amp; Bostrom, 2010)</w:t>
      </w:r>
      <w:r w:rsidRPr="0009222C">
        <w:rPr>
          <w:color w:val="000000" w:themeColor="text1"/>
        </w:rPr>
        <w:fldChar w:fldCharType="end"/>
      </w:r>
      <w:r w:rsidRPr="0009222C">
        <w:rPr>
          <w:color w:val="000000" w:themeColor="text1"/>
        </w:rPr>
        <w:t xml:space="preserve"> call the ‘anthropic shadow’. Because human extinction events entail a lack of humans to observe the event after the fact, we will systematically underestimate the occurrence of such events in an extreme case of survivorship bias (the </w:t>
      </w:r>
      <w:r>
        <w:rPr>
          <w:color w:val="000000" w:themeColor="text1"/>
        </w:rPr>
        <w:t>D</w:t>
      </w:r>
      <w:r w:rsidRPr="0009222C">
        <w:rPr>
          <w:color w:val="000000" w:themeColor="text1"/>
        </w:rPr>
        <w:t xml:space="preserve">oomsday </w:t>
      </w:r>
      <w:r>
        <w:rPr>
          <w:color w:val="000000" w:themeColor="text1"/>
        </w:rPr>
        <w:t>A</w:t>
      </w:r>
      <w:r w:rsidRPr="0009222C">
        <w:rPr>
          <w:color w:val="000000" w:themeColor="text1"/>
        </w:rPr>
        <w:t xml:space="preserve">rgument </w:t>
      </w:r>
      <w:r w:rsidRPr="0009222C">
        <w:rPr>
          <w:color w:val="000000" w:themeColor="text1"/>
        </w:rPr>
        <w:fldChar w:fldCharType="begin"/>
      </w:r>
      <w:r w:rsidRPr="0009222C">
        <w:rPr>
          <w:color w:val="000000" w:themeColor="text1"/>
        </w:rPr>
        <w:instrText xml:space="preserve"> ADDIN ZOTERO_ITEM CSL_CITATION {"citationID":"2hl6ke3tui","properties":{"formattedCitation":"(Tegmark &amp; Bostrom, 2005)","plainCitation":"(Tegmark &amp; Bostrom, 2005)"},"citationItems":[{"id":694,"uris":["http://zotero.org/users/3736454/items/PQB873ZI"],"uri":["http://zotero.org/users/3736454/items/PQB873ZI"],"itemData":{"id":694,"type":"book","title":"How unlikely is a doomsday catastrophe?","collection-number":"754","publisher":"Nature, 1: 438-754","volume":"438","URL":"https://arxiv.org/abs/astro-ph/0512204","language":"en","author":[{"family":"Tegmark","given":"Max"},{"family":"Bostrom","given":"N."}],"issued":{"date-parts":[["2005"]]}}}],"schema":"https://github.com/citation-style-language/schema/raw/master/csl-citation.json"} </w:instrText>
      </w:r>
      <w:r w:rsidRPr="0009222C">
        <w:rPr>
          <w:color w:val="000000" w:themeColor="text1"/>
        </w:rPr>
        <w:fldChar w:fldCharType="separate"/>
      </w:r>
      <w:r w:rsidRPr="0009222C">
        <w:rPr>
          <w:noProof/>
          <w:color w:val="000000" w:themeColor="text1"/>
        </w:rPr>
        <w:t>(Tegmark &amp; Bostrom, 2005)</w:t>
      </w:r>
      <w:r w:rsidRPr="0009222C">
        <w:rPr>
          <w:color w:val="000000" w:themeColor="text1"/>
        </w:rPr>
        <w:fldChar w:fldCharType="end"/>
      </w:r>
      <w:r w:rsidRPr="0009222C">
        <w:rPr>
          <w:color w:val="000000" w:themeColor="text1"/>
        </w:rPr>
        <w:t xml:space="preserve"> is similar)</w:t>
      </w:r>
      <w:r w:rsidRPr="0009222C">
        <w:rPr>
          <w:i/>
          <w:color w:val="000000" w:themeColor="text1"/>
        </w:rPr>
        <w:t xml:space="preserve">. </w:t>
      </w:r>
    </w:p>
    <w:p w14:paraId="4602E0DF" w14:textId="3F1D1E57" w:rsidR="00216D05" w:rsidRPr="0009222C" w:rsidRDefault="00216D05" w:rsidP="00216D05">
      <w:pPr>
        <w:ind w:firstLine="360"/>
        <w:jc w:val="both"/>
        <w:rPr>
          <w:color w:val="000000" w:themeColor="text1"/>
        </w:rPr>
      </w:pPr>
      <w:r w:rsidRPr="0009222C">
        <w:rPr>
          <w:color w:val="000000" w:themeColor="text1"/>
        </w:rPr>
        <w:t>All of this makes the probabilities attached to X risks extremely difficult to interpret, bad news for an intended communication tool</w:t>
      </w:r>
      <w:r>
        <w:rPr>
          <w:color w:val="000000" w:themeColor="text1"/>
        </w:rPr>
        <w:t>, and stimulates</w:t>
      </w:r>
      <w:r w:rsidRPr="0009222C">
        <w:rPr>
          <w:color w:val="000000" w:themeColor="text1"/>
        </w:rPr>
        <w:t xml:space="preserve"> obscure anthropic reasoning</w:t>
      </w:r>
      <w:r>
        <w:rPr>
          <w:color w:val="000000" w:themeColor="text1"/>
        </w:rPr>
        <w:t>. In addition,</w:t>
      </w:r>
      <w:r w:rsidRPr="0009222C">
        <w:rPr>
          <w:color w:val="000000" w:themeColor="text1"/>
        </w:rPr>
        <w:t xml:space="preserve"> the subtle features involved in applying frequentism to one-off events</w:t>
      </w:r>
      <w:r>
        <w:rPr>
          <w:color w:val="000000" w:themeColor="text1"/>
        </w:rPr>
        <w:t>,</w:t>
      </w:r>
      <w:r w:rsidRPr="0009222C">
        <w:rPr>
          <w:color w:val="000000" w:themeColor="text1"/>
        </w:rPr>
        <w:t xml:space="preserve"> would otherwise tamper with our decision making process.</w:t>
      </w:r>
    </w:p>
    <w:p w14:paraId="7779AB97" w14:textId="77777777" w:rsidR="00216D05" w:rsidRDefault="00216D05" w:rsidP="00216D05"/>
    <w:p w14:paraId="11B8C53B" w14:textId="77777777" w:rsidR="00216D05" w:rsidRPr="0009222C" w:rsidRDefault="00216D05" w:rsidP="00372256">
      <w:pPr>
        <w:pStyle w:val="Heading2"/>
        <w:numPr>
          <w:ilvl w:val="0"/>
          <w:numId w:val="0"/>
        </w:numPr>
        <w:ind w:left="720" w:hanging="720"/>
      </w:pPr>
      <w:r w:rsidRPr="0009222C">
        <w:lastRenderedPageBreak/>
        <w:t>3.2 Data &amp; X Risk</w:t>
      </w:r>
    </w:p>
    <w:p w14:paraId="78732832" w14:textId="77777777" w:rsidR="00216D05" w:rsidRPr="0009222C" w:rsidRDefault="00216D05" w:rsidP="00216D05">
      <w:pPr>
        <w:ind w:firstLine="720"/>
        <w:jc w:val="both"/>
      </w:pPr>
      <w:r w:rsidRPr="0009222C">
        <w:t xml:space="preserve">There are little hard data concerning global risks from which </w:t>
      </w:r>
      <w:r>
        <w:t>probabilities could be</w:t>
      </w:r>
      <w:r w:rsidRPr="0009222C">
        <w:t xml:space="preserve"> extract</w:t>
      </w:r>
      <w:r>
        <w:t>ed</w:t>
      </w:r>
      <w:r w:rsidRPr="0009222C">
        <w:t>. The risk of an asteroid impact is fairly well understood, both due to the historical record</w:t>
      </w:r>
      <w:r>
        <w:t>,</w:t>
      </w:r>
      <w:r w:rsidRPr="0009222C">
        <w:t xml:space="preserve"> and because scientists can observe particular asteroids and calculate their trajectories. Studies of nuclear winter </w:t>
      </w:r>
      <w:r w:rsidRPr="0009222C">
        <w:fldChar w:fldCharType="begin"/>
      </w:r>
      <w:r w:rsidRPr="0009222C">
        <w:instrText xml:space="preserve"> ADDIN ZOTERO_ITEM CSL_CITATION {"citationID":"dademh7pv","properties":{"formattedCitation":"(Denkenberger &amp; Pearce, 2016)","plainCitation":"(Denkenberger &amp; Pearce, 2016)"},"citationItems":[{"id":691,"uris":["http://zotero.org/users/3736454/items/QA4262GW"],"uri":["http://zotero.org/users/3736454/items/QA4262GW"],"itemData":{"id":691,"type":"article-journal","title":"Cost-Effectiveness of Interventions for Alternate Food to Address Agricultural Catastrophes Globally.","container-title":"International Journal of Disaster Risk Science","page":"205–215","volume":"7","issue":"3","language":"en","author":[{"family":"Denkenberger","given":"D."},{"family":"Pearce","given":"J. M."}],"issued":{"date-parts":[["2016"]]}}}],"schema":"https://github.com/citation-style-language/schema/raw/master/csl-citation.json"} </w:instrText>
      </w:r>
      <w:r w:rsidRPr="0009222C">
        <w:fldChar w:fldCharType="separate"/>
      </w:r>
      <w:r w:rsidRPr="0009222C">
        <w:rPr>
          <w:noProof/>
        </w:rPr>
        <w:t>(Denkenberger &amp; Pearce, 2016)</w:t>
      </w:r>
      <w:r w:rsidRPr="0009222C">
        <w:fldChar w:fldCharType="end"/>
      </w:r>
      <w:r w:rsidRPr="0009222C">
        <w:t>, volcanic eruptions</w:t>
      </w:r>
      <w:r>
        <w:t>,</w:t>
      </w:r>
      <w:r w:rsidRPr="0009222C">
        <w:t xml:space="preserve"> and climate change also provide some risk probability estimates, but are less rigorously supported. In all other cases, especially technological risk</w:t>
      </w:r>
      <w:r>
        <w:t>s</w:t>
      </w:r>
      <w:r w:rsidRPr="0009222C">
        <w:t>, there are many (often contradicting) expert opinions</w:t>
      </w:r>
      <w:r>
        <w:t>,</w:t>
      </w:r>
      <w:r w:rsidRPr="0009222C">
        <w:t xml:space="preserve"> but little hard data. Those probability calculations which have been carried out are based on speculative assumptions, which carry their own uncertainty.</w:t>
      </w:r>
    </w:p>
    <w:p w14:paraId="74D9F61B" w14:textId="77777777" w:rsidR="00216D05" w:rsidRPr="0009222C" w:rsidRDefault="00216D05" w:rsidP="00216D05">
      <w:pPr>
        <w:ind w:firstLine="720"/>
        <w:jc w:val="both"/>
      </w:pPr>
      <w:r w:rsidRPr="0009222C">
        <w:rPr>
          <w:color w:val="000000" w:themeColor="text1"/>
        </w:rPr>
        <w:t>In the best case, generally</w:t>
      </w:r>
      <w:r>
        <w:rPr>
          <w:color w:val="000000" w:themeColor="text1"/>
        </w:rPr>
        <w:t>,</w:t>
      </w:r>
      <w:r w:rsidRPr="0009222C">
        <w:rPr>
          <w:color w:val="000000" w:themeColor="text1"/>
        </w:rPr>
        <w:t xml:space="preserve"> only the order of magnitude of the catastrophe’s probability can be estimated</w:t>
      </w:r>
      <w:r w:rsidRPr="0009222C">
        <w:rPr>
          <w:i/>
        </w:rPr>
        <w:t>.</w:t>
      </w:r>
      <w:r w:rsidRPr="0009222C">
        <w:t xml:space="preserve"> Uncertainty in GCRs is so </w:t>
      </w:r>
      <w:r w:rsidRPr="00216D05">
        <w:t>high, that predictions with high precision are likely to be meaningless. For example, surveys could produce such meaningless over-precision. A</w:t>
      </w:r>
      <w:r w:rsidRPr="0009222C">
        <w:t xml:space="preserve"> survey on human extinction probability </w:t>
      </w:r>
      <w:r>
        <w:t>gave</w:t>
      </w:r>
      <w:r w:rsidRPr="0009222C">
        <w:t xml:space="preserve"> an estimate of 19 percent in the 21st century </w:t>
      </w:r>
      <w:r w:rsidRPr="0009222C">
        <w:fldChar w:fldCharType="begin"/>
      </w:r>
      <w:r w:rsidRPr="0009222C">
        <w:instrText xml:space="preserve"> ADDIN ZOTERO_ITEM CSL_CITATION {"citationID":"b0yJC9yf","properties":{"formattedCitation":"(Sandberg &amp; Bostrom, 2008)","plainCitation":"(Sandberg &amp; Bostrom, 2008)"},"citationItems":[{"id":3310,"uris":["http://zotero.org/users/3736454/items/A7ARMKX8"],"uri":["http://zotero.org/users/3736454/items/A7ARMKX8"],"itemData":{"id":3310,"type":"article-journal","title":"Global catastrophic risks survey","container-title":"civil wars","page":"4","volume":"98","issue":"30","journalAbbreviation":"civil wars","author":[{"family":"Sandberg","given":"A."},{"family":"Bostrom","given":"N."}],"issued":{"date-parts":[["2008"]]}}}],"schema":"https://github.com/citation-style-language/schema/raw/master/csl-citation.json"} </w:instrText>
      </w:r>
      <w:r w:rsidRPr="0009222C">
        <w:fldChar w:fldCharType="separate"/>
      </w:r>
      <w:r w:rsidRPr="0009222C">
        <w:rPr>
          <w:noProof/>
        </w:rPr>
        <w:t>(Sandberg &amp; Bostrom, 2008)</w:t>
      </w:r>
      <w:r w:rsidRPr="0009222C">
        <w:fldChar w:fldCharType="end"/>
      </w:r>
      <w:r w:rsidRPr="0009222C">
        <w:t>. Such measurements are problematic for communication</w:t>
      </w:r>
      <w:r>
        <w:t>,</w:t>
      </w:r>
      <w:r w:rsidRPr="0009222C">
        <w:t xml:space="preserve"> because probability estimates of global risks often do not include corresponding confidence intervals</w:t>
      </w:r>
      <w:r w:rsidRPr="0009222C">
        <w:rPr>
          <w:i/>
        </w:rPr>
        <w:t xml:space="preserve"> </w:t>
      </w:r>
      <w:r w:rsidRPr="0009222C">
        <w:fldChar w:fldCharType="begin"/>
      </w:r>
      <w:r w:rsidRPr="0009222C">
        <w:instrText xml:space="preserve"> ADDIN ZOTERO_ITEM CSL_CITATION {"citationID":"1l8sknm0te","properties":{"formattedCitation":"(Garrick, 2008)","plainCitation":"(Garrick, 2008)"},"citationItems":[{"id":3315,"uris":["http://zotero.org/users/3736454/items/Z4RSBHD8"],"uri":["http://zotero.org/users/3736454/items/Z4RSBHD8"],"itemData":{"id":3315,"type":"book","title":"Quantifying and Controlling Catastrophic Risks","publisher":"Academic Press","number-of-pages":"374","source":"Google Books","abstract":"The perception, assessment and management of risk are increasingly important core principles for determining the development of both policy and strategic responses to civil and environmental catastrophes. Whereas these principles were once confined to some areas of activity i.e. financial and insurance, they are now widely used in civil and environmental engineering. Comprehensive and readable, Civil and Environmental Risk: Mitigation and Control, provides readers with the mathematical tools and quantitative methods for determining the probability of a catastrophic event and mitigating and controlling the aftermath. With this book engineers develop the required skills for accurately assessing risk and formulating appropriate response strategies. The two part treatment starts with a clear and rigorous exposition of the quantitative risk assessment process, followed by self-contained chapters concerning applications. One of the first books to address both natural and human generated disasters, topics include events such as pandemic diseases, climate changes, major hurricanes, super earthquakes, mega tsunamis, volcanic eruptions, industrial accidents and terrorist attacks. Case studies appear at the end of the book allowing engineers to see how these principles are applied to scenarios such as a super hurricane or mega tsunamis, a reactor core melt down in a nuclear plant, a terrorist attack on the national electric grid, and an abrupt climate change brought about by a change in the ocean currents in the North Atlantic. Written by the current Chairman of the U.S. Nuclear Waste Technical Review Board, Environmental risk managers will find this reference a valuable and authoritative guide both in accurately calculating risk and its applications in their work.Mathematical tools for calculating and Controlling Catastrophic RiskPresents a systematic method for ranking the importance of societal threatsIncludes both Natural and Industrial CatastrophesCase studies cover such events as pandemic diseases, climate changes, major hurricanes, super earthquakes, mega tsunamis, volcanic eruptions, industrial accidents, and terrorist attacks","ISBN":"978-0-08-092345-1","language":"en","author":[{"family":"Garrick","given":"B. John"}],"issued":{"date-parts":[["2008",10,27]]}}}],"schema":"https://github.com/citation-style-language/schema/raw/master/csl-citation.json"} </w:instrText>
      </w:r>
      <w:r w:rsidRPr="0009222C">
        <w:fldChar w:fldCharType="separate"/>
      </w:r>
      <w:r w:rsidRPr="0009222C">
        <w:rPr>
          <w:noProof/>
        </w:rPr>
        <w:t>(Garrick, 2008)</w:t>
      </w:r>
      <w:r w:rsidRPr="0009222C">
        <w:fldChar w:fldCharType="end"/>
      </w:r>
      <w:r w:rsidRPr="0009222C">
        <w:t>. For some catastrophic risks</w:t>
      </w:r>
      <w:r>
        <w:t>,</w:t>
      </w:r>
      <w:r w:rsidRPr="0009222C">
        <w:t xml:space="preserve"> uncertainty is much larger than for others, because of objective difficulties in their measurement</w:t>
      </w:r>
      <w:r>
        <w:t>,</w:t>
      </w:r>
      <w:r w:rsidRPr="0009222C">
        <w:t xml:space="preserve"> as well as subjective disagreements between </w:t>
      </w:r>
      <w:r>
        <w:t>various</w:t>
      </w:r>
      <w:r w:rsidRPr="0009222C">
        <w:t xml:space="preserve"> approaches (especially in the case of climate change, resource depletion, population growth and other politicized areas). As we’ll discuss below, one response is to present probabilities as magnitudes.</w:t>
      </w:r>
    </w:p>
    <w:p w14:paraId="7D2BA9D9" w14:textId="77777777" w:rsidR="00047D85" w:rsidRPr="0009222C" w:rsidRDefault="00047D85" w:rsidP="0077411B">
      <w:pPr>
        <w:jc w:val="both"/>
        <w:rPr>
          <w:color w:val="000000" w:themeColor="text1"/>
        </w:rPr>
      </w:pPr>
    </w:p>
    <w:p w14:paraId="1A96B889" w14:textId="213C4A88" w:rsidR="00F157FD" w:rsidRPr="0009222C" w:rsidRDefault="006D7968" w:rsidP="00D826B5">
      <w:pPr>
        <w:pStyle w:val="Heading2"/>
        <w:numPr>
          <w:ilvl w:val="0"/>
          <w:numId w:val="0"/>
        </w:numPr>
        <w:ind w:left="720" w:hanging="720"/>
      </w:pPr>
      <w:r w:rsidRPr="0009222C">
        <w:t>3.</w:t>
      </w:r>
      <w:r w:rsidR="00780E53" w:rsidRPr="0009222C">
        <w:t xml:space="preserve">3 </w:t>
      </w:r>
      <w:r w:rsidRPr="0009222C">
        <w:t xml:space="preserve">Probability density, </w:t>
      </w:r>
      <w:r w:rsidR="00F157FD" w:rsidRPr="0009222C">
        <w:t>timing</w:t>
      </w:r>
      <w:r w:rsidRPr="0009222C">
        <w:t xml:space="preserve"> and risk</w:t>
      </w:r>
      <w:r w:rsidR="00F23502" w:rsidRPr="0009222C">
        <w:t>s’</w:t>
      </w:r>
      <w:r w:rsidRPr="0009222C">
        <w:t xml:space="preserve"> interactions</w:t>
      </w:r>
    </w:p>
    <w:p w14:paraId="21A5E230" w14:textId="77777777" w:rsidR="00800C59" w:rsidRPr="0009222C" w:rsidRDefault="00800C59" w:rsidP="0077411B">
      <w:pPr>
        <w:ind w:firstLine="720"/>
        <w:jc w:val="both"/>
        <w:rPr>
          <w:color w:val="000000" w:themeColor="text1"/>
        </w:rPr>
      </w:pPr>
      <w:r w:rsidRPr="0009222C">
        <w:rPr>
          <w:color w:val="000000" w:themeColor="text1"/>
        </w:rPr>
        <w:t>Two more issues with using discrete frequentist probabilities for communicating X risks are related to probability density and the interactions between risks.</w:t>
      </w:r>
    </w:p>
    <w:p w14:paraId="604F9024" w14:textId="111D237C" w:rsidR="00047D85" w:rsidRPr="0009222C" w:rsidRDefault="00780E53" w:rsidP="00D75DEB">
      <w:pPr>
        <w:ind w:firstLine="720"/>
        <w:jc w:val="both"/>
        <w:rPr>
          <w:color w:val="000000" w:themeColor="text1"/>
        </w:rPr>
      </w:pPr>
      <w:r w:rsidRPr="0009222C">
        <w:rPr>
          <w:color w:val="000000" w:themeColor="text1"/>
        </w:rPr>
        <w:t>For the purpose of responding to the challenges of X risk, the</w:t>
      </w:r>
      <w:r w:rsidR="0025495A" w:rsidRPr="0009222C">
        <w:rPr>
          <w:color w:val="000000" w:themeColor="text1"/>
        </w:rPr>
        <w:t xml:space="preserve"> total</w:t>
      </w:r>
      <w:r w:rsidR="006D7968" w:rsidRPr="0009222C">
        <w:rPr>
          <w:color w:val="000000" w:themeColor="text1"/>
        </w:rPr>
        <w:t xml:space="preserve"> probability of an event</w:t>
      </w:r>
      <w:r w:rsidRPr="0009222C">
        <w:rPr>
          <w:color w:val="000000" w:themeColor="text1"/>
        </w:rPr>
        <w:t xml:space="preserve"> is less useful than the probability density</w:t>
      </w:r>
      <w:r w:rsidR="00800C59" w:rsidRPr="0009222C">
        <w:rPr>
          <w:color w:val="000000" w:themeColor="text1"/>
        </w:rPr>
        <w:t xml:space="preserve">: </w:t>
      </w:r>
      <w:r w:rsidR="006D7968" w:rsidRPr="0009222C">
        <w:rPr>
          <w:color w:val="000000" w:themeColor="text1"/>
        </w:rPr>
        <w:t xml:space="preserve">we </w:t>
      </w:r>
      <w:r w:rsidR="00800C59" w:rsidRPr="0009222C">
        <w:rPr>
          <w:color w:val="000000" w:themeColor="text1"/>
        </w:rPr>
        <w:t>want to know</w:t>
      </w:r>
      <w:r w:rsidR="006D7968" w:rsidRPr="0009222C">
        <w:rPr>
          <w:color w:val="000000" w:themeColor="text1"/>
        </w:rPr>
        <w:t xml:space="preserve"> not only the probability but the time in which it is measured</w:t>
      </w:r>
      <w:r w:rsidR="00D75DEB">
        <w:rPr>
          <w:color w:val="000000" w:themeColor="text1"/>
        </w:rPr>
        <w:t xml:space="preserve">. </w:t>
      </w:r>
      <w:r w:rsidR="00800C59" w:rsidRPr="0009222C">
        <w:rPr>
          <w:color w:val="000000" w:themeColor="text1"/>
        </w:rPr>
        <w:t>This is crucial if policy makers are to prioritize avoidance efforts.</w:t>
      </w:r>
    </w:p>
    <w:p w14:paraId="76C605C0" w14:textId="59F26635" w:rsidR="00047D85" w:rsidRPr="0009222C" w:rsidRDefault="006D7968" w:rsidP="0077411B">
      <w:pPr>
        <w:ind w:firstLine="720"/>
        <w:jc w:val="both"/>
      </w:pPr>
      <w:r w:rsidRPr="0009222C">
        <w:t>Also, p</w:t>
      </w:r>
      <w:r w:rsidR="00047D85" w:rsidRPr="0009222C">
        <w:t xml:space="preserve">robability estimates of the risks are </w:t>
      </w:r>
      <w:r w:rsidR="00137E46" w:rsidRPr="0009222C">
        <w:t xml:space="preserve">typically </w:t>
      </w:r>
      <w:r w:rsidR="00047D85" w:rsidRPr="0009222C">
        <w:t>treated separate</w:t>
      </w:r>
      <w:r w:rsidR="00800C59" w:rsidRPr="0009222C">
        <w:t xml:space="preserve">: </w:t>
      </w:r>
      <w:r w:rsidR="00047D85" w:rsidRPr="0009222C">
        <w:t>interdependence i</w:t>
      </w:r>
      <w:r w:rsidR="00B13C3E" w:rsidRPr="0009222C">
        <w:t>s thus ignored</w:t>
      </w:r>
      <w:r w:rsidR="00047D85" w:rsidRPr="0009222C">
        <w:t>. The total probability of human extinction caused by risk A could strongly depend on the extinction probability caused by risks B and C and also of their timing.</w:t>
      </w:r>
      <w:r w:rsidR="00D75DEB">
        <w:t xml:space="preserve"> </w:t>
      </w:r>
      <w:r w:rsidR="00B13C3E" w:rsidRPr="0009222C">
        <w:t>(</w:t>
      </w:r>
      <w:r w:rsidR="00047D85" w:rsidRPr="0009222C">
        <w:t xml:space="preserve">See also double catastrophes </w:t>
      </w:r>
      <w:r w:rsidR="00047D85" w:rsidRPr="0009222C">
        <w:fldChar w:fldCharType="begin"/>
      </w:r>
      <w:r w:rsidR="00047D85" w:rsidRPr="0009222C">
        <w:instrText xml:space="preserve"> ADDIN ZOTERO_ITEM CSL_CITATION {"citationID":"271npst7fb","properties":{"formattedCitation":"(S.D. Baum, Maher, &amp; Haqq-Misra, 2013)","plainCitation":"(S.D. Baum, Maher, &amp; Haqq-Misra, 2013)"},"citationItems":[{"id":3341,"uris":["http://zotero.org/users/3736454/items/JFK2ZWG3"],"uri":["http://zotero.org/users/3736454/items/JFK2ZWG3"],"itemData":{"id":3341,"type":"article-journal","title":"Double catastrophe: intermittent stratospheric geoengineering induced by societal collapse","container-title":"Environment Systems &amp; Decisions","page":"168-180","volume":"33","issue":"1","ISSN":"2194-5403","journalAbbreviation":"Environment Systems &amp; Decisions","author":[{"family":"Baum","given":"S.D."},{"family":"Maher","given":"Timothy M"},{"family":"Haqq-Misra","given":"Jacob"}],"issued":{"date-parts":[["2013"]]}}}],"schema":"https://github.com/citation-style-language/schema/raw/master/csl-citation.json"} </w:instrText>
      </w:r>
      <w:r w:rsidR="00047D85" w:rsidRPr="0009222C">
        <w:fldChar w:fldCharType="separate"/>
      </w:r>
      <w:r w:rsidR="00B13C3E" w:rsidRPr="0009222C">
        <w:rPr>
          <w:noProof/>
        </w:rPr>
        <w:t>discussed by</w:t>
      </w:r>
      <w:r w:rsidR="00D75DEB">
        <w:rPr>
          <w:noProof/>
        </w:rPr>
        <w:t xml:space="preserve"> </w:t>
      </w:r>
      <w:r w:rsidR="00047D85" w:rsidRPr="0009222C">
        <w:rPr>
          <w:noProof/>
        </w:rPr>
        <w:t>Baum, Maher, &amp; Haqq-Misra, 2013</w:t>
      </w:r>
      <w:r w:rsidR="00047D85" w:rsidRPr="0009222C">
        <w:fldChar w:fldCharType="end"/>
      </w:r>
      <w:r w:rsidR="00047D85" w:rsidRPr="0009222C">
        <w:t xml:space="preserve"> and the integrated risk assessment project </w:t>
      </w:r>
      <w:r w:rsidR="00047D85" w:rsidRPr="0009222C">
        <w:fldChar w:fldCharType="begin"/>
      </w:r>
      <w:r w:rsidR="00047D85" w:rsidRPr="0009222C">
        <w:instrText xml:space="preserve"> ADDIN ZOTERO_ITEM CSL_CITATION {"citationID":"27g9q1r24v","properties":{"formattedCitation":"(S.D. Baum, 2017)","plainCitation":"(S.D. Baum, 2017)"},"citationItems":[{"id":3306,"uris":["http://zotero.org/users/3736454/items/47QZX2A2"],"uri":["http://zotero.org/users/3736454/items/47QZX2A2"],"itemData":{"id":3306,"type":"article","title":"Integrated Assessment Project | Global Catastrophic Risk Institute","URL":"http://gcrinstitute.org/integrated-assessment/","author":[{"family":"Baum","given":"S.D."}],"issued":{"date-parts":[["2017"]]},"accessed":{"date-parts":[["2017",9,27]]}}}],"schema":"https://github.com/citation-style-language/schema/raw/master/csl-citation.json"} </w:instrText>
      </w:r>
      <w:r w:rsidR="00047D85" w:rsidRPr="0009222C">
        <w:fldChar w:fldCharType="separate"/>
      </w:r>
      <w:r w:rsidR="00AC65DB" w:rsidRPr="0009222C">
        <w:rPr>
          <w:noProof/>
        </w:rPr>
        <w:t>(</w:t>
      </w:r>
      <w:r w:rsidR="00047D85" w:rsidRPr="0009222C">
        <w:rPr>
          <w:noProof/>
        </w:rPr>
        <w:t>Baum, 2017)</w:t>
      </w:r>
      <w:r w:rsidR="00047D85" w:rsidRPr="0009222C">
        <w:fldChar w:fldCharType="end"/>
      </w:r>
      <w:r w:rsidR="00047D85" w:rsidRPr="0009222C">
        <w:t>.</w:t>
      </w:r>
      <w:r w:rsidR="00B13C3E" w:rsidRPr="0009222C">
        <w:t xml:space="preserve"> </w:t>
      </w:r>
    </w:p>
    <w:p w14:paraId="7403A89D" w14:textId="25E705AB" w:rsidR="00047D85" w:rsidRPr="0009222C" w:rsidRDefault="00B13C3E" w:rsidP="0077411B">
      <w:pPr>
        <w:ind w:firstLine="720"/>
        <w:jc w:val="both"/>
      </w:pPr>
      <w:r w:rsidRPr="0009222C">
        <w:rPr>
          <w:color w:val="000000" w:themeColor="text1"/>
        </w:rPr>
        <w:lastRenderedPageBreak/>
        <w:t xml:space="preserve">Further, </w:t>
      </w:r>
      <w:r w:rsidR="00D75DEB">
        <w:rPr>
          <w:color w:val="000000" w:themeColor="text1"/>
        </w:rPr>
        <w:t>p</w:t>
      </w:r>
      <w:r w:rsidR="00047D85" w:rsidRPr="0009222C">
        <w:rPr>
          <w:color w:val="000000" w:themeColor="text1"/>
        </w:rPr>
        <w:t>robability distributions of different risks can have different forms</w:t>
      </w:r>
      <w:r w:rsidR="00047D85" w:rsidRPr="0009222C">
        <w:rPr>
          <w:i/>
          <w:color w:val="000000" w:themeColor="text1"/>
        </w:rPr>
        <w:t>.</w:t>
      </w:r>
      <w:r w:rsidR="00047D85" w:rsidRPr="0009222C">
        <w:rPr>
          <w:b/>
          <w:color w:val="000000" w:themeColor="text1"/>
        </w:rPr>
        <w:t xml:space="preserve"> </w:t>
      </w:r>
      <w:r w:rsidR="00047D85" w:rsidRPr="0009222C">
        <w:rPr>
          <w:color w:val="000000" w:themeColor="text1"/>
        </w:rPr>
        <w:t>Some risks are linear, others are barrier-like, other logistical. Thus,</w:t>
      </w:r>
      <w:r w:rsidR="00047D85" w:rsidRPr="0009222C">
        <w:t xml:space="preserve"> not all risks can be presented by a single numerical estimate. Exponentially growing risks may be the best way to describe new technologies, such as AI and synthetic biology. Such risks cannot be presented by a single annual probability. </w:t>
      </w:r>
    </w:p>
    <w:p w14:paraId="4B6896A8" w14:textId="34F44D0B" w:rsidR="00047D85" w:rsidRPr="0009222C" w:rsidRDefault="00B13C3E" w:rsidP="0077411B">
      <w:pPr>
        <w:ind w:firstLine="720"/>
        <w:jc w:val="both"/>
      </w:pPr>
      <w:r w:rsidRPr="0009222C">
        <w:rPr>
          <w:color w:val="000000" w:themeColor="text1"/>
        </w:rPr>
        <w:t>Finally, the p</w:t>
      </w:r>
      <w:r w:rsidR="00047D85" w:rsidRPr="0009222C">
        <w:rPr>
          <w:color w:val="000000" w:themeColor="text1"/>
        </w:rPr>
        <w:t>robability estimation of a risk depends on whether human extinction is</w:t>
      </w:r>
      <w:r w:rsidRPr="0009222C">
        <w:rPr>
          <w:color w:val="000000" w:themeColor="text1"/>
        </w:rPr>
        <w:t xml:space="preserve"> ultimately</w:t>
      </w:r>
      <w:r w:rsidR="00D75DEB">
        <w:rPr>
          <w:color w:val="000000" w:themeColor="text1"/>
        </w:rPr>
        <w:t xml:space="preserve"> </w:t>
      </w:r>
      <w:r w:rsidR="00047D85" w:rsidRPr="0009222C">
        <w:rPr>
          <w:color w:val="000000" w:themeColor="text1"/>
        </w:rPr>
        <w:t xml:space="preserve">inevitable. We assume that if humanity becomes an interstellar civilization existing for millions of years, it will escape any near-term extinction risks; the heat death of the universe may be ultimate end, but some think even that </w:t>
      </w:r>
      <w:r w:rsidRPr="0009222C">
        <w:rPr>
          <w:color w:val="000000" w:themeColor="text1"/>
        </w:rPr>
        <w:t>is</w:t>
      </w:r>
      <w:r w:rsidR="00047D85" w:rsidRPr="0009222C">
        <w:rPr>
          <w:color w:val="000000" w:themeColor="text1"/>
        </w:rPr>
        <w:t xml:space="preserve"> escapable </w:t>
      </w:r>
      <w:r w:rsidR="00047D85" w:rsidRPr="0009222C">
        <w:rPr>
          <w:color w:val="000000" w:themeColor="text1"/>
        </w:rPr>
        <w:fldChar w:fldCharType="begin"/>
      </w:r>
      <w:r w:rsidR="00047D85" w:rsidRPr="0009222C">
        <w:rPr>
          <w:color w:val="000000" w:themeColor="text1"/>
        </w:rPr>
        <w:instrText xml:space="preserve"> ADDIN ZOTERO_ITEM CSL_CITATION {"citationID":"1hl7e5btvo","properties":{"formattedCitation":"(Dvorsky, 2015)","plainCitation":"(Dvorsky, 2015)"},"citationItems":[{"id":3308,"uris":["http://zotero.org/users/3736454/items/GAIFBCQK"],"uri":["http://zotero.org/users/3736454/items/GAIFBCQK"],"itemData":{"id":3308,"type":"article","title":"Will Our Descendants Survive the Destruction of the Universe?","publisher":"IO9","abstract":"Billions of years from now, the universe as we know it will cease to exist. The good news is, that gives us a lot of time to prepare, and maybe even figure out a way to cheat cosmic death. Here are some possible ways our descendants might survive a cosmological apocalypse.","URL":"https://io9.gizmodo.com/will-our-descendants-survive-the-destruction-of-the-uni-1744169933","author":[{"family":"Dvorsky","given":"George"}],"issued":{"date-parts":[["2015"]]},"accessed":{"date-parts":[["2017",9,27]]}}}],"schema":"https://github.com/citation-style-language/schema/raw/master/csl-citation.json"} </w:instrText>
      </w:r>
      <w:r w:rsidR="00047D85" w:rsidRPr="0009222C">
        <w:rPr>
          <w:color w:val="000000" w:themeColor="text1"/>
        </w:rPr>
        <w:fldChar w:fldCharType="separate"/>
      </w:r>
      <w:r w:rsidR="00047D85" w:rsidRPr="0009222C">
        <w:rPr>
          <w:noProof/>
          <w:color w:val="000000" w:themeColor="text1"/>
        </w:rPr>
        <w:t>(Dvorsky, 2015)</w:t>
      </w:r>
      <w:r w:rsidR="00047D85" w:rsidRPr="0009222C">
        <w:rPr>
          <w:color w:val="000000" w:themeColor="text1"/>
        </w:rPr>
        <w:fldChar w:fldCharType="end"/>
      </w:r>
      <w:r w:rsidR="00047D85" w:rsidRPr="0009222C">
        <w:rPr>
          <w:color w:val="000000" w:themeColor="text1"/>
        </w:rPr>
        <w:t xml:space="preserve">. </w:t>
      </w:r>
      <w:r w:rsidR="00047D85" w:rsidRPr="0009222C">
        <w:t xml:space="preserve">If near-term extinction is inevitable, it is possible to estimate which risks are more probable to cause human extinction (like actuaries do in estimating different causes of death, based in part on the assumption that human death is inevitable). If near-term human extinction is not inevitable, then there is a probability of survival, which is (1- P(all risks)). Such conditioning requires a general model of the future. If extinction is inevitable, the probability of a given risk is just a probability of one way to extinction compared to other ways. </w:t>
      </w:r>
    </w:p>
    <w:p w14:paraId="06687C2F" w14:textId="77777777" w:rsidR="00047D85" w:rsidRPr="0009222C" w:rsidRDefault="00047D85" w:rsidP="00047D85"/>
    <w:p w14:paraId="0D7687A6" w14:textId="202018BA" w:rsidR="00047D85" w:rsidRPr="0009222C" w:rsidRDefault="00B13C3E" w:rsidP="00152101">
      <w:pPr>
        <w:pStyle w:val="Heading2"/>
        <w:numPr>
          <w:ilvl w:val="0"/>
          <w:numId w:val="0"/>
        </w:numPr>
      </w:pPr>
      <w:r w:rsidRPr="0009222C">
        <w:t xml:space="preserve">3.4 </w:t>
      </w:r>
      <w:r w:rsidR="00B119C2" w:rsidRPr="0009222C">
        <w:t>Preventability, prioritizing and relation to the smaller risks</w:t>
      </w:r>
    </w:p>
    <w:p w14:paraId="0C3C8106" w14:textId="77777777" w:rsidR="00216D05" w:rsidRPr="0009222C" w:rsidRDefault="00216D05" w:rsidP="00216D05">
      <w:pPr>
        <w:ind w:firstLine="720"/>
        <w:jc w:val="both"/>
      </w:pPr>
      <w:r w:rsidRPr="0009222C">
        <w:t>Using bare probability as a communication tool also ignores many important aspects of risks which are substantial for decision makers.</w:t>
      </w:r>
    </w:p>
    <w:p w14:paraId="082E83FF" w14:textId="77777777" w:rsidR="00216D05" w:rsidRDefault="00216D05" w:rsidP="00216D05">
      <w:pPr>
        <w:ind w:firstLine="720"/>
        <w:jc w:val="both"/>
      </w:pPr>
      <w:r w:rsidRPr="0009222C">
        <w:rPr>
          <w:color w:val="000000" w:themeColor="text1"/>
        </w:rPr>
        <w:t xml:space="preserve">First, a probability estimate does not provide sufficient guidance on how to prioritize </w:t>
      </w:r>
      <w:r>
        <w:rPr>
          <w:color w:val="000000" w:themeColor="text1"/>
        </w:rPr>
        <w:t>prevention efforts</w:t>
      </w:r>
      <w:r w:rsidRPr="0009222C">
        <w:rPr>
          <w:color w:val="000000" w:themeColor="text1"/>
        </w:rPr>
        <w:t xml:space="preserve">. A probability estimate does not say anything about the risk’s relation </w:t>
      </w:r>
      <w:r>
        <w:rPr>
          <w:color w:val="000000" w:themeColor="text1"/>
        </w:rPr>
        <w:t>to</w:t>
      </w:r>
      <w:r w:rsidRPr="0009222C">
        <w:rPr>
          <w:color w:val="000000" w:themeColor="text1"/>
        </w:rPr>
        <w:t xml:space="preserve"> other risks, e.g. </w:t>
      </w:r>
      <w:r>
        <w:rPr>
          <w:color w:val="000000" w:themeColor="text1"/>
        </w:rPr>
        <w:t>its</w:t>
      </w:r>
      <w:r w:rsidRPr="0009222C">
        <w:rPr>
          <w:color w:val="000000" w:themeColor="text1"/>
        </w:rPr>
        <w:t xml:space="preserve"> urgency.</w:t>
      </w:r>
      <w:r w:rsidRPr="0009222C">
        <w:rPr>
          <w:i/>
          <w:color w:val="000000" w:themeColor="text1"/>
        </w:rPr>
        <w:t xml:space="preserve"> </w:t>
      </w:r>
      <w:r w:rsidRPr="0009222C">
        <w:t xml:space="preserve">Also, if a risk </w:t>
      </w:r>
      <w:r>
        <w:t xml:space="preserve">will </w:t>
      </w:r>
      <w:r w:rsidRPr="0009222C">
        <w:t xml:space="preserve">take place </w:t>
      </w:r>
      <w:r>
        <w:t>at a</w:t>
      </w:r>
      <w:r w:rsidRPr="0009222C">
        <w:t xml:space="preserve"> remote time</w:t>
      </w:r>
      <w:r>
        <w:t xml:space="preserve"> in the future</w:t>
      </w:r>
      <w:r w:rsidRPr="0009222C">
        <w:t xml:space="preserve"> (like the Sun becoming a red giant), there is no reason to spend money on its prevention. Second,</w:t>
      </w:r>
      <w:r w:rsidRPr="0009222C">
        <w:rPr>
          <w:i/>
        </w:rPr>
        <w:t xml:space="preserve"> </w:t>
      </w:r>
      <w:r w:rsidRPr="0009222C">
        <w:t>a probability estimate does not provide much information about the relation of human extinction risks</w:t>
      </w:r>
      <w:r>
        <w:t>,</w:t>
      </w:r>
      <w:r w:rsidRPr="0009222C">
        <w:t xml:space="preserve"> and corresponding smaller global catastrophic risks. For example, a nuclear war probability estimate does not disambiguate between chances that it will be</w:t>
      </w:r>
      <w:r>
        <w:t xml:space="preserve"> a</w:t>
      </w:r>
      <w:r w:rsidRPr="0009222C">
        <w:t xml:space="preserve"> human extinction event,</w:t>
      </w:r>
      <w:r>
        <w:t xml:space="preserve"> a</w:t>
      </w:r>
      <w:r w:rsidRPr="0009222C">
        <w:t xml:space="preserve"> global catastrophic event</w:t>
      </w:r>
      <w:r>
        <w:t>,</w:t>
      </w:r>
      <w:r w:rsidRPr="0009222C">
        <w:t xml:space="preserve"> or a regional catastrophe. Third, </w:t>
      </w:r>
      <w:r w:rsidRPr="0009222C">
        <w:rPr>
          <w:color w:val="000000" w:themeColor="text1"/>
        </w:rPr>
        <w:t>probability measures do not take preventability into account</w:t>
      </w:r>
      <w:r w:rsidRPr="0009222C">
        <w:rPr>
          <w:i/>
          <w:color w:val="000000" w:themeColor="text1"/>
        </w:rPr>
        <w:t xml:space="preserve">. </w:t>
      </w:r>
      <w:r w:rsidRPr="0009222C">
        <w:rPr>
          <w:color w:val="000000" w:themeColor="text1"/>
        </w:rPr>
        <w:t>Hopefully</w:t>
      </w:r>
      <w:r>
        <w:rPr>
          <w:color w:val="000000" w:themeColor="text1"/>
        </w:rPr>
        <w:t>,</w:t>
      </w:r>
      <w:r w:rsidRPr="0009222C">
        <w:rPr>
          <w:color w:val="000000" w:themeColor="text1"/>
        </w:rPr>
        <w:t xml:space="preserve"> measures will be taken to try and reduce X risks, and </w:t>
      </w:r>
      <w:r w:rsidRPr="0009222C">
        <w:t xml:space="preserve">the risks themselves have </w:t>
      </w:r>
      <w:r>
        <w:t>individual</w:t>
      </w:r>
      <w:r w:rsidRPr="0009222C">
        <w:t xml:space="preserve"> preventability. Generally speaking, it ought to be made clear when probabilities are conditional on whether prevention is attempted or not, and also on </w:t>
      </w:r>
      <w:r>
        <w:t xml:space="preserve">the </w:t>
      </w:r>
      <w:r w:rsidRPr="0009222C">
        <w:t xml:space="preserve">probability of its success. </w:t>
      </w:r>
    </w:p>
    <w:p w14:paraId="7B8A85AE" w14:textId="77777777" w:rsidR="00216D05" w:rsidRPr="0009222C" w:rsidRDefault="00216D05" w:rsidP="00216D05">
      <w:pPr>
        <w:ind w:firstLine="720"/>
        <w:jc w:val="both"/>
      </w:pPr>
      <w:r w:rsidRPr="00372256">
        <w:t>Probability density, and its relation with cumulative probability could also be tricky, especially as the probability density of most risks is changing in time.</w:t>
      </w:r>
    </w:p>
    <w:p w14:paraId="0C375F52" w14:textId="77777777" w:rsidR="00216D05" w:rsidRDefault="00216D05" w:rsidP="00216D05"/>
    <w:p w14:paraId="101531E6" w14:textId="77777777" w:rsidR="00FC32E5" w:rsidRPr="0009222C" w:rsidRDefault="00FC32E5" w:rsidP="00047D85">
      <w:pPr>
        <w:jc w:val="both"/>
        <w:rPr>
          <w:i/>
          <w:color w:val="000000" w:themeColor="text1"/>
        </w:rPr>
      </w:pPr>
    </w:p>
    <w:p w14:paraId="2BD1F11D" w14:textId="1D16F12F" w:rsidR="00FC32E5" w:rsidRPr="0009222C" w:rsidRDefault="00FC32E5" w:rsidP="00FC32E5">
      <w:pPr>
        <w:pStyle w:val="Heading2"/>
        <w:numPr>
          <w:ilvl w:val="0"/>
          <w:numId w:val="0"/>
        </w:numPr>
        <w:ind w:left="720"/>
      </w:pPr>
      <w:r w:rsidRPr="0009222C">
        <w:t>3.</w:t>
      </w:r>
      <w:r w:rsidR="00271959" w:rsidRPr="0009222C">
        <w:t>5</w:t>
      </w:r>
      <w:r w:rsidRPr="0009222C">
        <w:t xml:space="preserve"> </w:t>
      </w:r>
      <w:r w:rsidR="00767181" w:rsidRPr="0009222C">
        <w:t>Use of p</w:t>
      </w:r>
      <w:r w:rsidRPr="0009222C">
        <w:t xml:space="preserve">robability </w:t>
      </w:r>
      <w:r w:rsidR="00767181" w:rsidRPr="0009222C">
        <w:t>orders of magnitude as a communication tool</w:t>
      </w:r>
    </w:p>
    <w:p w14:paraId="2F8F6A7A" w14:textId="0D49D997" w:rsidR="00271959" w:rsidRPr="0009222C" w:rsidRDefault="00271959" w:rsidP="00FC32E5">
      <w:pPr>
        <w:ind w:firstLine="720"/>
        <w:jc w:val="both"/>
      </w:pPr>
      <w:r w:rsidRPr="0009222C">
        <w:t>We recommend using magnitudes of probabilities in communicating about X risk.</w:t>
      </w:r>
    </w:p>
    <w:p w14:paraId="7EEE411D" w14:textId="5AE3254C" w:rsidR="00767181" w:rsidRPr="0009222C" w:rsidRDefault="00767181" w:rsidP="00D826B5">
      <w:pPr>
        <w:ind w:firstLine="720"/>
        <w:jc w:val="both"/>
      </w:pPr>
      <w:r w:rsidRPr="0009222C">
        <w:t>One</w:t>
      </w:r>
      <w:r w:rsidR="00271959" w:rsidRPr="0009222C">
        <w:t xml:space="preserve"> </w:t>
      </w:r>
      <w:r w:rsidRPr="0009222C">
        <w:t xml:space="preserve">way </w:t>
      </w:r>
      <w:r w:rsidR="00271959" w:rsidRPr="0009222C">
        <w:t>of</w:t>
      </w:r>
      <w:r w:rsidRPr="0009222C">
        <w:t xml:space="preserve"> overcom</w:t>
      </w:r>
      <w:r w:rsidR="00271959" w:rsidRPr="0009222C">
        <w:t>ing</w:t>
      </w:r>
      <w:r w:rsidRPr="0009222C">
        <w:t xml:space="preserve"> many of the difficulties of using probabilities as communication tool described above is to estimate probabilities with fidelity of one</w:t>
      </w:r>
      <w:r w:rsidR="00BE739E" w:rsidRPr="0009222C">
        <w:t xml:space="preserve"> or even two</w:t>
      </w:r>
      <w:r w:rsidRPr="0009222C">
        <w:t xml:space="preserve"> order</w:t>
      </w:r>
      <w:r w:rsidR="00A76F13" w:rsidRPr="0009222C">
        <w:t>s</w:t>
      </w:r>
      <w:r w:rsidRPr="0009222C">
        <w:t xml:space="preserve"> of magnitude</w:t>
      </w:r>
      <w:r w:rsidR="00271959" w:rsidRPr="0009222C">
        <w:t>,</w:t>
      </w:r>
      <w:r w:rsidRPr="0009222C">
        <w:t xml:space="preserve"> and do it over large fixed interval of time, that is </w:t>
      </w:r>
      <w:r w:rsidR="00A76F13" w:rsidRPr="0009222C">
        <w:t xml:space="preserve">the </w:t>
      </w:r>
      <w:r w:rsidRPr="0009222C">
        <w:t>next 100 years</w:t>
      </w:r>
      <w:r w:rsidR="00271959" w:rsidRPr="0009222C">
        <w:t xml:space="preserve"> (as it the furthest time where meaningful prognoses exist)</w:t>
      </w:r>
      <w:r w:rsidRPr="0009222C">
        <w:t>.</w:t>
      </w:r>
      <w:r w:rsidR="00A76F13" w:rsidRPr="0009222C">
        <w:t xml:space="preserve"> </w:t>
      </w:r>
      <w:r w:rsidRPr="0009222C">
        <w:t xml:space="preserve">This order of magnitude estimation will smooth </w:t>
      </w:r>
      <w:r w:rsidR="00271959" w:rsidRPr="0009222C">
        <w:t xml:space="preserve">many </w:t>
      </w:r>
      <w:r w:rsidRPr="0009222C">
        <w:t xml:space="preserve">of the uncertainties described above. </w:t>
      </w:r>
      <w:r w:rsidR="00271959" w:rsidRPr="0009222C">
        <w:t>Further,</w:t>
      </w:r>
      <w:r w:rsidR="00111D43" w:rsidRPr="0009222C">
        <w:t xml:space="preserve"> prevention actions are </w:t>
      </w:r>
      <w:r w:rsidR="00271959" w:rsidRPr="0009222C">
        <w:t>typically in</w:t>
      </w:r>
      <w:r w:rsidR="00111D43" w:rsidRPr="0009222C">
        <w:t xml:space="preserve">sensitive in to the exact value of probability. For example, if a given asteroid impact probability is 5% or 25%, needed prevention action will be </w:t>
      </w:r>
      <w:r w:rsidR="00A76F13" w:rsidRPr="0009222C">
        <w:t>nearly</w:t>
      </w:r>
      <w:r w:rsidR="00111D43" w:rsidRPr="0009222C">
        <w:t xml:space="preserve"> the same.</w:t>
      </w:r>
    </w:p>
    <w:p w14:paraId="593EF31C" w14:textId="396917FF" w:rsidR="00767181" w:rsidRPr="0009222C" w:rsidRDefault="00271959">
      <w:pPr>
        <w:ind w:firstLine="720"/>
        <w:jc w:val="both"/>
      </w:pPr>
      <w:r w:rsidRPr="0009222C">
        <w:t>For</w:t>
      </w:r>
      <w:r w:rsidR="00FC32E5" w:rsidRPr="0009222C">
        <w:t xml:space="preserve"> X risks, we suggest using probability intervals of </w:t>
      </w:r>
      <w:r w:rsidR="00767181" w:rsidRPr="0009222C">
        <w:t>2</w:t>
      </w:r>
      <w:r w:rsidR="00FC32E5" w:rsidRPr="0009222C">
        <w:t xml:space="preserve"> order</w:t>
      </w:r>
      <w:r w:rsidR="00A76F13" w:rsidRPr="0009222C">
        <w:t>s</w:t>
      </w:r>
      <w:r w:rsidR="00FC32E5" w:rsidRPr="0009222C">
        <w:t xml:space="preserve"> of magnitude. Using such intervals will often provide meaningful differences in probability estimates for individual risks. (However, expert estimates </w:t>
      </w:r>
      <w:r w:rsidR="00A76F13" w:rsidRPr="0009222C">
        <w:t>sometimes</w:t>
      </w:r>
      <w:r w:rsidR="00FC32E5" w:rsidRPr="0009222C">
        <w:t xml:space="preserve"> range from “inevitable” to “impossible”, as in AI risks). Large intervals will also accommodate the possibility of one risk overshadowing another, and other uncertainties which arise from the difficulties of defini</w:t>
      </w:r>
      <w:r w:rsidRPr="0009222C">
        <w:t>ng</w:t>
      </w:r>
      <w:r w:rsidR="00FC32E5" w:rsidRPr="0009222C">
        <w:t xml:space="preserve"> and measuring X-risks. </w:t>
      </w:r>
    </w:p>
    <w:p w14:paraId="6BF3C30B" w14:textId="2C26B586" w:rsidR="00FC32E5" w:rsidRPr="0009222C" w:rsidRDefault="00FC32E5">
      <w:pPr>
        <w:ind w:firstLine="720"/>
        <w:jc w:val="both"/>
        <w:rPr>
          <w:rFonts w:cs="Helvetica Neue"/>
        </w:rPr>
      </w:pPr>
      <w:r w:rsidRPr="0009222C">
        <w:t xml:space="preserve">This solution is itself inspired </w:t>
      </w:r>
      <w:r w:rsidR="00767181" w:rsidRPr="0009222C">
        <w:t xml:space="preserve">by </w:t>
      </w:r>
      <w:r w:rsidRPr="0009222C">
        <w:t>The Torino scale of asteroid danger, which we discuss in more detail b</w:t>
      </w:r>
      <w:r w:rsidR="00B271AC" w:rsidRPr="0009222C">
        <w:t>e</w:t>
      </w:r>
      <w:r w:rsidRPr="0009222C">
        <w:t>low. The Torino scale has five probability intervals,</w:t>
      </w:r>
      <w:r w:rsidR="00271959" w:rsidRPr="0009222C">
        <w:t xml:space="preserve"> </w:t>
      </w:r>
      <w:r w:rsidRPr="0009222C">
        <w:t xml:space="preserve">each </w:t>
      </w:r>
      <w:r w:rsidR="00271959" w:rsidRPr="0009222C">
        <w:t>with</w:t>
      </w:r>
      <w:r w:rsidRPr="0009222C">
        <w:t xml:space="preserve"> a </w:t>
      </w:r>
      <w:r w:rsidR="00B271AC" w:rsidRPr="0009222C">
        <w:t xml:space="preserve">two </w:t>
      </w:r>
      <w:r w:rsidRPr="0009222C">
        <w:t>order of magnitude difference from the next. Further, such intervals can be</w:t>
      </w:r>
      <w:r w:rsidRPr="0009222C">
        <w:rPr>
          <w:rFonts w:cs="Helvetica Neue"/>
        </w:rPr>
        <w:t xml:space="preserve"> used to present uncertainty in probability estimation. This uncertainty is often very large for even approximately well-defined asteroid risks. For example, Garrick </w:t>
      </w:r>
      <w:r w:rsidRPr="0009222C">
        <w:rPr>
          <w:rFonts w:cs="Helvetica Neue"/>
        </w:rPr>
        <w:fldChar w:fldCharType="begin"/>
      </w:r>
      <w:r w:rsidRPr="0009222C">
        <w:rPr>
          <w:rFonts w:cs="Helvetica Neue"/>
        </w:rPr>
        <w:instrText xml:space="preserve"> ADDIN ZOTERO_ITEM CSL_CITATION {"citationID":"pd6b7skr3","properties":{"formattedCitation":"(Garrick, 2008)","plainCitation":"(Garrick, 2008)"},"citationItems":[{"id":3315,"uris":["http://zotero.org/users/3736454/items/Z4RSBHD8"],"uri":["http://zotero.org/users/3736454/items/Z4RSBHD8"],"itemData":{"id":3315,"type":"book","title":"Quantifying and Controlling Catastrophic Risks","publisher":"Academic Press","number-of-pages":"374","source":"Google Books","abstract":"The perception, assessment and management of risk are increasingly important core principles for determining the development of both policy and strategic responses to civil and environmental catastrophes. Whereas these principles were once confined to some areas of activity i.e. financial and insurance, they are now widely used in civil and environmental engineering. Comprehensive and readable, Civil and Environmental Risk: Mitigation and Control, provides readers with the mathematical tools and quantitative methods for determining the probability of a catastrophic event and mitigating and controlling the aftermath. With this book engineers develop the required skills for accurately assessing risk and formulating appropriate response strategies. The two part treatment starts with a clear and rigorous exposition of the quantitative risk assessment process, followed by self-contained chapters concerning applications. One of the first books to address both natural and human generated disasters, topics include events such as pandemic diseases, climate changes, major hurricanes, super earthquakes, mega tsunamis, volcanic eruptions, industrial accidents and terrorist attacks. Case studies appear at the end of the book allowing engineers to see how these principles are applied to scenarios such as a super hurricane or mega tsunamis, a reactor core melt down in a nuclear plant, a terrorist attack on the national electric grid, and an abrupt climate change brought about by a change in the ocean currents in the North Atlantic. Written by the current Chairman of the U.S. Nuclear Waste Technical Review Board, Environmental risk managers will find this reference a valuable and authoritative guide both in accurately calculating risk and its applications in their work.Mathematical tools for calculating and Controlling Catastrophic RiskPresents a systematic method for ranking the importance of societal threatsIncludes both Natural and Industrial CatastrophesCase studies cover such events as pandemic diseases, climate changes, major hurricanes, super earthquakes, mega tsunamis, volcanic eruptions, industrial accidents, and terrorist attacks","ISBN":"978-0-08-092345-1","language":"en","author":[{"family":"Garrick","given":"B. John"}],"issued":{"date-parts":[["2008",10,27]]}}}],"schema":"https://github.com/citation-style-language/schema/raw/master/csl-citation.json"} </w:instrText>
      </w:r>
      <w:r w:rsidRPr="0009222C">
        <w:rPr>
          <w:rFonts w:cs="Helvetica Neue"/>
        </w:rPr>
        <w:fldChar w:fldCharType="separate"/>
      </w:r>
      <w:r w:rsidRPr="0009222C">
        <w:rPr>
          <w:rFonts w:cs="Helvetica Neue"/>
          <w:noProof/>
        </w:rPr>
        <w:t>(Garrick, 2008)</w:t>
      </w:r>
      <w:r w:rsidRPr="0009222C">
        <w:rPr>
          <w:rFonts w:cs="Helvetica Neue"/>
        </w:rPr>
        <w:fldChar w:fldCharType="end"/>
      </w:r>
      <w:r w:rsidRPr="0009222C">
        <w:rPr>
          <w:rFonts w:cs="Helvetica Neue"/>
        </w:rPr>
        <w:t xml:space="preserve"> estimated that asteroid impacts on the contiguous US with at least 10 000 victims to have expected frequency between once </w:t>
      </w:r>
      <w:r w:rsidR="00767181" w:rsidRPr="0009222C">
        <w:rPr>
          <w:rFonts w:cs="Helvetica Neue"/>
        </w:rPr>
        <w:t>1:</w:t>
      </w:r>
      <w:r w:rsidRPr="0009222C">
        <w:rPr>
          <w:rFonts w:cs="Helvetica Neue"/>
        </w:rPr>
        <w:t xml:space="preserve"> 1900 and </w:t>
      </w:r>
      <w:r w:rsidR="00767181" w:rsidRPr="0009222C">
        <w:rPr>
          <w:rFonts w:cs="Helvetica Neue"/>
        </w:rPr>
        <w:t>1:</w:t>
      </w:r>
      <w:r w:rsidRPr="0009222C">
        <w:rPr>
          <w:rFonts w:cs="Helvetica Neue"/>
        </w:rPr>
        <w:t xml:space="preserve"> 520 000 years with 90 percent confidence. In other words, it </w:t>
      </w:r>
      <w:r w:rsidR="00271959" w:rsidRPr="0009222C">
        <w:rPr>
          <w:rFonts w:cs="Helvetica Neue"/>
        </w:rPr>
        <w:t>used</w:t>
      </w:r>
      <w:r w:rsidRPr="0009222C">
        <w:rPr>
          <w:rFonts w:cs="Helvetica Neue"/>
        </w:rPr>
        <w:t xml:space="preserve"> more than 2 orders of magnitude uncertainty. </w:t>
      </w:r>
    </w:p>
    <w:p w14:paraId="5B9FCAD2" w14:textId="078CC513" w:rsidR="00047D85" w:rsidRPr="00152101" w:rsidRDefault="00EC4189" w:rsidP="00D826B5">
      <w:pPr>
        <w:ind w:firstLine="720"/>
        <w:jc w:val="both"/>
      </w:pPr>
      <w:r>
        <w:t>Of course, there is a lot more to be said about the relationship between X risks and probability—however here we restrict ourselves to those issues most crucial for our purpose, that is, designing a communication tool for X risks.</w:t>
      </w:r>
    </w:p>
    <w:p w14:paraId="595FCD8B" w14:textId="34C2DBB1" w:rsidR="004C109E" w:rsidRPr="0009222C" w:rsidRDefault="003C1B52">
      <w:pPr>
        <w:pStyle w:val="Heading1"/>
      </w:pPr>
      <w:bookmarkStart w:id="7" w:name="_Toc479770379"/>
      <w:bookmarkStart w:id="8" w:name="_Toc489969914"/>
      <w:r w:rsidRPr="00152101">
        <w:t xml:space="preserve">4. </w:t>
      </w:r>
      <w:bookmarkStart w:id="9" w:name="_Toc477696390"/>
      <w:bookmarkStart w:id="10" w:name="_Toc477696391"/>
      <w:bookmarkStart w:id="11" w:name="_Toc477696392"/>
      <w:bookmarkStart w:id="12" w:name="_Toc479770382"/>
      <w:bookmarkStart w:id="13" w:name="_Toc489969917"/>
      <w:bookmarkEnd w:id="7"/>
      <w:bookmarkEnd w:id="8"/>
      <w:bookmarkEnd w:id="9"/>
      <w:bookmarkEnd w:id="10"/>
      <w:bookmarkEnd w:id="11"/>
      <w:r w:rsidR="002307F2" w:rsidRPr="00152101">
        <w:t>Constructing</w:t>
      </w:r>
      <w:r w:rsidR="007B3D75" w:rsidRPr="0009222C">
        <w:t xml:space="preserve"> the scale of </w:t>
      </w:r>
      <w:bookmarkEnd w:id="12"/>
      <w:r w:rsidR="00C26762" w:rsidRPr="0009222C">
        <w:t>human extinction risks</w:t>
      </w:r>
      <w:bookmarkEnd w:id="13"/>
    </w:p>
    <w:p w14:paraId="193BB7F0" w14:textId="1E73FB34" w:rsidR="003C1B52" w:rsidRPr="0009222C" w:rsidRDefault="005D7E23" w:rsidP="0077411B">
      <w:pPr>
        <w:pStyle w:val="Heading2"/>
        <w:numPr>
          <w:ilvl w:val="0"/>
          <w:numId w:val="0"/>
        </w:numPr>
        <w:ind w:left="720"/>
      </w:pPr>
      <w:r w:rsidRPr="0009222C">
        <w:t>4.1. Existing scales for different catastrophic risks</w:t>
      </w:r>
    </w:p>
    <w:p w14:paraId="1C977406" w14:textId="6E3377EF" w:rsidR="003C1B52" w:rsidRPr="0009222C" w:rsidRDefault="003C1B52" w:rsidP="003C1B52">
      <w:pPr>
        <w:ind w:firstLine="720"/>
        <w:jc w:val="both"/>
      </w:pPr>
      <w:r w:rsidRPr="0009222C">
        <w:t xml:space="preserve">In section 2 we established the connection between global catastrophic risks, civilizational collapse risks, human extinction and X risks; we </w:t>
      </w:r>
      <w:r w:rsidR="00BE739E" w:rsidRPr="0009222C">
        <w:t xml:space="preserve">explored </w:t>
      </w:r>
      <w:r w:rsidR="00B271AC" w:rsidRPr="0009222C">
        <w:t xml:space="preserve">the </w:t>
      </w:r>
      <w:r w:rsidR="00BE739E" w:rsidRPr="0009222C">
        <w:t xml:space="preserve">difficulty of the use of probabilities as a </w:t>
      </w:r>
      <w:r w:rsidR="00BE739E" w:rsidRPr="0009222C">
        <w:lastRenderedPageBreak/>
        <w:t>communication tool</w:t>
      </w:r>
      <w:r w:rsidRPr="0009222C">
        <w:t xml:space="preserve"> </w:t>
      </w:r>
      <w:r w:rsidR="00BE739E" w:rsidRPr="0009222C">
        <w:t xml:space="preserve">for </w:t>
      </w:r>
      <w:r w:rsidRPr="0009222C">
        <w:t xml:space="preserve">X risks in section 3; </w:t>
      </w:r>
      <w:r w:rsidR="00BE739E" w:rsidRPr="0009222C">
        <w:t>n</w:t>
      </w:r>
      <w:r w:rsidRPr="0009222C">
        <w:t xml:space="preserve">ow we can construct the scale to communicate the </w:t>
      </w:r>
      <w:r w:rsidR="00BE739E" w:rsidRPr="0009222C">
        <w:t xml:space="preserve">level of risk </w:t>
      </w:r>
      <w:r w:rsidRPr="0009222C">
        <w:t>of all global catastrophic and X risks.</w:t>
      </w:r>
    </w:p>
    <w:p w14:paraId="6494A8E8" w14:textId="087DC105" w:rsidR="003C1B52" w:rsidRPr="0009222C" w:rsidRDefault="003C1B52" w:rsidP="00E41A5A">
      <w:pPr>
        <w:widowControl w:val="0"/>
        <w:spacing w:line="320" w:lineRule="atLeast"/>
        <w:ind w:firstLine="360"/>
        <w:jc w:val="both"/>
        <w:rPr>
          <w:rFonts w:cs="Helvetica Neue"/>
        </w:rPr>
      </w:pPr>
      <w:r w:rsidRPr="0009222C">
        <w:rPr>
          <w:rFonts w:cs="Helvetica Neue"/>
        </w:rPr>
        <w:t xml:space="preserve">Our scale is </w:t>
      </w:r>
      <w:r w:rsidR="00BE739E" w:rsidRPr="0009222C">
        <w:rPr>
          <w:rFonts w:cs="Helvetica Neue"/>
        </w:rPr>
        <w:t>inspired by</w:t>
      </w:r>
      <w:r w:rsidRPr="0009222C">
        <w:rPr>
          <w:rFonts w:cs="Helvetica Neue"/>
        </w:rPr>
        <w:t xml:space="preserve"> the Torino scale of asteroid danger</w:t>
      </w:r>
      <w:r w:rsidR="00BE739E" w:rsidRPr="0009222C">
        <w:rPr>
          <w:rFonts w:cs="Helvetica Neue"/>
        </w:rPr>
        <w:t xml:space="preserve"> which</w:t>
      </w:r>
      <w:r w:rsidRPr="0009222C">
        <w:rPr>
          <w:rFonts w:cs="Helvetica Neue"/>
        </w:rPr>
        <w:t xml:space="preserve"> was suggested by professor Richard Binzel </w:t>
      </w:r>
      <w:r w:rsidRPr="00152101">
        <w:fldChar w:fldCharType="begin"/>
      </w:r>
      <w:r w:rsidRPr="0009222C">
        <w:instrText xml:space="preserve"> ADDIN ZOTERO_ITEM CSL_CITATION {"citationID":"OC8OmNDV","properties":{"formattedCitation":"(Binzel, 1997)","plainCitation":"(Binzel, 1997)"},"citationItems":[{"id":683,"uris":["http://zotero.org/users/3736454/items/MPHV28H7"],"uri":["http://zotero.org/users/3736454/items/MPHV28H7"],"itemData":{"id":683,"type":"article-journal","title":"A Near-Earth Object Hazard Index. Annals of the","container-title":"New York Academy of Sciences","page":"545–551","volume":"822","DOI":"doi:10.1111/j.1749-6632.1997.tb48366.x","language":"en","author":[{"family":"Binzel","given":"R.P."}],"issued":{"date-parts":[["1997"]]}}}],"schema":"https://github.com/citation-style-language/schema/raw/master/csl-citation.json"} </w:instrText>
      </w:r>
      <w:r w:rsidRPr="00152101">
        <w:fldChar w:fldCharType="separate"/>
      </w:r>
      <w:r w:rsidRPr="00152101">
        <w:t>(Binzel, 1997)</w:t>
      </w:r>
      <w:r w:rsidRPr="00152101">
        <w:fldChar w:fldCharType="end"/>
      </w:r>
      <w:r w:rsidRPr="00152101">
        <w:rPr>
          <w:rFonts w:cs="Helvetica Neue"/>
        </w:rPr>
        <w:t>. As it only measures the energy of impact, it is</w:t>
      </w:r>
      <w:r w:rsidR="00B271AC" w:rsidRPr="0009222C">
        <w:rPr>
          <w:rFonts w:cs="Helvetica Neue"/>
        </w:rPr>
        <w:t xml:space="preserve"> </w:t>
      </w:r>
      <w:r w:rsidRPr="0009222C">
        <w:rPr>
          <w:rFonts w:cs="Helvetica Neue"/>
        </w:rPr>
        <w:t>n</w:t>
      </w:r>
      <w:r w:rsidR="00B271AC" w:rsidRPr="0009222C">
        <w:rPr>
          <w:rFonts w:cs="Helvetica Neue"/>
        </w:rPr>
        <w:t>o</w:t>
      </w:r>
      <w:r w:rsidRPr="0009222C">
        <w:rPr>
          <w:rFonts w:cs="Helvetica Neue"/>
        </w:rPr>
        <w:t>t restricted to asteroids but applies to many celestial bodies (comets, for instance). It was first created to communicate the level of risk to the public, because professionals and decision makers have access to all underlying data for the hazardous object.</w:t>
      </w:r>
    </w:p>
    <w:p w14:paraId="4DF4DC40" w14:textId="197BBEE5" w:rsidR="003C1B52" w:rsidRPr="00152101" w:rsidRDefault="003C1B52" w:rsidP="00E41A5A">
      <w:pPr>
        <w:widowControl w:val="0"/>
        <w:spacing w:line="320" w:lineRule="atLeast"/>
        <w:ind w:firstLine="360"/>
        <w:jc w:val="both"/>
      </w:pPr>
      <w:r w:rsidRPr="0009222C">
        <w:rPr>
          <w:rFonts w:cs="Helvetica Neue"/>
        </w:rPr>
        <w:t xml:space="preserve">The Torino scale combines a 5 level color code and 11 level numbered codes. </w:t>
      </w:r>
      <w:r w:rsidRPr="0009222C">
        <w:t xml:space="preserve">One of the Torino scale’s features is that it connects the size and the probability using diagonal lines, i.e., an event with a bigger size and smaller probability warrants the same level of attention as smaller but more probable events. However, this approach has some difficulties, as was described by </w:t>
      </w:r>
      <w:r w:rsidRPr="00152101">
        <w:fldChar w:fldCharType="begin"/>
      </w:r>
      <w:r w:rsidRPr="0009222C">
        <w:instrText xml:space="preserve"> ADDIN ZOTERO_ITEM CSL_CITATION {"citationID":"2iso0bmfu9","properties":{"formattedCitation":"(Cox, 2008)","plainCitation":"(Cox, 2008)"},"citationItems":[{"id":3313,"uris":["http://zotero.org/users/3736454/items/HCTEZ3TP"],"uri":["http://zotero.org/users/3736454/items/HCTEZ3TP"],"itemData":{"id":3313,"type":"article-journal","title":"What's wrong with risk matrices?","container-title":"Risk Analysis: An Official Publication of the Society for Risk Analysis","page":"497-512","volume":"28","issue":"2","source":"PubMed","abstract":"Risk matrices-tables mapping \"frequency\" and \"severity\" ratings to corresponding risk priority levels-are popular in applications as diverse as terrorism risk analysis, highway construction project management, office building risk analysis, climate change risk management, and enterprise risk management (ERM). National and international standards (e.g., Military Standard 882C and AS/NZS 4360:1999) have stimulated adoption of risk matrices by many organizations and risk consultants. However, little research rigorously validates their performance in actually improving risk management decisions. This article examines some mathematical properties of risk matrices and shows that they have the following limitations. (a) Poor Resolution. Typical risk matrices can correctly and unambiguously compare only a small fraction (e.g., less than 10%) of randomly selected pairs of hazards. They can assign identical ratings to quantitatively very different risks (\"range compression\"). (b) Errors. Risk matrices can mistakenly assign higher qualitative ratings to quantitatively smaller risks. For risks with negatively correlated frequencies and severities, they can be \"worse than useless,\" leading to worse-than-random decisions. (c) Suboptimal Resource Allocation. Effective allocation of resources to risk-reducing countermeasures cannot be based on the categories provided by risk matrices. (d) Ambiguous Inputs and Outputs. Categorizations of severity cannot be made objectively for uncertain consequences. Inputs to risk matrices (e.g., frequency and severity categorizations) and resulting outputs (i.e., risk ratings) require subjective interpretation, and different users may obtain opposite ratings of the same quantitative risks. These limitations suggest that risk matrices should be used with caution, and only with careful explanations of embedded judgments.","DOI":"10.1111/j.1539-6924.2008.01030.x","ISSN":"1539-6924","note":"PMID: 18419665","journalAbbreviation":"Risk Anal.","language":"eng","author":[{"family":"Cox","given":"Louis Anthony"}],"issued":{"date-parts":[["2008",4]]}}}],"schema":"https://github.com/citation-style-language/schema/raw/master/csl-citation.json"} </w:instrText>
      </w:r>
      <w:r w:rsidRPr="00152101">
        <w:fldChar w:fldCharType="separate"/>
      </w:r>
      <w:r w:rsidRPr="00152101">
        <w:rPr>
          <w:noProof/>
        </w:rPr>
        <w:t>(Cox, 2008)</w:t>
      </w:r>
      <w:r w:rsidRPr="00152101">
        <w:fldChar w:fldCharType="end"/>
      </w:r>
      <w:r w:rsidR="00D018E4" w:rsidRPr="00152101">
        <w:t>.</w:t>
      </w:r>
    </w:p>
    <w:p w14:paraId="0A8F4471" w14:textId="77777777" w:rsidR="003C1B52" w:rsidRPr="0009222C" w:rsidRDefault="003C1B52" w:rsidP="003C1B52">
      <w:pPr>
        <w:ind w:firstLine="360"/>
        <w:jc w:val="both"/>
      </w:pPr>
    </w:p>
    <w:p w14:paraId="602C45A4" w14:textId="2FB9EB93" w:rsidR="003C1B52" w:rsidRPr="0009222C" w:rsidRDefault="003C1B52" w:rsidP="003C1B52">
      <w:pPr>
        <w:ind w:firstLine="360"/>
        <w:jc w:val="both"/>
      </w:pPr>
      <w:r w:rsidRPr="0009222C">
        <w:t>There are several other scales of specific global risks based on similar principles:</w:t>
      </w:r>
    </w:p>
    <w:p w14:paraId="1D789BA4" w14:textId="77777777" w:rsidR="003C1B52" w:rsidRPr="0009222C" w:rsidRDefault="003C1B52" w:rsidP="003C1B52">
      <w:pPr>
        <w:pStyle w:val="ListParagraph"/>
        <w:numPr>
          <w:ilvl w:val="0"/>
          <w:numId w:val="5"/>
        </w:numPr>
        <w:jc w:val="both"/>
      </w:pPr>
      <w:r w:rsidRPr="0009222C">
        <w:rPr>
          <w:i/>
        </w:rPr>
        <w:t>Volcanic explosivity index</w:t>
      </w:r>
      <w:r w:rsidRPr="0009222C">
        <w:t xml:space="preserve">, VEI, 0-8, </w:t>
      </w:r>
      <w:r w:rsidRPr="0009222C">
        <w:fldChar w:fldCharType="begin"/>
      </w:r>
      <w:r w:rsidRPr="0009222C">
        <w:instrText xml:space="preserve"> ADDIN ZOTERO_ITEM CSL_CITATION {"citationID":"mvLXVvZ9","properties":{"formattedCitation":"(USGS, 2017)","plainCitation":"(USGS, 2017)"},"citationItems":[{"id":717,"uris":["http://zotero.org/users/3736454/items/A77PBRZK"],"uri":["http://zotero.org/users/3736454/items/A77PBRZK"],"itemData":{"id":717,"type":"article-journal","title":"The Volcanic Explosivity Index (VEI)","URL":"https://volcanoes.usgs.gov/vsc/glossary/vei.html","author":[{"family":"USGS","given":""}],"issued":{"date-parts":[["2017"]]}}}],"schema":"https://github.com/citation-style-language/schema/raw/master/csl-citation.json"} </w:instrText>
      </w:r>
      <w:r w:rsidRPr="0009222C">
        <w:fldChar w:fldCharType="separate"/>
      </w:r>
      <w:r w:rsidRPr="0009222C">
        <w:t>(USGS, 2017)</w:t>
      </w:r>
      <w:r w:rsidRPr="0009222C">
        <w:fldChar w:fldCharType="end"/>
      </w:r>
    </w:p>
    <w:p w14:paraId="36F7AE1B" w14:textId="77777777" w:rsidR="003C1B52" w:rsidRPr="0009222C" w:rsidRDefault="003C1B52" w:rsidP="003C1B52">
      <w:pPr>
        <w:pStyle w:val="ListParagraph"/>
        <w:numPr>
          <w:ilvl w:val="0"/>
          <w:numId w:val="5"/>
        </w:numPr>
        <w:jc w:val="both"/>
      </w:pPr>
      <w:r w:rsidRPr="0009222C">
        <w:rPr>
          <w:i/>
        </w:rPr>
        <w:t>DEFCON</w:t>
      </w:r>
      <w:r w:rsidRPr="0009222C">
        <w:t xml:space="preserve"> (DEFense readiness CONdition, used by the US military to describe five levels of readiness), from 5 to 1. </w:t>
      </w:r>
    </w:p>
    <w:p w14:paraId="56DF1F3E" w14:textId="77777777" w:rsidR="003C1B52" w:rsidRPr="0009222C" w:rsidRDefault="003C1B52" w:rsidP="003C1B52">
      <w:pPr>
        <w:pStyle w:val="ListParagraph"/>
        <w:numPr>
          <w:ilvl w:val="0"/>
          <w:numId w:val="5"/>
        </w:numPr>
        <w:jc w:val="both"/>
      </w:pPr>
      <w:r w:rsidRPr="0009222C">
        <w:rPr>
          <w:i/>
        </w:rPr>
        <w:t>“Rio scale” of the Search for Extra-Terrestrial Intelligence</w:t>
      </w:r>
      <w:r w:rsidRPr="0009222C">
        <w:t xml:space="preserve"> (SETI) – complex scale with three subscales </w:t>
      </w:r>
      <w:r w:rsidRPr="0009222C">
        <w:fldChar w:fldCharType="begin"/>
      </w:r>
      <w:r w:rsidRPr="0009222C">
        <w:instrText xml:space="preserve"> ADDIN ZOTERO_ITEM CSL_CITATION {"citationID":"aLZTKbk8","properties":{"formattedCitation":"(Almar, 2011)","plainCitation":"(Almar, 2011)"},"citationItems":[{"id":684,"uris":["http://zotero.org/users/3736454/items/ZCG8CKQH"],"uri":["http://zotero.org/users/3736454/items/ZCG8CKQH"],"itemData":{"id":684,"type":"article-journal","title":"SETI and Astrobiology: The Rio Scale and the London Scale","container-title":"Acta Astronautica. Science Direct","page":"899–904","volume":"69","DOI":"doi:10.1016/j.actaastro.2011.05.036","language":"it","author":[{"family":"Almar","given":"I."}],"issued":{"date-parts":[["2011"]]}}}],"schema":"https://github.com/citation-style-language/schema/raw/master/csl-citation.json"} </w:instrText>
      </w:r>
      <w:r w:rsidRPr="0009222C">
        <w:fldChar w:fldCharType="separate"/>
      </w:r>
      <w:r w:rsidRPr="0009222C">
        <w:t>(Almar, 2011)</w:t>
      </w:r>
      <w:r w:rsidRPr="0009222C">
        <w:fldChar w:fldCharType="end"/>
      </w:r>
      <w:r w:rsidRPr="0009222C">
        <w:t>.</w:t>
      </w:r>
    </w:p>
    <w:p w14:paraId="48BE7AC5" w14:textId="77777777" w:rsidR="003C1B52" w:rsidRPr="0009222C" w:rsidRDefault="003C1B52" w:rsidP="003C1B52">
      <w:pPr>
        <w:pStyle w:val="ListParagraph"/>
        <w:numPr>
          <w:ilvl w:val="0"/>
          <w:numId w:val="5"/>
        </w:numPr>
        <w:jc w:val="both"/>
      </w:pPr>
      <w:r w:rsidRPr="0009222C">
        <w:rPr>
          <w:i/>
        </w:rPr>
        <w:t>Palermo scale of asteroid risks</w:t>
      </w:r>
      <w:r w:rsidRPr="0009222C">
        <w:t xml:space="preserve"> compares the likelihood of the detected potential impactor with the average risk posed by objects of the same size measured both by energy and frequency </w:t>
      </w:r>
      <w:r w:rsidRPr="0009222C">
        <w:fldChar w:fldCharType="begin"/>
      </w:r>
      <w:r w:rsidRPr="0009222C">
        <w:instrText xml:space="preserve"> ADDIN ZOTERO_ITEM CSL_CITATION {"citationID":"eykxB5qA","properties":{"formattedCitation":"(NASA, 2017)","plainCitation":"(NASA, 2017)"},"citationItems":[{"id":718,"uris":["http://zotero.org/users/3736454/items/Q56GUND3"],"uri":["http://zotero.org/users/3736454/items/Q56GUND3"],"itemData":{"id":718,"type":"article","title":"THE PALERMO TECHNICAL IMPACT HAZARD SCALE","URL":"http://neo.jpl.nasa.gov/risk/doc/palermo.html","author":[{"family":"NASA","given":""}],"issued":{"date-parts":[["2017"]]}}}],"schema":"https://github.com/citation-style-language/schema/raw/master/csl-citation.json"} </w:instrText>
      </w:r>
      <w:r w:rsidRPr="0009222C">
        <w:fldChar w:fldCharType="separate"/>
      </w:r>
      <w:r w:rsidRPr="0009222C">
        <w:t>(NASA, 2017)</w:t>
      </w:r>
      <w:r w:rsidRPr="0009222C">
        <w:fldChar w:fldCharType="end"/>
      </w:r>
      <w:r w:rsidRPr="0009222C">
        <w:t>.</w:t>
      </w:r>
    </w:p>
    <w:p w14:paraId="4E78AAF6" w14:textId="77777777" w:rsidR="003C1B52" w:rsidRPr="0009222C" w:rsidRDefault="003C1B52" w:rsidP="003C1B52">
      <w:pPr>
        <w:pStyle w:val="ListParagraph"/>
        <w:numPr>
          <w:ilvl w:val="0"/>
          <w:numId w:val="5"/>
        </w:numPr>
        <w:jc w:val="both"/>
      </w:pPr>
      <w:r w:rsidRPr="0009222C">
        <w:rPr>
          <w:i/>
        </w:rPr>
        <w:t>San-Marino scale of risks of M</w:t>
      </w:r>
      <w:r w:rsidRPr="0009222C">
        <w:rPr>
          <w:rFonts w:cs="Helvetica Neue"/>
          <w:i/>
        </w:rPr>
        <w:t>essaging to Extra-Terrestrial Intelligence</w:t>
      </w:r>
      <w:r w:rsidRPr="0009222C">
        <w:rPr>
          <w:rFonts w:cs="Helvetica Neue"/>
        </w:rPr>
        <w:t xml:space="preserve"> (</w:t>
      </w:r>
      <w:r w:rsidRPr="0009222C">
        <w:t xml:space="preserve">METI) </w:t>
      </w:r>
      <w:r w:rsidRPr="0009222C">
        <w:fldChar w:fldCharType="begin"/>
      </w:r>
      <w:r w:rsidRPr="0009222C">
        <w:instrText xml:space="preserve"> ADDIN ZOTERO_ITEM CSL_CITATION {"citationID":"FZ1rfU74","properties":{"formattedCitation":"(Almar, 2007)","plainCitation":"(Almar, 2007)"},"citationItems":[{"id":720,"uris":["http://zotero.org/users/3736454/items/BMFD6VV2"],"uri":["http://zotero.org/users/3736454/items/BMFD6VV2"],"itemData":{"id":720,"type":"article-journal","title":"The San Marino Scale: A new analytical tool for assessing transmission risk","container-title":"Acta Astronautica, Volume 60, Issue 1, p. 57-59.","author":[{"family":"Almar","given":"I."}],"issued":{"date-parts":[["2007"]]}}}],"schema":"https://github.com/citation-style-language/schema/raw/master/csl-citation.json"} </w:instrText>
      </w:r>
      <w:r w:rsidRPr="0009222C">
        <w:fldChar w:fldCharType="separate"/>
      </w:r>
      <w:r w:rsidRPr="0009222C">
        <w:t>(Almar, 2007)</w:t>
      </w:r>
      <w:r w:rsidRPr="0009222C">
        <w:fldChar w:fldCharType="end"/>
      </w:r>
      <w:r w:rsidRPr="0009222C">
        <w:t>.</w:t>
      </w:r>
    </w:p>
    <w:p w14:paraId="06437F94" w14:textId="77777777" w:rsidR="003C1B52" w:rsidRPr="0009222C" w:rsidRDefault="003C1B52" w:rsidP="003C1B52">
      <w:pPr>
        <w:ind w:left="360"/>
        <w:rPr>
          <w:rFonts w:cs="Helvetica Neue"/>
        </w:rPr>
      </w:pPr>
    </w:p>
    <w:p w14:paraId="730602B2" w14:textId="288E41B6" w:rsidR="003C1B52" w:rsidRPr="00152101" w:rsidRDefault="003C1B52" w:rsidP="00E41A5A">
      <w:pPr>
        <w:widowControl w:val="0"/>
        <w:spacing w:line="320" w:lineRule="atLeast"/>
        <w:ind w:firstLine="360"/>
        <w:jc w:val="both"/>
      </w:pPr>
      <w:r w:rsidRPr="0009222C">
        <w:rPr>
          <w:rFonts w:cs="Helvetica Neue"/>
        </w:rPr>
        <w:t xml:space="preserve">The only more general scale for several global risks is the Doomsday Clock by the Bulletin of the Atomic Scientists, which shows global risks as minutes before midnight. It is oriented towards risks of a nuclear war and climate change and communicates only emotional impact </w:t>
      </w:r>
      <w:r w:rsidRPr="00152101">
        <w:rPr>
          <w:rFonts w:cs="Helvetica Neue"/>
        </w:rPr>
        <w:fldChar w:fldCharType="begin"/>
      </w:r>
      <w:r w:rsidRPr="0009222C">
        <w:rPr>
          <w:rFonts w:cs="Helvetica Neue"/>
        </w:rPr>
        <w:instrText xml:space="preserve"> ADDIN ZOTERO_ITEM CSL_CITATION {"citationID":"11l9aainkg","properties":{"formattedCitation":"(The Bulletin of the Atomic Scientists, 2017)","plainCitation":"(The Bulletin of the Atomic Scientists, 2017)"},"citationItems":[{"id":3041,"uris":["http://zotero.org/users/3736454/items/T9VAD2EE"],"uri":["http://zotero.org/users/3736454/items/T9VAD2EE"],"itemData":{"id":3041,"type":"article","title":"Doomsday Clock","URL":"http://thebulletin.org/timeline","author":[{"family":"The Bulletin of the Atomic Scientists","given":""}],"issued":{"date-parts":[["2017"]]}}}],"schema":"https://github.com/citation-style-language/schema/raw/master/csl-citation.json"} </w:instrText>
      </w:r>
      <w:r w:rsidRPr="00152101">
        <w:rPr>
          <w:rFonts w:cs="Helvetica Neue"/>
        </w:rPr>
        <w:fldChar w:fldCharType="separate"/>
      </w:r>
      <w:r w:rsidRPr="00152101">
        <w:t>(The Bulletin of the Atomic Scientists, 2017)</w:t>
      </w:r>
      <w:r w:rsidRPr="00152101">
        <w:rPr>
          <w:rFonts w:cs="Helvetica Neue"/>
        </w:rPr>
        <w:fldChar w:fldCharType="end"/>
      </w:r>
      <w:r w:rsidR="008D6E4F" w:rsidRPr="00152101">
        <w:rPr>
          <w:rFonts w:cs="Helvetica Neue"/>
        </w:rPr>
        <w:t>.</w:t>
      </w:r>
    </w:p>
    <w:p w14:paraId="0E15049F" w14:textId="5B6286ED" w:rsidR="00974854" w:rsidRPr="0009222C" w:rsidRDefault="003C1B52" w:rsidP="0077411B">
      <w:pPr>
        <w:pStyle w:val="Heading2"/>
        <w:numPr>
          <w:ilvl w:val="0"/>
          <w:numId w:val="0"/>
        </w:numPr>
        <w:ind w:left="720"/>
      </w:pPr>
      <w:bookmarkStart w:id="14" w:name="_Toc489969918"/>
      <w:r w:rsidRPr="0009222C">
        <w:t>4</w:t>
      </w:r>
      <w:r w:rsidR="00EF7572" w:rsidRPr="0009222C">
        <w:t>.</w:t>
      </w:r>
      <w:r w:rsidR="00EA3852" w:rsidRPr="0009222C">
        <w:t>2</w:t>
      </w:r>
      <w:r w:rsidR="00EF7572" w:rsidRPr="0009222C">
        <w:t>. The goals of the scale</w:t>
      </w:r>
      <w:bookmarkEnd w:id="14"/>
    </w:p>
    <w:p w14:paraId="6134D397" w14:textId="6DDF0F15" w:rsidR="009B500D" w:rsidRPr="0009222C" w:rsidRDefault="00573C7E">
      <w:pPr>
        <w:ind w:firstLine="720"/>
        <w:jc w:val="both"/>
      </w:pPr>
      <w:r w:rsidRPr="0009222C">
        <w:t xml:space="preserve">How good a scale </w:t>
      </w:r>
      <w:r w:rsidR="00B271AC" w:rsidRPr="0009222C">
        <w:t xml:space="preserve">is </w:t>
      </w:r>
      <w:r w:rsidRPr="0009222C">
        <w:t xml:space="preserve">depends in part on what it is intended to do: </w:t>
      </w:r>
      <w:r w:rsidR="00235F0C" w:rsidRPr="0009222C">
        <w:t xml:space="preserve">who </w:t>
      </w:r>
      <w:r w:rsidR="0087025C" w:rsidRPr="0009222C">
        <w:t xml:space="preserve">will use </w:t>
      </w:r>
      <w:r w:rsidRPr="0009222C">
        <w:t>it</w:t>
      </w:r>
      <w:r w:rsidR="008043B0" w:rsidRPr="0009222C">
        <w:t xml:space="preserve"> </w:t>
      </w:r>
      <w:r w:rsidR="00235F0C" w:rsidRPr="0009222C">
        <w:t xml:space="preserve">and how </w:t>
      </w:r>
      <w:r w:rsidRPr="0009222C">
        <w:t>will they use it.</w:t>
      </w:r>
      <w:r w:rsidR="008D6E4F" w:rsidRPr="0009222C">
        <w:t xml:space="preserve"> There are three main groups of</w:t>
      </w:r>
      <w:r w:rsidR="00B271AC" w:rsidRPr="0009222C">
        <w:t xml:space="preserve"> people</w:t>
      </w:r>
      <w:r w:rsidR="008D6E4F" w:rsidRPr="0009222C">
        <w:t xml:space="preserve"> the scale addresses: </w:t>
      </w:r>
    </w:p>
    <w:p w14:paraId="0C16E1CB" w14:textId="4076E694" w:rsidR="00235F0C" w:rsidRPr="0009222C" w:rsidRDefault="00235F0C" w:rsidP="00C023DD">
      <w:pPr>
        <w:ind w:firstLine="720"/>
        <w:jc w:val="both"/>
      </w:pPr>
      <w:r w:rsidRPr="0009222C">
        <w:rPr>
          <w:b/>
        </w:rPr>
        <w:lastRenderedPageBreak/>
        <w:t>Public</w:t>
      </w:r>
      <w:r w:rsidRPr="0009222C">
        <w:t xml:space="preserve">. </w:t>
      </w:r>
      <w:r w:rsidR="00573C7E" w:rsidRPr="0009222C">
        <w:t xml:space="preserve">Simplicity matters: </w:t>
      </w:r>
      <w:r w:rsidR="0087025C" w:rsidRPr="0009222C">
        <w:t xml:space="preserve">a </w:t>
      </w:r>
      <w:r w:rsidR="009B500D" w:rsidRPr="0009222C">
        <w:t>simple scale</w:t>
      </w:r>
      <w:r w:rsidR="00B271AC" w:rsidRPr="0009222C">
        <w:t xml:space="preserve"> is required</w:t>
      </w:r>
      <w:r w:rsidR="009B500D" w:rsidRPr="0009222C">
        <w:t xml:space="preserve">, similar to </w:t>
      </w:r>
      <w:r w:rsidR="0087025C" w:rsidRPr="0009222C">
        <w:t xml:space="preserve">the </w:t>
      </w:r>
      <w:r w:rsidR="007C7CD3" w:rsidRPr="0009222C">
        <w:t>hurricane Saffir-Simpson scale</w:t>
      </w:r>
      <w:r w:rsidR="00FC03A5" w:rsidRPr="0009222C">
        <w:t xml:space="preserve"> </w:t>
      </w:r>
      <w:r w:rsidR="009C2CC3" w:rsidRPr="00152101">
        <w:fldChar w:fldCharType="begin"/>
      </w:r>
      <w:r w:rsidR="004B7A7E" w:rsidRPr="0009222C">
        <w:instrText xml:space="preserve"> ADDIN ZOTERO_ITEM CSL_CITATION {"citationID":"dgsEg9cZ","properties":{"formattedCitation":"(Schott et al., 2012)","plainCitation":"(Schott et al., 2012)"},"citationItems":[{"id":3350,"uris":["http://zotero.org/users/3736454/items/NSA2AUTG"],"uri":["http://zotero.org/users/3736454/items/NSA2AUTG"],"itemData":{"id":3350,"type":"article-journal","title":"The Saffir-Simpson hurricane wind scale","container-title":"NOAA/National Weather Service [Internet]","page":"1-4","journalAbbreviation":"NOAA/National Weather Service [Internet]","author":[{"family":"Schott","given":"Timothy"},{"family":"Landsea","given":"Chris"},{"family":"Hafele","given":"Gene"},{"family":"Lorens","given":"Jeffrey"},{"family":"Taylor","given":"Arthur"},{"family":"Thurm","given":"Harvey"},{"family":"Ward","given":"Bill"},{"family":"Willis","given":"Mark"},{"family":"Zaleski","given":"Walt"}],"issued":{"date-parts":[["2012"]]}}}],"schema":"https://github.com/citation-style-language/schema/raw/master/csl-citation.json"} </w:instrText>
      </w:r>
      <w:r w:rsidR="009C2CC3" w:rsidRPr="00152101">
        <w:fldChar w:fldCharType="separate"/>
      </w:r>
      <w:r w:rsidR="009C2CC3" w:rsidRPr="00152101">
        <w:rPr>
          <w:noProof/>
        </w:rPr>
        <w:t>(Schott et al., 2012)</w:t>
      </w:r>
      <w:r w:rsidR="009C2CC3" w:rsidRPr="00152101">
        <w:fldChar w:fldCharType="end"/>
      </w:r>
      <w:r w:rsidR="00573C7E" w:rsidRPr="00152101">
        <w:t>.</w:t>
      </w:r>
      <w:r w:rsidR="008D6E4F" w:rsidRPr="00152101">
        <w:t xml:space="preserve"> </w:t>
      </w:r>
      <w:r w:rsidR="008D6E4F" w:rsidRPr="0009222C">
        <w:t>This hurricane</w:t>
      </w:r>
      <w:r w:rsidR="00307943" w:rsidRPr="0009222C">
        <w:t xml:space="preserve"> measuring</w:t>
      </w:r>
      <w:r w:rsidR="008D6E4F" w:rsidRPr="0009222C">
        <w:t xml:space="preserve"> s</w:t>
      </w:r>
      <w:r w:rsidR="00E1726B" w:rsidRPr="0009222C">
        <w:t>cale has 5 levels which present</w:t>
      </w:r>
      <w:r w:rsidR="008D6E4F" w:rsidRPr="0009222C">
        <w:t xml:space="preserve"> rather obscure wind readings </w:t>
      </w:r>
      <w:r w:rsidR="00C9326B" w:rsidRPr="0009222C">
        <w:t>as</w:t>
      </w:r>
      <w:r w:rsidR="008D6E4F" w:rsidRPr="0009222C">
        <w:t xml:space="preserve"> corresponding to the expected damage to houses and thus can help</w:t>
      </w:r>
      <w:r w:rsidR="00C9326B" w:rsidRPr="0009222C">
        <w:t xml:space="preserve"> the </w:t>
      </w:r>
      <w:r w:rsidR="008D6E4F" w:rsidRPr="0009222C">
        <w:t>public make decisions about preparedness</w:t>
      </w:r>
      <w:r w:rsidR="00E1726B" w:rsidRPr="0009222C">
        <w:t xml:space="preserve"> and evacuation</w:t>
      </w:r>
      <w:r w:rsidR="008D6E4F" w:rsidRPr="0009222C">
        <w:t xml:space="preserve">. In </w:t>
      </w:r>
      <w:r w:rsidR="00B271AC" w:rsidRPr="0009222C">
        <w:t xml:space="preserve">the </w:t>
      </w:r>
      <w:r w:rsidR="008D6E4F" w:rsidRPr="0009222C">
        <w:t>case of X risks, personal preparedness is not very important, but</w:t>
      </w:r>
      <w:r w:rsidR="00573C7E" w:rsidRPr="0009222C">
        <w:t xml:space="preserve"> </w:t>
      </w:r>
      <w:r w:rsidR="00B271AC" w:rsidRPr="0009222C">
        <w:t xml:space="preserve">the </w:t>
      </w:r>
      <w:r w:rsidR="008D6E4F" w:rsidRPr="0009222C">
        <w:t>public make decision</w:t>
      </w:r>
      <w:r w:rsidR="00C9326B" w:rsidRPr="0009222C">
        <w:t>s about which prevention projects to direct</w:t>
      </w:r>
      <w:r w:rsidR="00EC3DB7" w:rsidRPr="0009222C">
        <w:t>l</w:t>
      </w:r>
      <w:r w:rsidR="00C9326B" w:rsidRPr="0009222C">
        <w:t>y support (via donations or crowdfunding)</w:t>
      </w:r>
      <w:r w:rsidR="008D6E4F" w:rsidRPr="0009222C">
        <w:t xml:space="preserve"> or voting for </w:t>
      </w:r>
      <w:r w:rsidR="00E1726B" w:rsidRPr="0009222C">
        <w:t>policymakers</w:t>
      </w:r>
      <w:r w:rsidR="008D6E4F" w:rsidRPr="0009222C">
        <w:t xml:space="preserve"> who suppor</w:t>
      </w:r>
      <w:r w:rsidR="008D6E4F" w:rsidRPr="00152101">
        <w:t>t</w:t>
      </w:r>
      <w:r w:rsidR="00E1726B" w:rsidRPr="00152101">
        <w:t xml:space="preserve"> </w:t>
      </w:r>
      <w:r w:rsidR="00C9326B" w:rsidRPr="0009222C">
        <w:t>said</w:t>
      </w:r>
      <w:r w:rsidR="00E1726B" w:rsidRPr="0009222C">
        <w:t xml:space="preserve"> projects.</w:t>
      </w:r>
      <w:r w:rsidR="008D6E4F" w:rsidRPr="0009222C">
        <w:t xml:space="preserve"> </w:t>
      </w:r>
      <w:r w:rsidR="00573C7E" w:rsidRPr="0009222C">
        <w:t xml:space="preserve">Simplicity is necessary to </w:t>
      </w:r>
      <w:r w:rsidR="009B500D" w:rsidRPr="0009222C">
        <w:t xml:space="preserve">communicate </w:t>
      </w:r>
      <w:r w:rsidR="00573C7E" w:rsidRPr="0009222C">
        <w:t xml:space="preserve">the </w:t>
      </w:r>
      <w:r w:rsidR="009B500D" w:rsidRPr="0009222C">
        <w:t xml:space="preserve">relative </w:t>
      </w:r>
      <w:r w:rsidR="0087025C" w:rsidRPr="0009222C">
        <w:t>importance</w:t>
      </w:r>
      <w:r w:rsidR="009B500D" w:rsidRPr="0009222C">
        <w:t xml:space="preserve"> of </w:t>
      </w:r>
      <w:r w:rsidR="00573C7E" w:rsidRPr="0009222C">
        <w:t xml:space="preserve">different </w:t>
      </w:r>
      <w:r w:rsidR="009B500D" w:rsidRPr="0009222C">
        <w:t xml:space="preserve">dangers to </w:t>
      </w:r>
      <w:r w:rsidR="00573C7E" w:rsidRPr="0009222C">
        <w:t>a wide variety of non-experts</w:t>
      </w:r>
      <w:r w:rsidR="009B500D" w:rsidRPr="0009222C">
        <w:t>.</w:t>
      </w:r>
      <w:r w:rsidRPr="0009222C">
        <w:t xml:space="preserve"> </w:t>
      </w:r>
    </w:p>
    <w:p w14:paraId="7A1CBEB2" w14:textId="6947AB56" w:rsidR="009B500D" w:rsidRPr="0009222C" w:rsidRDefault="00235F0C" w:rsidP="00C023DD">
      <w:pPr>
        <w:ind w:firstLine="720"/>
        <w:jc w:val="both"/>
      </w:pPr>
      <w:r w:rsidRPr="0009222C">
        <w:rPr>
          <w:b/>
        </w:rPr>
        <w:t>Policymakers</w:t>
      </w:r>
      <w:r w:rsidRPr="0009222C">
        <w:t xml:space="preserve">. </w:t>
      </w:r>
      <w:r w:rsidR="00573C7E" w:rsidRPr="0009222C">
        <w:t xml:space="preserve">We intend our </w:t>
      </w:r>
      <w:r w:rsidR="00BE1545" w:rsidRPr="0009222C">
        <w:t>scale</w:t>
      </w:r>
      <w:r w:rsidRPr="0009222C">
        <w:t xml:space="preserve"> </w:t>
      </w:r>
      <w:r w:rsidR="00573C7E" w:rsidRPr="0009222C">
        <w:t>to</w:t>
      </w:r>
      <w:r w:rsidRPr="0009222C">
        <w:t xml:space="preserve"> help initia</w:t>
      </w:r>
      <w:r w:rsidR="0087025C" w:rsidRPr="0009222C">
        <w:t>te</w:t>
      </w:r>
      <w:r w:rsidRPr="0009222C">
        <w:t xml:space="preserve"> communication of </w:t>
      </w:r>
      <w:r w:rsidR="0087025C" w:rsidRPr="0009222C">
        <w:t xml:space="preserve">the </w:t>
      </w:r>
      <w:r w:rsidRPr="0009222C">
        <w:t xml:space="preserve">relative </w:t>
      </w:r>
      <w:r w:rsidR="0087025C" w:rsidRPr="0009222C">
        <w:t>importance</w:t>
      </w:r>
      <w:r w:rsidRPr="0009222C">
        <w:t xml:space="preserve"> of </w:t>
      </w:r>
      <w:r w:rsidR="007710C0" w:rsidRPr="0009222C">
        <w:t xml:space="preserve">the </w:t>
      </w:r>
      <w:r w:rsidRPr="0009222C">
        <w:t>risks to policymakers</w:t>
      </w:r>
      <w:r w:rsidR="00573C7E" w:rsidRPr="0009222C">
        <w:t>. This is particularly important</w:t>
      </w:r>
      <w:r w:rsidRPr="0009222C">
        <w:t xml:space="preserve"> as it </w:t>
      </w:r>
      <w:r w:rsidR="008D4B3F" w:rsidRPr="0009222C">
        <w:t>appears</w:t>
      </w:r>
      <w:r w:rsidRPr="0009222C">
        <w:t xml:space="preserve"> that </w:t>
      </w:r>
      <w:r w:rsidR="008D4B3F" w:rsidRPr="0009222C">
        <w:t>policymakers tend to</w:t>
      </w:r>
      <w:r w:rsidRPr="0009222C">
        <w:t xml:space="preserve"> overestimate smaller risks (like asteroid impact risks) and underestimate larger risks</w:t>
      </w:r>
      <w:r w:rsidR="00BE1545" w:rsidRPr="0009222C">
        <w:t xml:space="preserve"> (like AI risks)</w:t>
      </w:r>
      <w:r w:rsidR="00A36C0F" w:rsidRPr="0009222C">
        <w:t xml:space="preserve"> </w:t>
      </w:r>
      <w:r w:rsidR="00A36C0F" w:rsidRPr="00152101">
        <w:fldChar w:fldCharType="begin"/>
      </w:r>
      <w:r w:rsidR="008A5BE9" w:rsidRPr="0009222C">
        <w:instrText xml:space="preserve"> ADDIN ZOTERO_ITEM CSL_CITATION {"citationID":"14h70p9fpu","properties":{"formattedCitation":"(Bostrom, 2013)","plainCitation":"(Bostrom, 2013)"},"citationItems":[{"id":10,"uris":["http://zotero.org/users/3736454/items/5IXW42KU"],"uri":["http://zotero.org/users/3736454/items/5IXW42KU"],"itemData":{"id":10,"type":"article-journal","title":"Existential risk prevention as global priority","container-title":"Global Policy","page":"15–31","volume":"4","language":"en","author":[{"family":"Bostrom","given":"N."}],"issued":{"date-parts":[["2013"]]}}}],"schema":"https://github.com/citation-style-language/schema/raw/master/csl-citation.json"} </w:instrText>
      </w:r>
      <w:r w:rsidR="00A36C0F" w:rsidRPr="00152101">
        <w:fldChar w:fldCharType="separate"/>
      </w:r>
      <w:r w:rsidR="008A5BE9" w:rsidRPr="00152101">
        <w:rPr>
          <w:noProof/>
        </w:rPr>
        <w:t>(Bostrom, 2013)</w:t>
      </w:r>
      <w:r w:rsidR="00A36C0F" w:rsidRPr="00152101">
        <w:fldChar w:fldCharType="end"/>
      </w:r>
      <w:r w:rsidR="00A36C0F" w:rsidRPr="00152101">
        <w:t>.</w:t>
      </w:r>
      <w:r w:rsidR="00212684" w:rsidRPr="00152101">
        <w:t xml:space="preserve"> </w:t>
      </w:r>
      <w:r w:rsidR="00212684" w:rsidRPr="0009222C">
        <w:t>Our scale helps to make such comparison possible as it does</w:t>
      </w:r>
      <w:r w:rsidR="00595414" w:rsidRPr="0009222C">
        <w:t xml:space="preserve"> </w:t>
      </w:r>
      <w:r w:rsidR="00212684" w:rsidRPr="0009222C">
        <w:t>n</w:t>
      </w:r>
      <w:r w:rsidR="00595414" w:rsidRPr="0009222C">
        <w:t>o</w:t>
      </w:r>
      <w:r w:rsidR="00212684" w:rsidRPr="0009222C">
        <w:t>t depend o</w:t>
      </w:r>
      <w:r w:rsidR="00595414" w:rsidRPr="0009222C">
        <w:t>n the</w:t>
      </w:r>
      <w:r w:rsidR="00212684" w:rsidRPr="0009222C">
        <w:t xml:space="preserve"> exact nature of the risks</w:t>
      </w:r>
      <w:r w:rsidR="00595414" w:rsidRPr="0009222C">
        <w:t>. The scale</w:t>
      </w:r>
      <w:r w:rsidR="00212684" w:rsidRPr="0009222C">
        <w:t xml:space="preserve"> could </w:t>
      </w:r>
      <w:r w:rsidR="00307943" w:rsidRPr="0009222C">
        <w:t xml:space="preserve">be </w:t>
      </w:r>
      <w:r w:rsidR="00212684" w:rsidRPr="0009222C">
        <w:t>applicable to several groups of risks thus allowing compar</w:t>
      </w:r>
      <w:r w:rsidR="00595414" w:rsidRPr="0009222C">
        <w:t>ison</w:t>
      </w:r>
      <w:r w:rsidR="00C9326B" w:rsidRPr="0009222C">
        <w:t>s between them</w:t>
      </w:r>
      <w:r w:rsidR="00212684" w:rsidRPr="0009222C">
        <w:t xml:space="preserve">, as well as </w:t>
      </w:r>
      <w:r w:rsidR="00C9326B" w:rsidRPr="00152101">
        <w:t>providing a perspective across the whole situation.</w:t>
      </w:r>
    </w:p>
    <w:p w14:paraId="1D494604" w14:textId="7D84FA80" w:rsidR="000062B2" w:rsidRPr="00152101" w:rsidRDefault="00235F0C" w:rsidP="009B500D">
      <w:pPr>
        <w:ind w:firstLine="720"/>
        <w:jc w:val="both"/>
      </w:pPr>
      <w:r w:rsidRPr="0009222C">
        <w:rPr>
          <w:b/>
        </w:rPr>
        <w:t>Expert community</w:t>
      </w:r>
      <w:r w:rsidRPr="0009222C">
        <w:t>.</w:t>
      </w:r>
      <w:r w:rsidR="00BE1545" w:rsidRPr="0009222C">
        <w:t xml:space="preserve"> </w:t>
      </w:r>
      <w:r w:rsidR="00573C7E" w:rsidRPr="0009222C">
        <w:t>Ev</w:t>
      </w:r>
      <w:r w:rsidR="009B500D" w:rsidRPr="0009222C">
        <w:t xml:space="preserve">en </w:t>
      </w:r>
      <w:r w:rsidR="00573C7E" w:rsidRPr="0009222C">
        <w:t xml:space="preserve">a scale of the </w:t>
      </w:r>
      <w:r w:rsidR="009B500D" w:rsidRPr="0009222C">
        <w:t>simpl</w:t>
      </w:r>
      <w:r w:rsidR="00573C7E" w:rsidRPr="0009222C">
        <w:t>icity we suggest</w:t>
      </w:r>
      <w:r w:rsidR="009B500D" w:rsidRPr="0009222C">
        <w:t xml:space="preserve"> </w:t>
      </w:r>
      <w:r w:rsidR="00C26762" w:rsidRPr="0009222C">
        <w:t xml:space="preserve">may benefit </w:t>
      </w:r>
      <w:r w:rsidR="008D4B3F" w:rsidRPr="0009222C">
        <w:t xml:space="preserve">the </w:t>
      </w:r>
      <w:r w:rsidR="00C26762" w:rsidRPr="0009222C">
        <w:t>expert community</w:t>
      </w:r>
      <w:r w:rsidR="00573C7E" w:rsidRPr="0009222C">
        <w:t>. It can</w:t>
      </w:r>
      <w:r w:rsidR="009B500D" w:rsidRPr="0009222C">
        <w:t xml:space="preserve"> </w:t>
      </w:r>
      <w:r w:rsidR="00573C7E" w:rsidRPr="0009222C">
        <w:t>act as a basis for</w:t>
      </w:r>
      <w:r w:rsidR="009B500D" w:rsidRPr="0009222C">
        <w:t xml:space="preserve"> compar</w:t>
      </w:r>
      <w:r w:rsidR="00573C7E" w:rsidRPr="0009222C">
        <w:t>ing</w:t>
      </w:r>
      <w:r w:rsidR="009B500D" w:rsidRPr="0009222C">
        <w:t xml:space="preserve"> different risks by differe</w:t>
      </w:r>
      <w:r w:rsidR="00C26762" w:rsidRPr="0009222C">
        <w:t>nt experts</w:t>
      </w:r>
      <w:r w:rsidR="00573C7E" w:rsidRPr="0009222C">
        <w:t>. Given the interdisciplinarity inherent in studying X risk</w:t>
      </w:r>
      <w:r w:rsidR="00595414" w:rsidRPr="0009222C">
        <w:t>,</w:t>
      </w:r>
      <w:r w:rsidR="00573C7E" w:rsidRPr="0009222C">
        <w:t xml:space="preserve"> this common ground is crucial.</w:t>
      </w:r>
      <w:r w:rsidR="00212684" w:rsidRPr="0009222C">
        <w:t xml:space="preserve"> The scale could facilitate discussion about </w:t>
      </w:r>
      <w:r w:rsidR="00595414" w:rsidRPr="0009222C">
        <w:t>catastrophe</w:t>
      </w:r>
      <w:r w:rsidR="00212684" w:rsidRPr="0009222C">
        <w:t xml:space="preserve">s’ probabilities, preventability, prevention costs, interactions, </w:t>
      </w:r>
      <w:r w:rsidR="00595414" w:rsidRPr="0009222C">
        <w:t xml:space="preserve">and </w:t>
      </w:r>
      <w:r w:rsidR="00212684" w:rsidRPr="0009222C">
        <w:t xml:space="preserve">error margins, as experts from different fields present arguments about </w:t>
      </w:r>
      <w:r w:rsidR="00595414" w:rsidRPr="0009222C">
        <w:t xml:space="preserve">the </w:t>
      </w:r>
      <w:r w:rsidR="00212684" w:rsidRPr="0009222C">
        <w:t xml:space="preserve">importance of </w:t>
      </w:r>
      <w:r w:rsidR="00595414" w:rsidRPr="0009222C">
        <w:t xml:space="preserve">the </w:t>
      </w:r>
      <w:r w:rsidR="00212684" w:rsidRPr="0009222C">
        <w:t xml:space="preserve">risks </w:t>
      </w:r>
      <w:r w:rsidR="00595414" w:rsidRPr="0009222C">
        <w:t xml:space="preserve">on which </w:t>
      </w:r>
      <w:r w:rsidR="00212684" w:rsidRPr="0009222C">
        <w:t>they work.</w:t>
      </w:r>
      <w:r w:rsidR="00212684" w:rsidRPr="00152101">
        <w:t xml:space="preserve">  </w:t>
      </w:r>
      <w:r w:rsidR="00212684" w:rsidRPr="0009222C">
        <w:t xml:space="preserve">Thus it will help to build </w:t>
      </w:r>
      <w:r w:rsidR="00595414" w:rsidRPr="0009222C">
        <w:t xml:space="preserve">a </w:t>
      </w:r>
      <w:r w:rsidR="00212684" w:rsidRPr="0009222C">
        <w:t>common frame</w:t>
      </w:r>
      <w:r w:rsidR="00595414" w:rsidRPr="0009222C">
        <w:t>work</w:t>
      </w:r>
      <w:r w:rsidR="00212684" w:rsidRPr="0009222C">
        <w:t xml:space="preserve"> for the risk </w:t>
      </w:r>
      <w:r w:rsidR="006154FF" w:rsidRPr="0009222C">
        <w:t>discussions</w:t>
      </w:r>
      <w:r w:rsidR="00212684" w:rsidRPr="0009222C">
        <w:t>.</w:t>
      </w:r>
    </w:p>
    <w:p w14:paraId="6CCA188E" w14:textId="77777777" w:rsidR="005C0595" w:rsidRPr="0009222C" w:rsidRDefault="005C0595" w:rsidP="009B500D">
      <w:pPr>
        <w:ind w:firstLine="720"/>
        <w:jc w:val="both"/>
      </w:pPr>
    </w:p>
    <w:p w14:paraId="4BE40E15" w14:textId="3D3A0F4E" w:rsidR="00C93BDD" w:rsidRPr="0009222C" w:rsidRDefault="005C0595" w:rsidP="0077411B">
      <w:pPr>
        <w:pStyle w:val="Heading2"/>
        <w:numPr>
          <w:ilvl w:val="0"/>
          <w:numId w:val="0"/>
        </w:numPr>
        <w:ind w:left="720"/>
      </w:pPr>
      <w:r w:rsidRPr="0009222C">
        <w:t>4.3. Color codes and classification of the needed actions</w:t>
      </w:r>
    </w:p>
    <w:p w14:paraId="60701882" w14:textId="77777777" w:rsidR="005C0595" w:rsidRPr="0009222C" w:rsidRDefault="00687388" w:rsidP="00687388">
      <w:pPr>
        <w:widowControl w:val="0"/>
        <w:spacing w:line="320" w:lineRule="atLeast"/>
        <w:ind w:firstLine="720"/>
        <w:jc w:val="both"/>
        <w:rPr>
          <w:rFonts w:cs="Helvetica Neue"/>
        </w:rPr>
      </w:pPr>
      <w:bookmarkStart w:id="15" w:name="_Toc477696394"/>
      <w:bookmarkEnd w:id="15"/>
      <w:r w:rsidRPr="0009222C">
        <w:rPr>
          <w:rFonts w:cs="Helvetica Neue"/>
        </w:rPr>
        <w:t xml:space="preserve">Tonn and Steifel suggested a six-level classification </w:t>
      </w:r>
      <w:r w:rsidRPr="00152101">
        <w:rPr>
          <w:rFonts w:cs="Helvetica Neue"/>
        </w:rPr>
        <w:t>of action</w:t>
      </w:r>
      <w:r w:rsidR="00E1420F" w:rsidRPr="00152101">
        <w:rPr>
          <w:rFonts w:cs="Helvetica Neue"/>
        </w:rPr>
        <w:t>s</w:t>
      </w:r>
      <w:r w:rsidRPr="0009222C">
        <w:rPr>
          <w:rFonts w:cs="Helvetica Neue"/>
        </w:rPr>
        <w:t xml:space="preserve"> to prevent </w:t>
      </w:r>
      <w:r w:rsidR="00A545FE" w:rsidRPr="0009222C">
        <w:rPr>
          <w:rFonts w:cs="Helvetica Neue"/>
        </w:rPr>
        <w:t xml:space="preserve">X </w:t>
      </w:r>
      <w:r w:rsidRPr="0009222C">
        <w:rPr>
          <w:rFonts w:cs="Helvetica Neue"/>
        </w:rPr>
        <w:t>risks</w:t>
      </w:r>
      <w:r w:rsidR="0058257D" w:rsidRPr="0009222C">
        <w:rPr>
          <w:rFonts w:cs="Helvetica Neue"/>
        </w:rPr>
        <w:t xml:space="preserve"> </w:t>
      </w:r>
      <w:r w:rsidRPr="00152101">
        <w:rPr>
          <w:rFonts w:cs="Helvetica Neue"/>
        </w:rPr>
        <w:fldChar w:fldCharType="begin"/>
      </w:r>
      <w:r w:rsidRPr="0009222C">
        <w:rPr>
          <w:rFonts w:cs="Helvetica Neue"/>
        </w:rPr>
        <w:instrText xml:space="preserve"> ADDIN ZOTERO_ITEM CSL_CITATION {"citationID":"c6is37ed3","properties":{"formattedCitation":"(Tonn &amp; Steifel, 2017)","plainCitation":"(Tonn &amp; Steifel, 2017)"},"citationItems":[{"id":735,"uris":["http://zotero.org/users/3736454/items/XUNS48GU"],"uri":["http://zotero.org/users/3736454/items/XUNS48GU"],"itemData":{"id":735,"type":"article-journal","title":"Human extinction risk and uncertainty: Assessing conditions for action","container-title":"Futures, accepted manuscript","author":[{"family":"Tonn","given":"B."},{"family":"Steifel","given":"D."}],"issued":{"date-parts":[["2017"]]}}}],"schema":"https://github.com/citation-style-language/schema/raw/master/csl-citation.json"} </w:instrText>
      </w:r>
      <w:r w:rsidRPr="00152101">
        <w:rPr>
          <w:rFonts w:cs="Helvetica Neue"/>
        </w:rPr>
        <w:fldChar w:fldCharType="separate"/>
      </w:r>
      <w:r w:rsidRPr="00152101">
        <w:t>(Tonn &amp; Steifel, 2017)</w:t>
      </w:r>
      <w:r w:rsidRPr="00152101">
        <w:rPr>
          <w:rFonts w:cs="Helvetica Neue"/>
        </w:rPr>
        <w:fldChar w:fldCharType="end"/>
      </w:r>
      <w:r w:rsidRPr="00152101">
        <w:rPr>
          <w:rFonts w:cs="Helvetica Neue"/>
        </w:rPr>
        <w:t>. They start from “do nothing” and end with “e</w:t>
      </w:r>
      <w:r w:rsidRPr="0009222C">
        <w:rPr>
          <w:rFonts w:cs="Helvetica Neue"/>
        </w:rPr>
        <w:t xml:space="preserve">xtreme war footing, economy organized around reducing human extinction risk”. </w:t>
      </w:r>
    </w:p>
    <w:p w14:paraId="7E976BEA" w14:textId="535F127C" w:rsidR="00687388" w:rsidRPr="00152101" w:rsidRDefault="002F07BD" w:rsidP="00F919D5">
      <w:pPr>
        <w:widowControl w:val="0"/>
        <w:spacing w:line="320" w:lineRule="atLeast"/>
        <w:ind w:firstLine="720"/>
        <w:jc w:val="both"/>
        <w:rPr>
          <w:rFonts w:cs="Helvetica Neue"/>
        </w:rPr>
      </w:pPr>
      <w:r w:rsidRPr="0009222C">
        <w:rPr>
          <w:rFonts w:cs="Helvetica Neue"/>
        </w:rPr>
        <w:t>We suggest a scale which</w:t>
      </w:r>
      <w:r w:rsidR="00687388" w:rsidRPr="0009222C">
        <w:rPr>
          <w:rFonts w:cs="Helvetica Neue"/>
        </w:rPr>
        <w:t xml:space="preserve"> </w:t>
      </w:r>
      <w:r w:rsidRPr="0009222C">
        <w:rPr>
          <w:rFonts w:cs="Helvetica Neue"/>
        </w:rPr>
        <w:t>is</w:t>
      </w:r>
      <w:r w:rsidR="00687388" w:rsidRPr="0009222C">
        <w:rPr>
          <w:rFonts w:cs="Helvetica Neue"/>
        </w:rPr>
        <w:t xml:space="preserve"> coordinated with Tonn and Steifel’s classification of actions (Table </w:t>
      </w:r>
      <w:r w:rsidR="00F919D5">
        <w:rPr>
          <w:rFonts w:cs="Helvetica Neue"/>
        </w:rPr>
        <w:t>1</w:t>
      </w:r>
      <w:r w:rsidR="00687388" w:rsidRPr="0009222C">
        <w:rPr>
          <w:rFonts w:cs="Helvetica Neue"/>
        </w:rPr>
        <w:t>)</w:t>
      </w:r>
      <w:r w:rsidR="007710C0" w:rsidRPr="0009222C">
        <w:rPr>
          <w:rFonts w:cs="Helvetica Neue"/>
        </w:rPr>
        <w:t>, that is our colors correspond to the needed level of action</w:t>
      </w:r>
      <w:r w:rsidR="00D34ED1" w:rsidRPr="0009222C">
        <w:rPr>
          <w:rFonts w:cs="Helvetica Neue"/>
        </w:rPr>
        <w:t>. Also</w:t>
      </w:r>
      <w:r w:rsidR="00C9326B" w:rsidRPr="0009222C">
        <w:rPr>
          <w:rFonts w:cs="Helvetica Neue"/>
        </w:rPr>
        <w:t>,</w:t>
      </w:r>
      <w:r w:rsidR="00D34ED1" w:rsidRPr="0009222C">
        <w:rPr>
          <w:rFonts w:cs="Helvetica Neue"/>
        </w:rPr>
        <w:t xml:space="preserve"> our colors correspond to typical non-quantifiable ways of the risks description: theoretical, small, medium, serious, high and immediate.</w:t>
      </w:r>
      <w:r w:rsidR="00D34ED1" w:rsidRPr="00152101">
        <w:rPr>
          <w:rFonts w:cs="Helvetica Neue"/>
        </w:rPr>
        <w:t xml:space="preserve"> </w:t>
      </w:r>
    </w:p>
    <w:p w14:paraId="0596E533" w14:textId="089F591F" w:rsidR="00BE5C06" w:rsidRPr="0009222C" w:rsidRDefault="00BE5C06" w:rsidP="00BE5C06">
      <w:pPr>
        <w:widowControl w:val="0"/>
        <w:spacing w:line="320" w:lineRule="atLeast"/>
        <w:ind w:firstLine="720"/>
        <w:jc w:val="both"/>
        <w:rPr>
          <w:rFonts w:cs="Helvetica Neue"/>
        </w:rPr>
      </w:pPr>
      <w:r w:rsidRPr="0009222C">
        <w:rPr>
          <w:rFonts w:cs="Helvetica Neue"/>
        </w:rPr>
        <w:t xml:space="preserve">We also add </w:t>
      </w:r>
      <w:r w:rsidRPr="0009222C">
        <w:rPr>
          <w:rFonts w:cs="Helvetica Neue"/>
          <w:i/>
        </w:rPr>
        <w:t>iconic examples</w:t>
      </w:r>
      <w:r w:rsidRPr="0009222C">
        <w:rPr>
          <w:rFonts w:cs="Helvetica Neue"/>
        </w:rPr>
        <w:t xml:space="preserve">, which are risks </w:t>
      </w:r>
      <w:r w:rsidR="00AE4A50" w:rsidRPr="0009222C">
        <w:rPr>
          <w:rFonts w:cs="Helvetica Neue"/>
        </w:rPr>
        <w:t>where the</w:t>
      </w:r>
      <w:r w:rsidRPr="0009222C">
        <w:rPr>
          <w:rFonts w:cs="Helvetica Neue"/>
        </w:rPr>
        <w:t xml:space="preserve"> probability distribution is known with </w:t>
      </w:r>
      <w:r w:rsidR="00AE4A50" w:rsidRPr="0009222C">
        <w:rPr>
          <w:rFonts w:cs="Helvetica Neue"/>
        </w:rPr>
        <w:t xml:space="preserve">a </w:t>
      </w:r>
      <w:r w:rsidRPr="0009222C">
        <w:rPr>
          <w:rFonts w:cs="Helvetica Neue"/>
        </w:rPr>
        <w:t xml:space="preserve">higher level of certainty, and </w:t>
      </w:r>
      <w:r w:rsidR="00AE4A50" w:rsidRPr="0009222C">
        <w:rPr>
          <w:rFonts w:cs="Helvetica Neue"/>
        </w:rPr>
        <w:t xml:space="preserve">thus </w:t>
      </w:r>
      <w:r w:rsidRPr="0009222C">
        <w:rPr>
          <w:rFonts w:cs="Helvetica Neue"/>
        </w:rPr>
        <w:t xml:space="preserve">could be </w:t>
      </w:r>
      <w:r w:rsidRPr="0009222C">
        <w:rPr>
          <w:rFonts w:cs="Helvetica Neue"/>
        </w:rPr>
        <w:lastRenderedPageBreak/>
        <w:t xml:space="preserve">used to communicate </w:t>
      </w:r>
      <w:r w:rsidR="005D02F6" w:rsidRPr="0009222C">
        <w:rPr>
          <w:rFonts w:cs="Helvetica Neue"/>
        </w:rPr>
        <w:t>the risk’s</w:t>
      </w:r>
      <w:r w:rsidRPr="0009222C">
        <w:rPr>
          <w:rFonts w:cs="Helvetica Neue"/>
        </w:rPr>
        <w:t xml:space="preserve"> importance </w:t>
      </w:r>
      <w:r w:rsidR="005D02F6" w:rsidRPr="0009222C">
        <w:rPr>
          <w:rFonts w:cs="Helvetica Neue"/>
        </w:rPr>
        <w:t>by comparison</w:t>
      </w:r>
      <w:r w:rsidRPr="0009222C">
        <w:rPr>
          <w:rFonts w:cs="Helvetica Neue"/>
        </w:rPr>
        <w:t xml:space="preserve">. Such examples may </w:t>
      </w:r>
      <w:r w:rsidR="005D02F6" w:rsidRPr="0009222C">
        <w:rPr>
          <w:rFonts w:cs="Helvetica Neue"/>
        </w:rPr>
        <w:t>aid in learning</w:t>
      </w:r>
      <w:r w:rsidRPr="0009222C">
        <w:rPr>
          <w:rFonts w:cs="Helvetica Neue"/>
        </w:rPr>
        <w:t xml:space="preserve"> the scale</w:t>
      </w:r>
      <w:r w:rsidR="00AE4A50" w:rsidRPr="0009222C">
        <w:rPr>
          <w:rFonts w:cs="Helvetica Neue"/>
        </w:rPr>
        <w:t>,</w:t>
      </w:r>
      <w:r w:rsidRPr="0009222C">
        <w:rPr>
          <w:rFonts w:cs="Helvetica Neue"/>
        </w:rPr>
        <w:t xml:space="preserve"> or </w:t>
      </w:r>
      <w:r w:rsidR="008D5825" w:rsidRPr="0009222C">
        <w:rPr>
          <w:rFonts w:cs="Helvetica Neue"/>
        </w:rPr>
        <w:t xml:space="preserve">be </w:t>
      </w:r>
      <w:r w:rsidRPr="0009222C">
        <w:rPr>
          <w:rFonts w:cs="Helvetica Neue"/>
        </w:rPr>
        <w:t>used instead of the scal</w:t>
      </w:r>
      <w:r w:rsidR="005D02F6" w:rsidRPr="0009222C">
        <w:rPr>
          <w:rFonts w:cs="Helvetica Neue"/>
        </w:rPr>
        <w:t>e. For instance,</w:t>
      </w:r>
      <w:r w:rsidRPr="0009222C">
        <w:rPr>
          <w:rFonts w:cs="Helvetica Neue"/>
        </w:rPr>
        <w:t xml:space="preserve"> someone could say: “this risk is the same level as asteroid risk”. The iconic risks are marked </w:t>
      </w:r>
      <w:r w:rsidRPr="0009222C">
        <w:rPr>
          <w:rFonts w:cs="Helvetica Neue"/>
          <w:b/>
        </w:rPr>
        <w:t>bold</w:t>
      </w:r>
      <w:r w:rsidRPr="0009222C">
        <w:rPr>
          <w:rFonts w:cs="Helvetica Neue"/>
        </w:rPr>
        <w:t xml:space="preserve"> in the scale.</w:t>
      </w:r>
      <w:r w:rsidR="00EE54E0" w:rsidRPr="0009222C">
        <w:rPr>
          <w:rFonts w:cs="Helvetica Neue"/>
        </w:rPr>
        <w:t xml:space="preserve"> Iconic examples are also </w:t>
      </w:r>
      <w:r w:rsidR="005D02F6" w:rsidRPr="0009222C">
        <w:rPr>
          <w:rFonts w:cs="Helvetica Neue"/>
        </w:rPr>
        <w:t>illustrated with the</w:t>
      </w:r>
      <w:r w:rsidR="00FC03A5" w:rsidRPr="0009222C">
        <w:rPr>
          <w:rFonts w:cs="Helvetica Neue"/>
        </w:rPr>
        <w:t xml:space="preserve"> best-</w:t>
      </w:r>
      <w:r w:rsidR="00EE54E0" w:rsidRPr="0009222C">
        <w:rPr>
          <w:rFonts w:cs="Helvetica Neue"/>
        </w:rPr>
        <w:t xml:space="preserve">known </w:t>
      </w:r>
      <w:r w:rsidR="005D02F6" w:rsidRPr="0009222C">
        <w:rPr>
          <w:rFonts w:cs="Helvetica Neue"/>
        </w:rPr>
        <w:t xml:space="preserve">example of that type of event. </w:t>
      </w:r>
      <w:r w:rsidR="00EE54E0" w:rsidRPr="0009222C">
        <w:rPr>
          <w:rFonts w:cs="Helvetica Neue"/>
        </w:rPr>
        <w:t xml:space="preserve">For example, </w:t>
      </w:r>
      <w:r w:rsidR="005D02F6" w:rsidRPr="0009222C">
        <w:rPr>
          <w:rFonts w:cs="Helvetica Neue"/>
        </w:rPr>
        <w:t xml:space="preserve">the </w:t>
      </w:r>
      <w:r w:rsidR="00FC03A5" w:rsidRPr="0009222C">
        <w:rPr>
          <w:rFonts w:cs="Helvetica Neue"/>
        </w:rPr>
        <w:t>bes</w:t>
      </w:r>
      <w:r w:rsidR="00EE54E0" w:rsidRPr="0009222C">
        <w:rPr>
          <w:rFonts w:cs="Helvetica Neue"/>
        </w:rPr>
        <w:t>t</w:t>
      </w:r>
      <w:r w:rsidR="005D02F6" w:rsidRPr="0009222C">
        <w:rPr>
          <w:rFonts w:cs="Helvetica Neue"/>
        </w:rPr>
        <w:t xml:space="preserve"> </w:t>
      </w:r>
      <w:r w:rsidR="00EE54E0" w:rsidRPr="0009222C">
        <w:rPr>
          <w:rFonts w:cs="Helvetica Neue"/>
        </w:rPr>
        <w:t>known supervo</w:t>
      </w:r>
      <w:r w:rsidR="00FC03A5" w:rsidRPr="0009222C">
        <w:rPr>
          <w:rFonts w:cs="Helvetica Neue"/>
        </w:rPr>
        <w:t>l</w:t>
      </w:r>
      <w:r w:rsidR="00EE54E0" w:rsidRPr="0009222C">
        <w:rPr>
          <w:rFonts w:cs="Helvetica Neue"/>
        </w:rPr>
        <w:t>canic eruption</w:t>
      </w:r>
      <w:r w:rsidR="005D02F6" w:rsidRPr="0009222C">
        <w:rPr>
          <w:rFonts w:cs="Helvetica Neue"/>
        </w:rPr>
        <w:t xml:space="preserve"> was the Toba eruption 74,000 years ago </w:t>
      </w:r>
      <w:r w:rsidR="004B7A7E" w:rsidRPr="00152101">
        <w:rPr>
          <w:rFonts w:cs="Helvetica Neue"/>
        </w:rPr>
        <w:fldChar w:fldCharType="begin"/>
      </w:r>
      <w:r w:rsidR="004B7A7E" w:rsidRPr="0009222C">
        <w:rPr>
          <w:rFonts w:cs="Helvetica Neue"/>
        </w:rPr>
        <w:instrText xml:space="preserve"> ADDIN ZOTERO_ITEM CSL_CITATION {"citationID":"1sni9hkccg","properties":{"formattedCitation":"(Robock et al., 2009)","plainCitation":"(Robock et al., 2009)"},"citationItems":[{"id":2484,"uris":["http://zotero.org/groups/1442139/items/Z72Q94V5"],"uri":["http://zotero.org/groups/1442139/items/Z72Q94V5"],"itemData":{"id":2484,"type":"article-journal","title":"Did the Toba volcanic eruption of</w:instrText>
      </w:r>
      <w:r w:rsidR="004B7A7E" w:rsidRPr="0009222C">
        <w:rPr>
          <w:rFonts w:ascii="MS Mincho" w:eastAsia="MS Mincho" w:hAnsi="MS Mincho" w:cs="MS Mincho"/>
        </w:rPr>
        <w:instrText>∼</w:instrText>
      </w:r>
      <w:r w:rsidR="004B7A7E" w:rsidRPr="0009222C">
        <w:rPr>
          <w:rFonts w:cs="Helvetica Neue"/>
        </w:rPr>
        <w:instrText xml:space="preserve"> 74 ka BP produce widespread glaciation?","container-title":"Journal of Geophysical Research: Atmospheres","volume":"114","issue":"D10","ISSN":"2156-2202","journalAbbreviation":"Journal of Geophysical Research: Atmospheres","author":[{"family":"Robock","given":"Alan"},{"family":"Ammann","given":"Caspar M"},{"family":"Oman","given":"Luke"},{"family":"Shindell","given":"Drew"},{"family":"Levis","given":"Samuel"},{"family":"Stenchikov","given":"Georgiy"}],"issued":{"date-parts":[["2009"]]}}}],"schema":"https://github.com/citation-style-language/schema/raw/master/csl-citation.json"} </w:instrText>
      </w:r>
      <w:r w:rsidR="004B7A7E" w:rsidRPr="00152101">
        <w:rPr>
          <w:rFonts w:cs="Helvetica Neue"/>
        </w:rPr>
        <w:fldChar w:fldCharType="separate"/>
      </w:r>
      <w:r w:rsidR="004B7A7E" w:rsidRPr="00152101">
        <w:rPr>
          <w:rFonts w:cs="Helvetica Neue"/>
          <w:noProof/>
        </w:rPr>
        <w:t>(Robock et al., 2009)</w:t>
      </w:r>
      <w:r w:rsidR="004B7A7E" w:rsidRPr="00152101">
        <w:rPr>
          <w:rFonts w:cs="Helvetica Neue"/>
        </w:rPr>
        <w:fldChar w:fldCharType="end"/>
      </w:r>
      <w:r w:rsidR="008D5825" w:rsidRPr="00152101">
        <w:rPr>
          <w:rFonts w:cs="Helvetica Neue"/>
        </w:rPr>
        <w:t xml:space="preserve">. </w:t>
      </w:r>
      <w:r w:rsidR="007D65F7" w:rsidRPr="00152101">
        <w:rPr>
          <w:rFonts w:cs="Helvetica Neue"/>
        </w:rPr>
        <w:t xml:space="preserve">The </w:t>
      </w:r>
      <w:r w:rsidR="008D5825" w:rsidRPr="0009222C">
        <w:rPr>
          <w:rFonts w:cs="Helvetica Neue"/>
        </w:rPr>
        <w:t>Chi</w:t>
      </w:r>
      <w:r w:rsidR="007D65F7" w:rsidRPr="0009222C">
        <w:rPr>
          <w:rFonts w:cs="Helvetica Neue"/>
        </w:rPr>
        <w:t>c</w:t>
      </w:r>
      <w:r w:rsidR="008D5825" w:rsidRPr="0009222C">
        <w:rPr>
          <w:rFonts w:cs="Helvetica Neue"/>
        </w:rPr>
        <w:t>xulub impact 66</w:t>
      </w:r>
      <w:r w:rsidR="00EE54E0" w:rsidRPr="0009222C">
        <w:rPr>
          <w:rFonts w:cs="Helvetica Neue"/>
        </w:rPr>
        <w:t xml:space="preserve"> million years ago</w:t>
      </w:r>
      <w:r w:rsidR="005D02F6" w:rsidRPr="0009222C">
        <w:rPr>
          <w:rFonts w:cs="Helvetica Neue"/>
        </w:rPr>
        <w:t xml:space="preserve"> is</w:t>
      </w:r>
      <w:r w:rsidR="00EE54E0" w:rsidRPr="0009222C">
        <w:rPr>
          <w:rFonts w:cs="Helvetica Neue"/>
        </w:rPr>
        <w:t xml:space="preserve"> </w:t>
      </w:r>
      <w:r w:rsidR="005D02F6" w:rsidRPr="0009222C">
        <w:rPr>
          <w:rFonts w:cs="Helvetica Neue"/>
        </w:rPr>
        <w:t>infamous for being</w:t>
      </w:r>
      <w:r w:rsidR="00EE54E0" w:rsidRPr="0009222C">
        <w:rPr>
          <w:rFonts w:cs="Helvetica Neue"/>
        </w:rPr>
        <w:t xml:space="preserve"> connected with</w:t>
      </w:r>
      <w:r w:rsidR="005D02F6" w:rsidRPr="0009222C">
        <w:rPr>
          <w:rFonts w:cs="Helvetica Neue"/>
        </w:rPr>
        <w:t xml:space="preserve"> the</w:t>
      </w:r>
      <w:r w:rsidR="00EE54E0" w:rsidRPr="0009222C">
        <w:rPr>
          <w:rFonts w:cs="Helvetica Neue"/>
        </w:rPr>
        <w:t xml:space="preserve"> latest major extinction</w:t>
      </w:r>
      <w:r w:rsidR="005D02F6" w:rsidRPr="0009222C">
        <w:rPr>
          <w:rFonts w:cs="Helvetica Neue"/>
        </w:rPr>
        <w:t>, associated with the non-avian Dinosaur extinction.</w:t>
      </w:r>
    </w:p>
    <w:p w14:paraId="7771D450" w14:textId="77777777" w:rsidR="00096D38" w:rsidRPr="0009222C" w:rsidRDefault="001A494E" w:rsidP="001A494E">
      <w:pPr>
        <w:widowControl w:val="0"/>
        <w:spacing w:line="320" w:lineRule="atLeast"/>
        <w:ind w:firstLine="720"/>
        <w:jc w:val="both"/>
        <w:rPr>
          <w:rFonts w:cs="Helvetica Neue"/>
        </w:rPr>
      </w:pPr>
      <w:r w:rsidRPr="0009222C">
        <w:rPr>
          <w:rFonts w:cs="Helvetica Neue"/>
        </w:rPr>
        <w:t xml:space="preserve">The scale presents </w:t>
      </w:r>
      <w:r w:rsidR="007D65F7" w:rsidRPr="0009222C">
        <w:rPr>
          <w:rFonts w:cs="Helvetica Neue"/>
        </w:rPr>
        <w:t xml:space="preserve">the </w:t>
      </w:r>
      <w:r w:rsidRPr="0009222C">
        <w:rPr>
          <w:rFonts w:cs="Helvetica Neue"/>
        </w:rPr>
        <w:t>total risk of one type</w:t>
      </w:r>
      <w:r w:rsidR="005D02F6" w:rsidRPr="0009222C">
        <w:rPr>
          <w:rFonts w:cs="Helvetica Neue"/>
        </w:rPr>
        <w:t xml:space="preserve"> of event</w:t>
      </w:r>
      <w:r w:rsidRPr="0009222C">
        <w:rPr>
          <w:rFonts w:cs="Helvetica Neue"/>
        </w:rPr>
        <w:t>, without breaking categor</w:t>
      </w:r>
      <w:r w:rsidR="005D02F6" w:rsidRPr="0009222C">
        <w:rPr>
          <w:rFonts w:cs="Helvetica Neue"/>
        </w:rPr>
        <w:t xml:space="preserve">ies down </w:t>
      </w:r>
      <w:r w:rsidRPr="0009222C">
        <w:rPr>
          <w:rFonts w:cs="Helvetica Neue"/>
        </w:rPr>
        <w:t xml:space="preserve">into subrisks. For example, it estimates </w:t>
      </w:r>
      <w:r w:rsidR="007D65F7" w:rsidRPr="0009222C">
        <w:rPr>
          <w:rFonts w:cs="Helvetica Neue"/>
        </w:rPr>
        <w:t xml:space="preserve">the </w:t>
      </w:r>
      <w:r w:rsidRPr="0009222C">
        <w:rPr>
          <w:rFonts w:cs="Helvetica Neue"/>
        </w:rPr>
        <w:t xml:space="preserve">total risks of all known and unknown asteroids, but not the risk of any particular asteroid, which is a departure from the Torino scale. </w:t>
      </w:r>
    </w:p>
    <w:p w14:paraId="5102A4FD" w14:textId="0700F989" w:rsidR="00526562" w:rsidRDefault="00C9326B" w:rsidP="001A494E">
      <w:pPr>
        <w:widowControl w:val="0"/>
        <w:spacing w:line="320" w:lineRule="atLeast"/>
        <w:ind w:firstLine="720"/>
        <w:jc w:val="both"/>
        <w:rPr>
          <w:rFonts w:cs="Helvetica Neue"/>
        </w:rPr>
      </w:pPr>
      <w:r w:rsidRPr="0009222C">
        <w:rPr>
          <w:rFonts w:cs="Helvetica Neue"/>
        </w:rPr>
        <w:t>Although t</w:t>
      </w:r>
      <w:r w:rsidR="00096D38" w:rsidRPr="0009222C">
        <w:rPr>
          <w:rFonts w:cs="Helvetica Neue"/>
        </w:rPr>
        <w:t xml:space="preserve">he scale is </w:t>
      </w:r>
      <w:r w:rsidRPr="0009222C">
        <w:rPr>
          <w:rFonts w:cs="Helvetica Neue"/>
        </w:rPr>
        <w:t xml:space="preserve">presented using </w:t>
      </w:r>
      <w:r w:rsidR="00096D38" w:rsidRPr="0009222C">
        <w:rPr>
          <w:rFonts w:cs="Helvetica Neue"/>
        </w:rPr>
        <w:t xml:space="preserve">probability intervals, it could be used instead of probabilities if they are completely unknown, but other factors, </w:t>
      </w:r>
      <w:r w:rsidR="00111802" w:rsidRPr="0009222C">
        <w:rPr>
          <w:rFonts w:cs="Helvetica Neue"/>
        </w:rPr>
        <w:t xml:space="preserve">such as those </w:t>
      </w:r>
      <w:r w:rsidR="00096D38" w:rsidRPr="0009222C">
        <w:rPr>
          <w:rFonts w:cs="Helvetica Neue"/>
        </w:rPr>
        <w:t>affecting scope and severity</w:t>
      </w:r>
      <w:r w:rsidR="00111802" w:rsidRPr="0009222C">
        <w:rPr>
          <w:rFonts w:cs="Helvetica Neue"/>
        </w:rPr>
        <w:t>,</w:t>
      </w:r>
      <w:r w:rsidRPr="0009222C">
        <w:rPr>
          <w:rFonts w:cs="Helvetica Neue"/>
        </w:rPr>
        <w:t xml:space="preserve"> are known. </w:t>
      </w:r>
      <w:r w:rsidR="0077411B" w:rsidRPr="0009222C">
        <w:rPr>
          <w:rFonts w:cs="Helvetica Neue"/>
        </w:rPr>
        <w:t xml:space="preserve">For example, we </w:t>
      </w:r>
      <w:r w:rsidRPr="0009222C">
        <w:rPr>
          <w:rFonts w:cs="Helvetica Neue"/>
        </w:rPr>
        <w:t xml:space="preserve">might </w:t>
      </w:r>
      <w:r w:rsidR="0077411B" w:rsidRPr="0009222C">
        <w:rPr>
          <w:rFonts w:cs="Helvetica Neue"/>
        </w:rPr>
        <w:t xml:space="preserve">want to communicate that AI catastrophe is </w:t>
      </w:r>
      <w:r w:rsidRPr="0009222C">
        <w:rPr>
          <w:rFonts w:cs="Helvetica Neue"/>
        </w:rPr>
        <w:t xml:space="preserve">a </w:t>
      </w:r>
      <w:r w:rsidR="0077411B" w:rsidRPr="0009222C">
        <w:rPr>
          <w:rFonts w:cs="Helvetica Neue"/>
        </w:rPr>
        <w:t xml:space="preserve">very significant risk, but its </w:t>
      </w:r>
      <w:r w:rsidR="00372256">
        <w:rPr>
          <w:rFonts w:cs="Helvetica Neue"/>
        </w:rPr>
        <w:t xml:space="preserve">exact </w:t>
      </w:r>
      <w:r w:rsidR="0077411B" w:rsidRPr="0009222C">
        <w:rPr>
          <w:rFonts w:cs="Helvetica Neue"/>
        </w:rPr>
        <w:t xml:space="preserve">probability </w:t>
      </w:r>
      <w:r w:rsidR="00EC4189">
        <w:rPr>
          <w:rFonts w:cs="Helvetica Neue"/>
        </w:rPr>
        <w:t xml:space="preserve">estimation </w:t>
      </w:r>
      <w:r w:rsidR="0077411B" w:rsidRPr="0009222C">
        <w:rPr>
          <w:rFonts w:cs="Helvetica Neue"/>
        </w:rPr>
        <w:t>is complicated by large uncertainties</w:t>
      </w:r>
      <w:r w:rsidRPr="0009222C">
        <w:rPr>
          <w:rFonts w:cs="Helvetica Neue"/>
        </w:rPr>
        <w:t>.</w:t>
      </w:r>
      <w:r w:rsidR="0077411B" w:rsidRPr="0009222C">
        <w:rPr>
          <w:rFonts w:cs="Helvetica Neue"/>
        </w:rPr>
        <w:t xml:space="preserve"> Thus we could agree to represent the risk as </w:t>
      </w:r>
      <w:r w:rsidR="0077411B" w:rsidRPr="0009222C">
        <w:rPr>
          <w:rFonts w:cs="Helvetica Neue"/>
          <w:i/>
        </w:rPr>
        <w:t>red</w:t>
      </w:r>
      <w:r w:rsidR="0077411B" w:rsidRPr="0009222C">
        <w:rPr>
          <w:rFonts w:cs="Helvetica Neue"/>
        </w:rPr>
        <w:t xml:space="preserve"> despite difficulties of its numerical estimation.</w:t>
      </w:r>
    </w:p>
    <w:p w14:paraId="6496925C" w14:textId="240A7C38" w:rsidR="00EC4189" w:rsidRPr="0009222C" w:rsidRDefault="00EC4189" w:rsidP="00EC4189">
      <w:pPr>
        <w:widowControl w:val="0"/>
        <w:spacing w:line="320" w:lineRule="atLeast"/>
        <w:ind w:firstLine="720"/>
        <w:jc w:val="both"/>
        <w:rPr>
          <w:rFonts w:cs="Helvetica Neue"/>
        </w:rPr>
      </w:pPr>
      <w:r>
        <w:rPr>
          <w:rFonts w:cs="Helvetica Neue"/>
        </w:rPr>
        <w:t>N</w:t>
      </w:r>
      <w:r w:rsidRPr="0009222C">
        <w:rPr>
          <w:rFonts w:cs="Helvetica Neue"/>
        </w:rPr>
        <w:t xml:space="preserve">ote that the probability interval (when it is known) for “red” is shorter and is only 1 order of magnitude, as it is needed to represent most serious risks and here we need better </w:t>
      </w:r>
      <w:r w:rsidRPr="00152101">
        <w:rPr>
          <w:rFonts w:cs="Helvetica Neue"/>
        </w:rPr>
        <w:t>resolution ability.</w:t>
      </w:r>
    </w:p>
    <w:p w14:paraId="735FB682" w14:textId="732A67E6" w:rsidR="00096D38" w:rsidRPr="0009222C" w:rsidRDefault="00096D38">
      <w:pPr>
        <w:widowControl w:val="0"/>
        <w:spacing w:line="320" w:lineRule="atLeast"/>
        <w:ind w:firstLine="720"/>
        <w:jc w:val="both"/>
        <w:rPr>
          <w:rFonts w:cs="Helvetica Neue"/>
        </w:rPr>
      </w:pPr>
      <w:r w:rsidRPr="0009222C">
        <w:rPr>
          <w:rFonts w:cs="Helvetica Neue"/>
        </w:rPr>
        <w:t>As it is a communication scale, the scientist</w:t>
      </w:r>
      <w:r w:rsidR="007B73EE" w:rsidRPr="0009222C">
        <w:rPr>
          <w:rFonts w:cs="Helvetica Neue"/>
        </w:rPr>
        <w:t>s</w:t>
      </w:r>
      <w:r w:rsidRPr="0009222C">
        <w:rPr>
          <w:rFonts w:cs="Helvetica Neue"/>
        </w:rPr>
        <w:t xml:space="preserve"> us</w:t>
      </w:r>
      <w:r w:rsidR="00111802" w:rsidRPr="0009222C">
        <w:rPr>
          <w:rFonts w:cs="Helvetica Neue"/>
        </w:rPr>
        <w:t>ing</w:t>
      </w:r>
      <w:r w:rsidRPr="0009222C">
        <w:rPr>
          <w:rFonts w:cs="Helvetica Neue"/>
        </w:rPr>
        <w:t xml:space="preserve"> it could come to agreement that a particular risk should be estimated higher or lower in this scale. </w:t>
      </w:r>
      <w:r w:rsidR="00C9326B" w:rsidRPr="0009222C">
        <w:rPr>
          <w:rFonts w:cs="Helvetica Neue"/>
        </w:rPr>
        <w:t xml:space="preserve">We don’t want to place </w:t>
      </w:r>
      <w:r w:rsidR="00111802" w:rsidRPr="0009222C">
        <w:rPr>
          <w:rFonts w:cs="Helvetica Neue"/>
        </w:rPr>
        <w:t>too many restrictions on</w:t>
      </w:r>
      <w:r w:rsidR="00C9326B" w:rsidRPr="0009222C">
        <w:rPr>
          <w:rFonts w:cs="Helvetica Neue"/>
        </w:rPr>
        <w:t xml:space="preserve"> </w:t>
      </w:r>
      <w:r w:rsidRPr="0009222C">
        <w:rPr>
          <w:rFonts w:cs="Helvetica Neue"/>
        </w:rPr>
        <w:t>how different aspects of</w:t>
      </w:r>
      <w:r w:rsidR="00111802" w:rsidRPr="0009222C">
        <w:rPr>
          <w:rFonts w:cs="Helvetica Neue"/>
        </w:rPr>
        <w:t xml:space="preserve"> a</w:t>
      </w:r>
      <w:r w:rsidRPr="0009222C">
        <w:rPr>
          <w:rFonts w:cs="Helvetica Neue"/>
        </w:rPr>
        <w:t xml:space="preserve"> risk</w:t>
      </w:r>
      <w:r w:rsidR="00111802" w:rsidRPr="0009222C">
        <w:rPr>
          <w:rFonts w:cs="Helvetica Neue"/>
        </w:rPr>
        <w:t>’</w:t>
      </w:r>
      <w:r w:rsidRPr="0009222C">
        <w:rPr>
          <w:rFonts w:cs="Helvetica Neue"/>
        </w:rPr>
        <w:t>s severity (like preventability or connection with other risks) should affect risks coding, as it should be established in the practical use of the scale</w:t>
      </w:r>
      <w:r w:rsidR="00111802" w:rsidRPr="0009222C">
        <w:rPr>
          <w:rFonts w:cs="Helvetica Neue"/>
        </w:rPr>
        <w:t>. However, we will note</w:t>
      </w:r>
      <w:r w:rsidRPr="0009222C">
        <w:rPr>
          <w:rFonts w:cs="Helvetica Neue"/>
        </w:rPr>
        <w:t xml:space="preserve"> two rules:</w:t>
      </w:r>
    </w:p>
    <w:p w14:paraId="04CC0475" w14:textId="35719CD5" w:rsidR="00096D38" w:rsidRPr="0009222C" w:rsidRDefault="00096D38">
      <w:pPr>
        <w:widowControl w:val="0"/>
        <w:spacing w:line="320" w:lineRule="atLeast"/>
        <w:ind w:firstLine="720"/>
        <w:jc w:val="both"/>
        <w:rPr>
          <w:rFonts w:cs="Helvetica Neue"/>
        </w:rPr>
      </w:pPr>
      <w:r w:rsidRPr="0009222C">
        <w:rPr>
          <w:rFonts w:cs="Helvetica Neue"/>
        </w:rPr>
        <w:t>1. The purple color is reserved to present extreme urgency of the risk</w:t>
      </w:r>
    </w:p>
    <w:p w14:paraId="120F9636" w14:textId="35EAF679" w:rsidR="005814A8" w:rsidRPr="0009222C" w:rsidRDefault="00096D38" w:rsidP="0077411B">
      <w:pPr>
        <w:ind w:firstLine="720"/>
        <w:jc w:val="both"/>
        <w:rPr>
          <w:rFonts w:cs="Helvetica Neue"/>
        </w:rPr>
      </w:pPr>
      <w:r w:rsidRPr="0009222C">
        <w:rPr>
          <w:rFonts w:cs="Helvetica Neue"/>
        </w:rPr>
        <w:t xml:space="preserve">2. </w:t>
      </w:r>
      <w:r w:rsidR="000547BF" w:rsidRPr="0009222C">
        <w:rPr>
          <w:rFonts w:cs="Helvetica Neue"/>
        </w:rPr>
        <w:t xml:space="preserve">The scale is extrapolated </w:t>
      </w:r>
      <w:r w:rsidR="00111802" w:rsidRPr="0009222C">
        <w:rPr>
          <w:rFonts w:cs="Helvetica Neue"/>
        </w:rPr>
        <w:t>from</w:t>
      </w:r>
      <w:r w:rsidR="000547BF" w:rsidRPr="0009222C">
        <w:rPr>
          <w:rFonts w:cs="Helvetica Neue"/>
        </w:rPr>
        <w:t xml:space="preserve"> the</w:t>
      </w:r>
      <w:r w:rsidRPr="0009222C">
        <w:rPr>
          <w:rFonts w:cs="Helvetica Neue"/>
        </w:rPr>
        <w:t xml:space="preserve"> smaller than extinction risks and larger than extinction risks</w:t>
      </w:r>
      <w:r w:rsidR="000547BF" w:rsidRPr="0009222C">
        <w:rPr>
          <w:rFonts w:cs="Helvetica Neue"/>
        </w:rPr>
        <w:t xml:space="preserve"> </w:t>
      </w:r>
      <w:r w:rsidR="00141916" w:rsidRPr="0009222C">
        <w:rPr>
          <w:rFonts w:cs="Helvetica Neue"/>
        </w:rPr>
        <w:t>in</w:t>
      </w:r>
      <w:r w:rsidR="000547BF" w:rsidRPr="0009222C">
        <w:rPr>
          <w:rFonts w:cs="Helvetica Neue"/>
        </w:rPr>
        <w:t xml:space="preserve"> </w:t>
      </w:r>
      <w:r w:rsidR="00141916" w:rsidRPr="0009222C">
        <w:rPr>
          <w:rFonts w:cs="Helvetica Neue"/>
        </w:rPr>
        <w:t>T</w:t>
      </w:r>
      <w:r w:rsidR="00F919D5">
        <w:rPr>
          <w:rFonts w:cs="Helvetica Neue"/>
        </w:rPr>
        <w:t>able 2</w:t>
      </w:r>
      <w:r w:rsidR="008E6F51" w:rsidRPr="0009222C">
        <w:rPr>
          <w:rFonts w:cs="Helvetica Neue"/>
        </w:rPr>
        <w:t xml:space="preserve">. </w:t>
      </w:r>
      <w:r w:rsidR="00111802" w:rsidRPr="0009222C">
        <w:rPr>
          <w:rFonts w:cs="Helvetica Neue"/>
        </w:rPr>
        <w:t>(</w:t>
      </w:r>
      <w:r w:rsidR="008E6F51" w:rsidRPr="0009222C">
        <w:rPr>
          <w:rFonts w:cs="Helvetica Neue"/>
        </w:rPr>
        <w:t>This is</w:t>
      </w:r>
      <w:r w:rsidR="000547BF" w:rsidRPr="0009222C">
        <w:rPr>
          <w:rFonts w:cs="Helvetica Neue"/>
        </w:rPr>
        <w:t xml:space="preserve"> based on idea that smaller risks </w:t>
      </w:r>
      <w:r w:rsidR="00D34ED1" w:rsidRPr="0009222C">
        <w:rPr>
          <w:rFonts w:cs="Helvetica Neue"/>
        </w:rPr>
        <w:t>have</w:t>
      </w:r>
      <w:r w:rsidR="000547BF" w:rsidRPr="0009222C">
        <w:rPr>
          <w:rFonts w:cs="Helvetica Neue"/>
        </w:rPr>
        <w:t xml:space="preserve"> considerable but unknown probability to become human extinction risks, and also on the fact that policy makers </w:t>
      </w:r>
      <w:r w:rsidR="008E6F51" w:rsidRPr="0009222C">
        <w:rPr>
          <w:rFonts w:cs="Helvetica Neue"/>
        </w:rPr>
        <w:t>may</w:t>
      </w:r>
      <w:r w:rsidR="000547BF" w:rsidRPr="0009222C">
        <w:rPr>
          <w:rFonts w:cs="Helvetica Neue"/>
        </w:rPr>
        <w:t xml:space="preserve"> implement similar measure</w:t>
      </w:r>
      <w:r w:rsidR="008E6F51" w:rsidRPr="0009222C">
        <w:rPr>
          <w:rFonts w:cs="Helvetica Neue"/>
        </w:rPr>
        <w:t>s</w:t>
      </w:r>
      <w:r w:rsidR="000547BF" w:rsidRPr="0009222C">
        <w:rPr>
          <w:rFonts w:cs="Helvetica Neue"/>
        </w:rPr>
        <w:t xml:space="preserve"> for smaller and larger risks</w:t>
      </w:r>
      <w:r w:rsidR="00111802" w:rsidRPr="0009222C">
        <w:rPr>
          <w:rFonts w:cs="Helvetica Neue"/>
        </w:rPr>
        <w:t>)</w:t>
      </w:r>
      <w:r w:rsidR="000547BF" w:rsidRPr="0009222C">
        <w:rPr>
          <w:rFonts w:cs="Helvetica Neue"/>
        </w:rPr>
        <w:t>.</w:t>
      </w:r>
      <w:r w:rsidRPr="0009222C">
        <w:rPr>
          <w:rFonts w:cs="Helvetica Neue"/>
        </w:rPr>
        <w:t xml:space="preserve"> </w:t>
      </w:r>
    </w:p>
    <w:p w14:paraId="558DEA2D" w14:textId="77777777" w:rsidR="00B25F2D" w:rsidRPr="0009222C" w:rsidRDefault="00B25F2D" w:rsidP="00D826B5">
      <w:pPr>
        <w:jc w:val="both"/>
        <w:rPr>
          <w:rFonts w:cs="Helvetica Neue"/>
        </w:rPr>
      </w:pPr>
    </w:p>
    <w:p w14:paraId="405D93E5" w14:textId="05C38FF2" w:rsidR="00B25F2D" w:rsidRPr="0009222C" w:rsidRDefault="00B25F2D" w:rsidP="0077411B">
      <w:pPr>
        <w:pStyle w:val="Heading2"/>
        <w:numPr>
          <w:ilvl w:val="0"/>
          <w:numId w:val="0"/>
        </w:numPr>
        <w:ind w:left="720"/>
      </w:pPr>
      <w:r w:rsidRPr="0009222C">
        <w:t>4.4. Extrapolated version of scale which account</w:t>
      </w:r>
      <w:r w:rsidR="00141916" w:rsidRPr="0009222C">
        <w:t>s</w:t>
      </w:r>
      <w:r w:rsidRPr="0009222C">
        <w:t xml:space="preserve"> for the risk size</w:t>
      </w:r>
    </w:p>
    <w:p w14:paraId="026CBD58" w14:textId="61EDD09A" w:rsidR="00B25F2D" w:rsidRPr="0009222C" w:rsidRDefault="005814A8" w:rsidP="0077411B">
      <w:pPr>
        <w:ind w:firstLine="720"/>
        <w:jc w:val="both"/>
        <w:rPr>
          <w:rFonts w:cs="Helvetica Neue"/>
        </w:rPr>
      </w:pPr>
      <w:r w:rsidRPr="0009222C">
        <w:rPr>
          <w:rFonts w:cs="Helvetica Neue"/>
        </w:rPr>
        <w:t xml:space="preserve">In </w:t>
      </w:r>
      <w:r w:rsidR="00141916" w:rsidRPr="0009222C">
        <w:rPr>
          <w:rFonts w:cs="Helvetica Neue"/>
        </w:rPr>
        <w:t>T</w:t>
      </w:r>
      <w:r w:rsidR="00F919D5">
        <w:rPr>
          <w:rFonts w:cs="Helvetica Neue"/>
        </w:rPr>
        <w:t>able 2</w:t>
      </w:r>
      <w:r w:rsidRPr="0009222C">
        <w:rPr>
          <w:rFonts w:cs="Helvetica Neue"/>
        </w:rPr>
        <w:t xml:space="preserve"> we </w:t>
      </w:r>
      <w:r w:rsidR="00EC4189">
        <w:rPr>
          <w:rFonts w:cs="Helvetica Neue"/>
        </w:rPr>
        <w:t>extend</w:t>
      </w:r>
      <w:r w:rsidR="00EC4189" w:rsidRPr="0009222C">
        <w:rPr>
          <w:rFonts w:cs="Helvetica Neue"/>
        </w:rPr>
        <w:t xml:space="preserve"> </w:t>
      </w:r>
      <w:r w:rsidRPr="0009222C">
        <w:rPr>
          <w:rFonts w:cs="Helvetica Neue"/>
        </w:rPr>
        <w:t xml:space="preserve">the scale </w:t>
      </w:r>
      <w:r w:rsidR="00141916" w:rsidRPr="0009222C">
        <w:rPr>
          <w:rFonts w:cs="Helvetica Neue"/>
        </w:rPr>
        <w:t>to</w:t>
      </w:r>
      <w:r w:rsidRPr="0009222C">
        <w:rPr>
          <w:rFonts w:cs="Helvetica Neue"/>
        </w:rPr>
        <w:t xml:space="preserve"> </w:t>
      </w:r>
      <w:r w:rsidR="00CD1BDE" w:rsidRPr="0009222C">
        <w:rPr>
          <w:rFonts w:cs="Helvetica Neue"/>
        </w:rPr>
        <w:t xml:space="preserve">include </w:t>
      </w:r>
      <w:r w:rsidRPr="0009222C">
        <w:rPr>
          <w:rFonts w:cs="Helvetica Neue"/>
        </w:rPr>
        <w:t>smaller</w:t>
      </w:r>
      <w:r w:rsidR="006E5F0B" w:rsidRPr="0009222C">
        <w:rPr>
          <w:rFonts w:cs="Helvetica Neue"/>
        </w:rPr>
        <w:t xml:space="preserve"> risks like</w:t>
      </w:r>
      <w:r w:rsidRPr="0009222C">
        <w:rPr>
          <w:rFonts w:cs="Helvetica Neue"/>
        </w:rPr>
        <w:t xml:space="preserve"> civilization collapse and global catastrophic risks as well as on “larger” </w:t>
      </w:r>
      <w:r w:rsidRPr="0009222C">
        <w:rPr>
          <w:rFonts w:cs="Helvetica Neue"/>
        </w:rPr>
        <w:lastRenderedPageBreak/>
        <w:t>risks like life extinction</w:t>
      </w:r>
      <w:r w:rsidR="006E5F0B" w:rsidRPr="0009222C">
        <w:rPr>
          <w:rFonts w:cs="Helvetica Neue"/>
        </w:rPr>
        <w:t xml:space="preserve"> and universe</w:t>
      </w:r>
      <w:r w:rsidR="00CD1BDE" w:rsidRPr="0009222C">
        <w:rPr>
          <w:rFonts w:cs="Helvetica Neue"/>
        </w:rPr>
        <w:t xml:space="preserve"> destruction</w:t>
      </w:r>
      <w:r w:rsidR="006E5F0B" w:rsidRPr="0009222C">
        <w:rPr>
          <w:rFonts w:cs="Helvetica Neue"/>
        </w:rPr>
        <w:t xml:space="preserve">, </w:t>
      </w:r>
      <w:r w:rsidR="00CD1BDE" w:rsidRPr="0009222C">
        <w:rPr>
          <w:rFonts w:cs="Helvetica Neue"/>
        </w:rPr>
        <w:t xml:space="preserve">in </w:t>
      </w:r>
      <w:r w:rsidR="006E5F0B" w:rsidRPr="0009222C">
        <w:rPr>
          <w:rFonts w:cs="Helvetica Neue"/>
        </w:rPr>
        <w:t>accord</w:t>
      </w:r>
      <w:r w:rsidR="00CD1BDE" w:rsidRPr="0009222C">
        <w:rPr>
          <w:rFonts w:cs="Helvetica Neue"/>
        </w:rPr>
        <w:t>ance with our discussion in section 2. This is necessary because:</w:t>
      </w:r>
    </w:p>
    <w:p w14:paraId="0029A56B" w14:textId="6D6C8090" w:rsidR="00B25F2D" w:rsidRPr="0009222C" w:rsidRDefault="00B25F2D" w:rsidP="0077411B">
      <w:pPr>
        <w:pStyle w:val="ListParagraph"/>
        <w:numPr>
          <w:ilvl w:val="0"/>
          <w:numId w:val="42"/>
        </w:numPr>
        <w:rPr>
          <w:rFonts w:cs="Helvetica Neue"/>
        </w:rPr>
      </w:pPr>
      <w:r w:rsidRPr="0009222C">
        <w:rPr>
          <w:rFonts w:cs="Helvetica Neue"/>
        </w:rPr>
        <w:t>Smaller risks could become larger extinction risks by starting chain</w:t>
      </w:r>
      <w:r w:rsidR="00CD1BDE" w:rsidRPr="0009222C">
        <w:rPr>
          <w:rFonts w:cs="Helvetica Neue"/>
        </w:rPr>
        <w:t>s</w:t>
      </w:r>
      <w:r w:rsidRPr="0009222C">
        <w:rPr>
          <w:rFonts w:cs="Helvetica Neue"/>
        </w:rPr>
        <w:t xml:space="preserve"> of catastrophic events.</w:t>
      </w:r>
    </w:p>
    <w:p w14:paraId="7A61E9D3" w14:textId="1A8D1DFB" w:rsidR="00B25F2D" w:rsidRPr="0009222C" w:rsidRDefault="00141916" w:rsidP="00B25F2D">
      <w:pPr>
        <w:pStyle w:val="ListParagraph"/>
        <w:numPr>
          <w:ilvl w:val="0"/>
          <w:numId w:val="42"/>
        </w:numPr>
        <w:rPr>
          <w:rFonts w:cs="Helvetica Neue"/>
        </w:rPr>
      </w:pPr>
      <w:r w:rsidRPr="0009222C">
        <w:rPr>
          <w:rFonts w:cs="Helvetica Neue"/>
        </w:rPr>
        <w:t>The p</w:t>
      </w:r>
      <w:r w:rsidR="00B25F2D" w:rsidRPr="0009222C">
        <w:rPr>
          <w:rFonts w:cs="Helvetica Neue"/>
        </w:rPr>
        <w:t xml:space="preserve">ublic and policymakers will react similarly to human extinction level catastrophe and to a global catastrophe where </w:t>
      </w:r>
      <w:r w:rsidRPr="0009222C">
        <w:rPr>
          <w:rFonts w:cs="Helvetica Neue"/>
        </w:rPr>
        <w:t xml:space="preserve">there </w:t>
      </w:r>
      <w:r w:rsidR="00B25F2D" w:rsidRPr="0009222C">
        <w:rPr>
          <w:rFonts w:cs="Helvetica Neue"/>
        </w:rPr>
        <w:t>will be some surviva</w:t>
      </w:r>
      <w:r w:rsidR="00CD1BDE" w:rsidRPr="0009222C">
        <w:rPr>
          <w:rFonts w:cs="Helvetica Neue"/>
        </w:rPr>
        <w:t>l: both present similar dangers to personal survival,</w:t>
      </w:r>
      <w:r w:rsidR="00B25F2D" w:rsidRPr="0009222C">
        <w:rPr>
          <w:rFonts w:cs="Helvetica Neue"/>
        </w:rPr>
        <w:t xml:space="preserve"> and in both similar prevention actions are needed.</w:t>
      </w:r>
    </w:p>
    <w:p w14:paraId="5287E59D" w14:textId="77777777" w:rsidR="00B25F2D" w:rsidRPr="0009222C" w:rsidRDefault="00B25F2D">
      <w:pPr>
        <w:rPr>
          <w:rFonts w:cs="Helvetica Neue"/>
        </w:rPr>
      </w:pPr>
      <w:r w:rsidRPr="0009222C">
        <w:rPr>
          <w:rFonts w:cs="Helvetica Neue"/>
        </w:rPr>
        <w:br w:type="page"/>
      </w:r>
    </w:p>
    <w:p w14:paraId="7DAEEB30" w14:textId="19448D42" w:rsidR="00BE5C06" w:rsidRPr="0009222C" w:rsidRDefault="00BE5C06" w:rsidP="0077411B">
      <w:pPr>
        <w:widowControl w:val="0"/>
        <w:spacing w:line="320" w:lineRule="atLeast"/>
        <w:jc w:val="both"/>
        <w:rPr>
          <w:rFonts w:cs="Helvetica Neue"/>
          <w:i/>
        </w:rPr>
      </w:pPr>
      <w:r w:rsidRPr="00152101">
        <w:rPr>
          <w:rFonts w:cs="Helvetica Neue"/>
          <w:i/>
        </w:rPr>
        <w:lastRenderedPageBreak/>
        <w:t xml:space="preserve">Table </w:t>
      </w:r>
      <w:r w:rsidR="00F919D5">
        <w:rPr>
          <w:rFonts w:cs="Helvetica Neue"/>
          <w:i/>
        </w:rPr>
        <w:t>1</w:t>
      </w:r>
      <w:r w:rsidRPr="0009222C">
        <w:rPr>
          <w:rFonts w:cs="Helvetica Neue"/>
          <w:i/>
        </w:rPr>
        <w:t xml:space="preserve">. </w:t>
      </w:r>
      <w:r w:rsidR="00A545FE" w:rsidRPr="0009222C">
        <w:rPr>
          <w:rFonts w:cs="Helvetica Neue"/>
          <w:i/>
        </w:rPr>
        <w:t xml:space="preserve">X </w:t>
      </w:r>
      <w:r w:rsidRPr="0009222C">
        <w:rPr>
          <w:rFonts w:cs="Helvetica Neue"/>
          <w:i/>
        </w:rPr>
        <w:t>risks communication scale: explanation of colors and coordination with Tonn and Steifel’s classification of actions</w:t>
      </w:r>
    </w:p>
    <w:tbl>
      <w:tblPr>
        <w:tblW w:w="10338" w:type="dxa"/>
        <w:tblLayout w:type="fixed"/>
        <w:tblCellMar>
          <w:left w:w="0" w:type="dxa"/>
          <w:right w:w="0" w:type="dxa"/>
        </w:tblCellMar>
        <w:tblLook w:val="0000" w:firstRow="0" w:lastRow="0" w:firstColumn="0" w:lastColumn="0" w:noHBand="0" w:noVBand="0"/>
      </w:tblPr>
      <w:tblGrid>
        <w:gridCol w:w="1592"/>
        <w:gridCol w:w="1800"/>
        <w:gridCol w:w="2268"/>
        <w:gridCol w:w="1843"/>
        <w:gridCol w:w="2835"/>
      </w:tblGrid>
      <w:tr w:rsidR="007710C0" w:rsidRPr="0009222C" w14:paraId="2CF48CED" w14:textId="536C9329" w:rsidTr="0077411B">
        <w:trPr>
          <w:trHeight w:val="334"/>
        </w:trPr>
        <w:tc>
          <w:tcPr>
            <w:tcW w:w="1592"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0943BD68"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ascii="Verdana-Bold" w:hAnsi="Verdana-Bold" w:cs="Verdana-Bold"/>
                <w:b/>
                <w:bCs/>
                <w:color w:val="000000"/>
                <w:sz w:val="20"/>
                <w:szCs w:val="20"/>
                <w:lang w:val="en-GB"/>
              </w:rPr>
              <w:t>Colour coding</w:t>
            </w:r>
          </w:p>
        </w:tc>
        <w:tc>
          <w:tcPr>
            <w:tcW w:w="1800" w:type="dxa"/>
            <w:tcBorders>
              <w:top w:val="single" w:sz="8" w:space="0" w:color="000000"/>
              <w:left w:val="single" w:sz="8" w:space="0" w:color="000000"/>
              <w:bottom w:val="single" w:sz="8" w:space="0" w:color="000000"/>
              <w:right w:val="single" w:sz="8" w:space="0" w:color="000000"/>
            </w:tcBorders>
          </w:tcPr>
          <w:p w14:paraId="48B669A2"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s="Verdana-Bold"/>
                <w:b/>
                <w:bCs/>
                <w:color w:val="000000"/>
                <w:sz w:val="20"/>
                <w:szCs w:val="20"/>
                <w:lang w:val="en-GB"/>
              </w:rPr>
            </w:pPr>
            <w:r w:rsidRPr="0009222C">
              <w:rPr>
                <w:rFonts w:ascii="Verdana-Bold" w:hAnsi="Verdana-Bold" w:cs="Verdana-Bold"/>
                <w:b/>
                <w:bCs/>
                <w:color w:val="000000"/>
                <w:sz w:val="20"/>
                <w:szCs w:val="20"/>
                <w:lang w:val="en-GB"/>
              </w:rPr>
              <w:t xml:space="preserve">Explanation </w:t>
            </w:r>
          </w:p>
          <w:p w14:paraId="621BD838" w14:textId="1CD49D48" w:rsidR="007710C0" w:rsidRPr="00152101" w:rsidRDefault="007710C0">
            <w:pPr>
              <w:widowControl w:val="0"/>
              <w:autoSpaceDE w:val="0"/>
              <w:autoSpaceDN w:val="0"/>
              <w:adjustRightInd w:val="0"/>
              <w:spacing w:line="288" w:lineRule="auto"/>
              <w:textAlignment w:val="center"/>
              <w:rPr>
                <w:rFonts w:ascii="Verdana-Bold" w:hAnsi="Verdana-Bold" w:cs="Verdana-Bold"/>
                <w:b/>
                <w:bCs/>
                <w:color w:val="000000"/>
                <w:sz w:val="20"/>
                <w:szCs w:val="20"/>
                <w:lang w:val="en-GB"/>
              </w:rPr>
            </w:pPr>
            <w:r w:rsidRPr="0009222C">
              <w:rPr>
                <w:rFonts w:ascii="Verdana-Bold" w:hAnsi="Verdana-Bold" w:cs="Verdana-Bold"/>
                <w:b/>
                <w:bCs/>
                <w:color w:val="000000"/>
                <w:sz w:val="20"/>
                <w:szCs w:val="20"/>
                <w:lang w:val="en-GB"/>
              </w:rPr>
              <w:t>of colors</w:t>
            </w:r>
            <w:r w:rsidRPr="00152101">
              <w:rPr>
                <w:rFonts w:ascii="Verdana-Bold" w:hAnsi="Verdana-Bold" w:cs="Verdana-Bold"/>
                <w:b/>
                <w:bCs/>
                <w:color w:val="000000"/>
                <w:sz w:val="20"/>
                <w:szCs w:val="20"/>
                <w:lang w:val="en-GB"/>
              </w:rPr>
              <w:t xml:space="preserve"> </w:t>
            </w:r>
          </w:p>
        </w:tc>
        <w:tc>
          <w:tcPr>
            <w:tcW w:w="226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06C5F8DB" w14:textId="31569842" w:rsidR="007710C0" w:rsidRPr="0009222C" w:rsidRDefault="007710C0" w:rsidP="0049258C">
            <w:pPr>
              <w:widowControl w:val="0"/>
              <w:autoSpaceDE w:val="0"/>
              <w:autoSpaceDN w:val="0"/>
              <w:adjustRightInd w:val="0"/>
              <w:spacing w:line="288" w:lineRule="auto"/>
              <w:textAlignment w:val="center"/>
              <w:rPr>
                <w:rFonts w:ascii="Verdana-Bold" w:hAnsi="Verdana-Bold" w:cs="Verdana-Bold"/>
                <w:b/>
                <w:bCs/>
                <w:color w:val="000000"/>
                <w:sz w:val="20"/>
                <w:szCs w:val="20"/>
                <w:lang w:val="en-GB"/>
              </w:rPr>
            </w:pPr>
            <w:r w:rsidRPr="0009222C">
              <w:rPr>
                <w:rFonts w:ascii="Verdana-Bold" w:hAnsi="Verdana-Bold" w:cs="Verdana-Bold"/>
                <w:b/>
                <w:bCs/>
                <w:color w:val="000000"/>
                <w:sz w:val="20"/>
                <w:szCs w:val="20"/>
                <w:lang w:val="en-GB"/>
              </w:rPr>
              <w:t xml:space="preserve">Tonn and Steifel’s </w:t>
            </w:r>
          </w:p>
          <w:p w14:paraId="73E89444"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s="Verdana-Bold"/>
                <w:b/>
                <w:bCs/>
                <w:color w:val="000000"/>
                <w:sz w:val="20"/>
                <w:szCs w:val="20"/>
                <w:lang w:val="en-GB"/>
              </w:rPr>
            </w:pPr>
            <w:r w:rsidRPr="0009222C">
              <w:rPr>
                <w:rFonts w:ascii="Verdana-Bold" w:hAnsi="Verdana-Bold" w:cs="Verdana-Bold"/>
                <w:b/>
                <w:bCs/>
                <w:color w:val="000000"/>
                <w:sz w:val="20"/>
                <w:szCs w:val="20"/>
                <w:lang w:val="en-GB"/>
              </w:rPr>
              <w:t xml:space="preserve">classification </w:t>
            </w:r>
          </w:p>
          <w:p w14:paraId="3C8CE313"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ascii="Verdana-Bold" w:hAnsi="Verdana-Bold" w:cs="Verdana-Bold"/>
                <w:b/>
                <w:bCs/>
                <w:color w:val="000000"/>
                <w:sz w:val="20"/>
                <w:szCs w:val="20"/>
                <w:lang w:val="en-GB"/>
              </w:rPr>
              <w:t>of actions</w:t>
            </w:r>
          </w:p>
        </w:tc>
        <w:tc>
          <w:tcPr>
            <w:tcW w:w="184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03F018D0" w14:textId="32E744DC" w:rsidR="007710C0" w:rsidRPr="0009222C" w:rsidRDefault="007710C0">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ascii="Verdana-Bold" w:hAnsi="Verdana-Bold" w:cs="Verdana-Bold"/>
                <w:b/>
                <w:bCs/>
                <w:color w:val="000000"/>
                <w:sz w:val="20"/>
                <w:szCs w:val="20"/>
                <w:lang w:val="en-GB"/>
              </w:rPr>
              <w:t xml:space="preserve">Indicative risk </w:t>
            </w:r>
          </w:p>
        </w:tc>
        <w:tc>
          <w:tcPr>
            <w:tcW w:w="2835" w:type="dxa"/>
            <w:tcBorders>
              <w:top w:val="single" w:sz="8" w:space="0" w:color="000000"/>
              <w:left w:val="single" w:sz="8" w:space="0" w:color="000000"/>
              <w:bottom w:val="single" w:sz="8" w:space="0" w:color="000000"/>
              <w:right w:val="single" w:sz="8" w:space="0" w:color="000000"/>
            </w:tcBorders>
          </w:tcPr>
          <w:p w14:paraId="67658082" w14:textId="6482BB73" w:rsidR="007710C0" w:rsidRPr="0009222C" w:rsidRDefault="007710C0">
            <w:pPr>
              <w:widowControl w:val="0"/>
              <w:autoSpaceDE w:val="0"/>
              <w:autoSpaceDN w:val="0"/>
              <w:adjustRightInd w:val="0"/>
              <w:spacing w:line="288" w:lineRule="auto"/>
              <w:textAlignment w:val="center"/>
              <w:rPr>
                <w:rFonts w:ascii="Verdana-Bold" w:hAnsi="Verdana-Bold" w:cs="Verdana-Bold"/>
                <w:b/>
                <w:bCs/>
                <w:color w:val="000000"/>
                <w:sz w:val="20"/>
                <w:szCs w:val="20"/>
                <w:lang w:val="en-GB"/>
              </w:rPr>
            </w:pPr>
            <w:r w:rsidRPr="0009222C">
              <w:rPr>
                <w:rFonts w:ascii="Verdana-Bold" w:hAnsi="Verdana-Bold" w:cs="Verdana-Bold"/>
                <w:b/>
                <w:bCs/>
                <w:color w:val="000000"/>
                <w:sz w:val="20"/>
                <w:szCs w:val="20"/>
                <w:lang w:val="en-GB"/>
              </w:rPr>
              <w:t xml:space="preserve">Probability interval </w:t>
            </w:r>
            <w:r w:rsidRPr="0009222C">
              <w:rPr>
                <w:rFonts w:ascii="Verdana-Bold" w:hAnsi="Verdana-Bold" w:cs="Verdana-Bold"/>
                <w:bCs/>
                <w:color w:val="000000"/>
                <w:sz w:val="20"/>
                <w:szCs w:val="20"/>
                <w:lang w:val="en-GB"/>
              </w:rPr>
              <w:t>(if known for simple risks</w:t>
            </w:r>
            <w:r w:rsidRPr="0009222C">
              <w:rPr>
                <w:rFonts w:ascii="Verdana-Bold" w:hAnsi="Verdana-Bold" w:cs="Verdana-Bold"/>
                <w:b/>
                <w:bCs/>
                <w:color w:val="000000"/>
                <w:sz w:val="20"/>
                <w:szCs w:val="20"/>
                <w:lang w:val="en-GB"/>
              </w:rPr>
              <w:t>)</w:t>
            </w:r>
          </w:p>
          <w:p w14:paraId="0059C81A" w14:textId="3BFFF43C" w:rsidR="007710C0" w:rsidRPr="00152101" w:rsidRDefault="007710C0">
            <w:pPr>
              <w:widowControl w:val="0"/>
              <w:autoSpaceDE w:val="0"/>
              <w:autoSpaceDN w:val="0"/>
              <w:adjustRightInd w:val="0"/>
              <w:spacing w:line="288" w:lineRule="auto"/>
              <w:textAlignment w:val="center"/>
              <w:rPr>
                <w:rFonts w:ascii="Verdana-Bold" w:hAnsi="Verdana-Bold" w:cs="Verdana-Bold"/>
                <w:b/>
                <w:bCs/>
                <w:color w:val="000000"/>
                <w:sz w:val="20"/>
                <w:szCs w:val="20"/>
                <w:lang w:val="en-GB"/>
              </w:rPr>
            </w:pPr>
            <w:r w:rsidRPr="0009222C">
              <w:rPr>
                <w:rFonts w:ascii="Verdana-Bold" w:hAnsi="Verdana-Bold" w:cs="Verdana-Bold"/>
                <w:bCs/>
                <w:color w:val="000000"/>
                <w:sz w:val="20"/>
                <w:szCs w:val="20"/>
                <w:lang w:val="en-GB"/>
              </w:rPr>
              <w:t>in</w:t>
            </w:r>
            <w:r w:rsidRPr="0009222C">
              <w:rPr>
                <w:rFonts w:ascii="Verdana-Bold" w:hAnsi="Verdana-Bold" w:cs="Verdana-Bold"/>
                <w:b/>
                <w:bCs/>
                <w:color w:val="000000"/>
                <w:sz w:val="20"/>
                <w:szCs w:val="20"/>
                <w:lang w:val="en-GB"/>
              </w:rPr>
              <w:t xml:space="preserve"> </w:t>
            </w:r>
            <w:r w:rsidRPr="0009222C">
              <w:rPr>
                <w:rFonts w:ascii="Verdana-Bold" w:hAnsi="Verdana-Bold" w:cs="Verdana-Bold"/>
                <w:bCs/>
                <w:color w:val="000000"/>
                <w:sz w:val="20"/>
                <w:szCs w:val="20"/>
                <w:lang w:val="en-GB"/>
              </w:rPr>
              <w:t>case of human extinction risks in next 100 years (and medium timing)</w:t>
            </w:r>
          </w:p>
        </w:tc>
      </w:tr>
      <w:tr w:rsidR="007710C0" w:rsidRPr="0009222C" w14:paraId="11A4C6D0" w14:textId="17BAB848" w:rsidTr="0077411B">
        <w:trPr>
          <w:trHeight w:val="1632"/>
        </w:trPr>
        <w:tc>
          <w:tcPr>
            <w:tcW w:w="1592" w:type="dxa"/>
            <w:tcBorders>
              <w:top w:val="single" w:sz="8" w:space="0" w:color="3200FF"/>
              <w:left w:val="single" w:sz="8" w:space="0" w:color="3200FF"/>
              <w:bottom w:val="single" w:sz="8" w:space="0" w:color="3200FF"/>
              <w:right w:val="single" w:sz="8" w:space="0" w:color="000000"/>
            </w:tcBorders>
            <w:shd w:val="clear" w:color="3200FF" w:fill="8064A2" w:themeFill="accent4"/>
            <w:tcMar>
              <w:top w:w="80" w:type="dxa"/>
              <w:left w:w="80" w:type="dxa"/>
              <w:bottom w:w="80" w:type="dxa"/>
              <w:right w:w="80" w:type="dxa"/>
            </w:tcMar>
          </w:tcPr>
          <w:p w14:paraId="3CCF1DC4" w14:textId="77777777"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Purple</w:t>
            </w:r>
          </w:p>
          <w:p w14:paraId="70B5AE7C" w14:textId="77777777"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p>
          <w:p w14:paraId="04F3B36D"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p>
        </w:tc>
        <w:tc>
          <w:tcPr>
            <w:tcW w:w="1800" w:type="dxa"/>
            <w:tcBorders>
              <w:top w:val="single" w:sz="8" w:space="0" w:color="3200FF"/>
              <w:left w:val="single" w:sz="8" w:space="0" w:color="000000"/>
              <w:bottom w:val="single" w:sz="8" w:space="0" w:color="3200FF"/>
              <w:right w:val="single" w:sz="8" w:space="0" w:color="000000"/>
            </w:tcBorders>
            <w:shd w:val="clear" w:color="3200FF" w:fill="8064A2" w:themeFill="accent4"/>
          </w:tcPr>
          <w:p w14:paraId="578D7829" w14:textId="699A3EB2"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b/>
                <w:color w:val="000000"/>
                <w:sz w:val="20"/>
                <w:szCs w:val="20"/>
                <w:lang w:val="en-GB"/>
              </w:rPr>
              <w:t>Immediate extreme risk</w:t>
            </w:r>
            <w:r w:rsidR="00833E58" w:rsidRPr="0009222C">
              <w:rPr>
                <w:rFonts w:cs="Verdana"/>
                <w:b/>
                <w:color w:val="000000"/>
                <w:sz w:val="20"/>
                <w:szCs w:val="20"/>
                <w:lang w:val="en-GB"/>
              </w:rPr>
              <w:t>s</w:t>
            </w:r>
            <w:r w:rsidRPr="0009222C">
              <w:rPr>
                <w:rFonts w:cs="Verdana"/>
                <w:b/>
                <w:color w:val="000000"/>
                <w:sz w:val="20"/>
                <w:szCs w:val="20"/>
                <w:lang w:val="en-GB"/>
              </w:rPr>
              <w:t xml:space="preserve"> </w:t>
            </w:r>
            <w:r w:rsidRPr="0009222C">
              <w:rPr>
                <w:rFonts w:cs="Verdana"/>
                <w:color w:val="000000"/>
                <w:sz w:val="20"/>
                <w:szCs w:val="20"/>
                <w:lang w:val="en-GB"/>
              </w:rPr>
              <w:t xml:space="preserve">of human extinction </w:t>
            </w:r>
          </w:p>
        </w:tc>
        <w:tc>
          <w:tcPr>
            <w:tcW w:w="2268" w:type="dxa"/>
            <w:tcBorders>
              <w:top w:val="single" w:sz="8" w:space="0" w:color="3200FF"/>
              <w:left w:val="single" w:sz="8" w:space="0" w:color="000000"/>
              <w:bottom w:val="single" w:sz="8" w:space="0" w:color="3200FF"/>
              <w:right w:val="single" w:sz="8" w:space="0" w:color="000000"/>
            </w:tcBorders>
            <w:shd w:val="clear" w:color="3200FF" w:fill="8064A2" w:themeFill="accent4"/>
            <w:tcMar>
              <w:top w:w="80" w:type="dxa"/>
              <w:left w:w="80" w:type="dxa"/>
              <w:bottom w:w="80" w:type="dxa"/>
              <w:right w:w="80" w:type="dxa"/>
            </w:tcMar>
          </w:tcPr>
          <w:p w14:paraId="14371120" w14:textId="6142B7AE"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Extreme war footing, economy organized around reducing human extinction risk</w:t>
            </w:r>
          </w:p>
        </w:tc>
        <w:tc>
          <w:tcPr>
            <w:tcW w:w="1843" w:type="dxa"/>
            <w:tcBorders>
              <w:top w:val="single" w:sz="8" w:space="0" w:color="3200FF"/>
              <w:left w:val="single" w:sz="8" w:space="0" w:color="000000"/>
              <w:bottom w:val="single" w:sz="8" w:space="0" w:color="3200FF"/>
              <w:right w:val="single" w:sz="8" w:space="0" w:color="3200FF"/>
            </w:tcBorders>
            <w:shd w:val="clear" w:color="3200FF" w:fill="8064A2" w:themeFill="accent4"/>
            <w:tcMar>
              <w:top w:w="80" w:type="dxa"/>
              <w:left w:w="80" w:type="dxa"/>
              <w:bottom w:w="80" w:type="dxa"/>
              <w:right w:w="80" w:type="dxa"/>
            </w:tcMar>
          </w:tcPr>
          <w:p w14:paraId="40F4FD43" w14:textId="6D498A8E"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Imminent risk of WW3 beginning (like Cuban missile crisis);</w:t>
            </w:r>
          </w:p>
        </w:tc>
        <w:tc>
          <w:tcPr>
            <w:tcW w:w="2835" w:type="dxa"/>
            <w:tcBorders>
              <w:top w:val="single" w:sz="8" w:space="0" w:color="3200FF"/>
              <w:left w:val="single" w:sz="8" w:space="0" w:color="000000"/>
              <w:bottom w:val="single" w:sz="8" w:space="0" w:color="3200FF"/>
              <w:right w:val="single" w:sz="8" w:space="0" w:color="000000"/>
            </w:tcBorders>
            <w:shd w:val="clear" w:color="3200FF" w:fill="8064A2" w:themeFill="accent4"/>
          </w:tcPr>
          <w:p w14:paraId="30156D93" w14:textId="232E7735"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Imminent</w:t>
            </w:r>
          </w:p>
        </w:tc>
      </w:tr>
      <w:tr w:rsidR="007710C0" w:rsidRPr="0009222C" w14:paraId="52EB798B" w14:textId="36D589AC" w:rsidTr="0077411B">
        <w:trPr>
          <w:trHeight w:val="1535"/>
        </w:trPr>
        <w:tc>
          <w:tcPr>
            <w:tcW w:w="1592" w:type="dxa"/>
            <w:tcBorders>
              <w:top w:val="single" w:sz="8" w:space="0" w:color="000000"/>
              <w:left w:val="single" w:sz="8" w:space="0" w:color="000000"/>
              <w:bottom w:val="single" w:sz="8" w:space="0" w:color="3200FF"/>
              <w:right w:val="single" w:sz="8" w:space="0" w:color="000000"/>
            </w:tcBorders>
            <w:shd w:val="solid" w:color="FF0200" w:fill="auto"/>
            <w:tcMar>
              <w:top w:w="80" w:type="dxa"/>
              <w:left w:w="80" w:type="dxa"/>
              <w:bottom w:w="80" w:type="dxa"/>
              <w:right w:w="80" w:type="dxa"/>
            </w:tcMar>
          </w:tcPr>
          <w:p w14:paraId="796BDA5F"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Red</w:t>
            </w:r>
          </w:p>
        </w:tc>
        <w:tc>
          <w:tcPr>
            <w:tcW w:w="1800" w:type="dxa"/>
            <w:tcBorders>
              <w:top w:val="single" w:sz="8" w:space="0" w:color="000000"/>
              <w:left w:val="single" w:sz="8" w:space="0" w:color="000000"/>
              <w:bottom w:val="single" w:sz="8" w:space="0" w:color="3200FF"/>
              <w:right w:val="single" w:sz="8" w:space="0" w:color="000000"/>
            </w:tcBorders>
            <w:shd w:val="solid" w:color="FF0200" w:fill="auto"/>
          </w:tcPr>
          <w:p w14:paraId="7982C692" w14:textId="5F9B7311" w:rsidR="007710C0" w:rsidRPr="0009222C" w:rsidRDefault="0018207E">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b/>
                <w:color w:val="000000"/>
                <w:sz w:val="20"/>
                <w:szCs w:val="20"/>
                <w:lang w:val="en-GB"/>
              </w:rPr>
              <w:t>High risk</w:t>
            </w:r>
            <w:r w:rsidR="00833E58" w:rsidRPr="0009222C">
              <w:rPr>
                <w:rFonts w:cs="Verdana"/>
                <w:b/>
                <w:color w:val="000000"/>
                <w:sz w:val="20"/>
                <w:szCs w:val="20"/>
                <w:lang w:val="en-GB"/>
              </w:rPr>
              <w:t>s</w:t>
            </w:r>
            <w:r w:rsidRPr="0009222C">
              <w:rPr>
                <w:rFonts w:cs="Verdana"/>
                <w:color w:val="000000"/>
                <w:sz w:val="20"/>
                <w:szCs w:val="20"/>
                <w:lang w:val="en-GB"/>
              </w:rPr>
              <w:t xml:space="preserve"> of existential catstophe</w:t>
            </w:r>
          </w:p>
        </w:tc>
        <w:tc>
          <w:tcPr>
            <w:tcW w:w="2268" w:type="dxa"/>
            <w:tcBorders>
              <w:top w:val="single" w:sz="8" w:space="0" w:color="000000"/>
              <w:left w:val="single" w:sz="8" w:space="0" w:color="000000"/>
              <w:bottom w:val="single" w:sz="8" w:space="0" w:color="3200FF"/>
              <w:right w:val="single" w:sz="8" w:space="0" w:color="000000"/>
            </w:tcBorders>
            <w:shd w:val="solid" w:color="FF0200" w:fill="auto"/>
            <w:tcMar>
              <w:top w:w="80" w:type="dxa"/>
              <w:left w:w="80" w:type="dxa"/>
              <w:bottom w:w="80" w:type="dxa"/>
              <w:right w:w="80" w:type="dxa"/>
            </w:tcMar>
          </w:tcPr>
          <w:p w14:paraId="39A57349" w14:textId="69479096"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Rationing, population control, major command and control regulations</w:t>
            </w:r>
          </w:p>
        </w:tc>
        <w:tc>
          <w:tcPr>
            <w:tcW w:w="1843" w:type="dxa"/>
            <w:tcBorders>
              <w:top w:val="single" w:sz="8" w:space="0" w:color="000000"/>
              <w:left w:val="single" w:sz="8" w:space="0" w:color="000000"/>
              <w:bottom w:val="single" w:sz="8" w:space="0" w:color="3200FF"/>
              <w:right w:val="single" w:sz="8" w:space="0" w:color="000000"/>
            </w:tcBorders>
            <w:shd w:val="solid" w:color="FF0200" w:fill="auto"/>
            <w:tcMar>
              <w:top w:w="80" w:type="dxa"/>
              <w:left w:w="80" w:type="dxa"/>
              <w:bottom w:w="80" w:type="dxa"/>
              <w:right w:w="80" w:type="dxa"/>
            </w:tcMar>
          </w:tcPr>
          <w:p w14:paraId="1B448C44" w14:textId="77777777"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AI control problem</w:t>
            </w:r>
          </w:p>
          <w:p w14:paraId="2FC5D0E4"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p>
        </w:tc>
        <w:tc>
          <w:tcPr>
            <w:tcW w:w="2835" w:type="dxa"/>
            <w:tcBorders>
              <w:top w:val="single" w:sz="8" w:space="0" w:color="000000"/>
              <w:left w:val="single" w:sz="8" w:space="0" w:color="000000"/>
              <w:bottom w:val="single" w:sz="8" w:space="0" w:color="3200FF"/>
              <w:right w:val="single" w:sz="8" w:space="0" w:color="000000"/>
            </w:tcBorders>
            <w:shd w:val="solid" w:color="FF0200" w:fill="auto"/>
          </w:tcPr>
          <w:p w14:paraId="07BE81DB" w14:textId="0E1752F2"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10-100%</w:t>
            </w:r>
          </w:p>
        </w:tc>
      </w:tr>
      <w:tr w:rsidR="007710C0" w:rsidRPr="0009222C" w14:paraId="4AB99927" w14:textId="201362CA" w:rsidTr="0077411B">
        <w:trPr>
          <w:trHeight w:val="1171"/>
        </w:trPr>
        <w:tc>
          <w:tcPr>
            <w:tcW w:w="1592" w:type="dxa"/>
            <w:tcBorders>
              <w:top w:val="single" w:sz="8" w:space="0" w:color="000000"/>
              <w:left w:val="single" w:sz="8" w:space="0" w:color="000000"/>
              <w:bottom w:val="single" w:sz="8" w:space="0" w:color="000000"/>
              <w:right w:val="single" w:sz="8" w:space="0" w:color="000000"/>
            </w:tcBorders>
            <w:shd w:val="solid" w:color="FF9616" w:fill="auto"/>
            <w:tcMar>
              <w:top w:w="80" w:type="dxa"/>
              <w:left w:w="80" w:type="dxa"/>
              <w:bottom w:w="80" w:type="dxa"/>
              <w:right w:w="80" w:type="dxa"/>
            </w:tcMar>
          </w:tcPr>
          <w:p w14:paraId="2EA2A49C"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Orange</w:t>
            </w:r>
          </w:p>
        </w:tc>
        <w:tc>
          <w:tcPr>
            <w:tcW w:w="1800" w:type="dxa"/>
            <w:tcBorders>
              <w:top w:val="single" w:sz="8" w:space="0" w:color="000000"/>
              <w:left w:val="single" w:sz="8" w:space="0" w:color="000000"/>
              <w:bottom w:val="single" w:sz="8" w:space="0" w:color="000000"/>
              <w:right w:val="single" w:sz="8" w:space="0" w:color="000000"/>
            </w:tcBorders>
            <w:shd w:val="solid" w:color="FF9616" w:fill="auto"/>
          </w:tcPr>
          <w:p w14:paraId="50D85CB8" w14:textId="711577A2" w:rsidR="007710C0" w:rsidRPr="0009222C" w:rsidRDefault="0018207E"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b/>
                <w:color w:val="000000"/>
                <w:sz w:val="20"/>
                <w:szCs w:val="20"/>
                <w:lang w:val="en-GB"/>
              </w:rPr>
              <w:t>Serious risks</w:t>
            </w:r>
            <w:r w:rsidRPr="0009222C">
              <w:rPr>
                <w:rFonts w:cs="Verdana"/>
                <w:color w:val="000000"/>
                <w:sz w:val="20"/>
                <w:szCs w:val="20"/>
                <w:lang w:val="en-GB"/>
              </w:rPr>
              <w:t xml:space="preserve"> of global catastrophe</w:t>
            </w:r>
            <w:r w:rsidR="00833E58" w:rsidRPr="0009222C">
              <w:rPr>
                <w:rFonts w:cs="Verdana"/>
                <w:color w:val="000000"/>
                <w:sz w:val="20"/>
                <w:szCs w:val="20"/>
                <w:lang w:val="en-GB"/>
              </w:rPr>
              <w:t>, large prevention efforts</w:t>
            </w:r>
          </w:p>
        </w:tc>
        <w:tc>
          <w:tcPr>
            <w:tcW w:w="2268" w:type="dxa"/>
            <w:tcBorders>
              <w:top w:val="single" w:sz="8" w:space="0" w:color="000000"/>
              <w:left w:val="single" w:sz="8" w:space="0" w:color="000000"/>
              <w:bottom w:val="single" w:sz="8" w:space="0" w:color="000000"/>
              <w:right w:val="single" w:sz="8" w:space="0" w:color="000000"/>
            </w:tcBorders>
            <w:shd w:val="solid" w:color="FF9616" w:fill="auto"/>
            <w:tcMar>
              <w:top w:w="80" w:type="dxa"/>
              <w:left w:w="80" w:type="dxa"/>
              <w:bottom w:w="80" w:type="dxa"/>
              <w:right w:w="80" w:type="dxa"/>
            </w:tcMar>
          </w:tcPr>
          <w:p w14:paraId="3091C9B7" w14:textId="2908C773"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 xml:space="preserve">Manhattan scale </w:t>
            </w:r>
          </w:p>
          <w:p w14:paraId="63F45189"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projects</w:t>
            </w:r>
          </w:p>
        </w:tc>
        <w:tc>
          <w:tcPr>
            <w:tcW w:w="1843" w:type="dxa"/>
            <w:tcBorders>
              <w:top w:val="single" w:sz="8" w:space="0" w:color="000000"/>
              <w:left w:val="single" w:sz="8" w:space="0" w:color="000000"/>
              <w:bottom w:val="single" w:sz="8" w:space="0" w:color="000000"/>
              <w:right w:val="single" w:sz="8" w:space="0" w:color="000000"/>
            </w:tcBorders>
            <w:shd w:val="solid" w:color="FF9616" w:fill="auto"/>
            <w:tcMar>
              <w:top w:w="80" w:type="dxa"/>
              <w:left w:w="80" w:type="dxa"/>
              <w:bottom w:w="80" w:type="dxa"/>
              <w:right w:w="80" w:type="dxa"/>
            </w:tcMar>
          </w:tcPr>
          <w:p w14:paraId="6E799E44" w14:textId="5D525F6E" w:rsidR="007710C0" w:rsidRPr="0009222C" w:rsidRDefault="007710C0" w:rsidP="0049258C">
            <w:pPr>
              <w:widowControl w:val="0"/>
              <w:autoSpaceDE w:val="0"/>
              <w:autoSpaceDN w:val="0"/>
              <w:adjustRightInd w:val="0"/>
              <w:spacing w:line="288" w:lineRule="auto"/>
              <w:textAlignment w:val="center"/>
              <w:rPr>
                <w:rFonts w:ascii="Verdana-Bold" w:hAnsi="Verdana-Bold"/>
                <w:b/>
                <w:color w:val="000000"/>
                <w:sz w:val="20"/>
                <w:szCs w:val="20"/>
                <w:lang w:val="en-GB"/>
              </w:rPr>
            </w:pPr>
            <w:r w:rsidRPr="0009222C">
              <w:rPr>
                <w:rFonts w:cs="Verdana"/>
                <w:color w:val="000000"/>
                <w:sz w:val="20"/>
                <w:szCs w:val="20"/>
                <w:lang w:val="en-GB"/>
              </w:rPr>
              <w:t>Full scale nuclear war produc</w:t>
            </w:r>
            <w:r w:rsidR="00812379" w:rsidRPr="0009222C">
              <w:rPr>
                <w:rFonts w:cs="Verdana"/>
                <w:color w:val="000000"/>
                <w:sz w:val="20"/>
                <w:szCs w:val="20"/>
                <w:lang w:val="en-GB"/>
              </w:rPr>
              <w:t>ing</w:t>
            </w:r>
            <w:r w:rsidRPr="0009222C">
              <w:rPr>
                <w:rFonts w:cs="Verdana"/>
                <w:color w:val="000000"/>
                <w:sz w:val="20"/>
                <w:szCs w:val="20"/>
                <w:lang w:val="en-GB"/>
              </w:rPr>
              <w:t xml:space="preserve"> human extinction</w:t>
            </w:r>
          </w:p>
        </w:tc>
        <w:tc>
          <w:tcPr>
            <w:tcW w:w="2835" w:type="dxa"/>
            <w:tcBorders>
              <w:top w:val="single" w:sz="8" w:space="0" w:color="000000"/>
              <w:left w:val="single" w:sz="8" w:space="0" w:color="000000"/>
              <w:bottom w:val="single" w:sz="8" w:space="0" w:color="000000"/>
              <w:right w:val="single" w:sz="8" w:space="0" w:color="000000"/>
            </w:tcBorders>
            <w:shd w:val="solid" w:color="FF9616" w:fill="auto"/>
          </w:tcPr>
          <w:p w14:paraId="713994D2" w14:textId="77777777"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0.1-10%</w:t>
            </w:r>
          </w:p>
          <w:p w14:paraId="490F3BD1" w14:textId="3C23E53D" w:rsidR="007710C0" w:rsidRPr="0009222C" w:rsidRDefault="007710C0" w:rsidP="006115EF">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 xml:space="preserve">(once </w:t>
            </w:r>
            <w:r w:rsidR="004913FE" w:rsidRPr="0009222C">
              <w:rPr>
                <w:rFonts w:cs="Verdana"/>
                <w:color w:val="000000"/>
                <w:sz w:val="20"/>
                <w:szCs w:val="20"/>
                <w:lang w:val="en-GB"/>
              </w:rPr>
              <w:t>in</w:t>
            </w:r>
            <w:r w:rsidRPr="0009222C">
              <w:rPr>
                <w:rFonts w:cs="Verdana"/>
                <w:color w:val="000000"/>
                <w:sz w:val="20"/>
                <w:szCs w:val="20"/>
                <w:lang w:val="en-GB"/>
              </w:rPr>
              <w:t xml:space="preserve"> </w:t>
            </w:r>
            <w:r w:rsidR="004913FE" w:rsidRPr="0009222C">
              <w:rPr>
                <w:rFonts w:cs="Verdana"/>
                <w:color w:val="000000"/>
                <w:sz w:val="20"/>
                <w:szCs w:val="20"/>
                <w:lang w:val="en-GB"/>
              </w:rPr>
              <w:t>~</w:t>
            </w:r>
            <w:r w:rsidRPr="0009222C">
              <w:rPr>
                <w:rFonts w:cs="Verdana"/>
                <w:color w:val="000000"/>
                <w:sz w:val="20"/>
                <w:szCs w:val="20"/>
                <w:lang w:val="en-GB"/>
              </w:rPr>
              <w:t>10 000</w:t>
            </w:r>
          </w:p>
          <w:p w14:paraId="36F76FFE" w14:textId="6876A0C2" w:rsidR="007710C0" w:rsidRPr="0009222C" w:rsidRDefault="007710C0" w:rsidP="006115EF">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 xml:space="preserve"> years event)</w:t>
            </w:r>
          </w:p>
        </w:tc>
      </w:tr>
      <w:tr w:rsidR="007710C0" w:rsidRPr="0009222C" w14:paraId="3DEC0C71" w14:textId="7B02E75C" w:rsidTr="0077411B">
        <w:trPr>
          <w:trHeight w:val="60"/>
        </w:trPr>
        <w:tc>
          <w:tcPr>
            <w:tcW w:w="1592" w:type="dxa"/>
            <w:tcBorders>
              <w:top w:val="single" w:sz="8" w:space="0" w:color="000000"/>
              <w:left w:val="single" w:sz="8" w:space="0" w:color="000000"/>
              <w:bottom w:val="single" w:sz="8" w:space="0" w:color="000000"/>
              <w:right w:val="single" w:sz="8" w:space="0" w:color="000000"/>
            </w:tcBorders>
            <w:shd w:val="clear" w:color="E8FF0C" w:fill="FFFF00"/>
            <w:tcMar>
              <w:top w:w="80" w:type="dxa"/>
              <w:left w:w="80" w:type="dxa"/>
              <w:bottom w:w="80" w:type="dxa"/>
              <w:right w:w="80" w:type="dxa"/>
            </w:tcMar>
          </w:tcPr>
          <w:p w14:paraId="4D355026" w14:textId="77777777"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Yellow</w:t>
            </w:r>
          </w:p>
        </w:tc>
        <w:tc>
          <w:tcPr>
            <w:tcW w:w="1800" w:type="dxa"/>
            <w:tcBorders>
              <w:top w:val="single" w:sz="8" w:space="0" w:color="000000"/>
              <w:left w:val="single" w:sz="8" w:space="0" w:color="000000"/>
              <w:bottom w:val="single" w:sz="8" w:space="0" w:color="000000"/>
              <w:right w:val="single" w:sz="8" w:space="0" w:color="000000"/>
            </w:tcBorders>
            <w:shd w:val="clear" w:color="E8FF0C" w:fill="FFFF00"/>
          </w:tcPr>
          <w:p w14:paraId="54A18C9D" w14:textId="7A845E27" w:rsidR="007710C0" w:rsidRPr="0009222C" w:rsidRDefault="0018207E"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b/>
                <w:color w:val="000000"/>
                <w:sz w:val="20"/>
                <w:szCs w:val="20"/>
                <w:lang w:val="en-GB"/>
              </w:rPr>
              <w:t>Medium risks</w:t>
            </w:r>
            <w:r w:rsidRPr="0009222C">
              <w:rPr>
                <w:rFonts w:cs="Verdana"/>
                <w:color w:val="000000"/>
                <w:sz w:val="20"/>
                <w:szCs w:val="20"/>
                <w:lang w:val="en-GB"/>
              </w:rPr>
              <w:t>, which require some prevention activity</w:t>
            </w:r>
          </w:p>
        </w:tc>
        <w:tc>
          <w:tcPr>
            <w:tcW w:w="2268" w:type="dxa"/>
            <w:tcBorders>
              <w:top w:val="single" w:sz="8" w:space="0" w:color="000000"/>
              <w:left w:val="single" w:sz="8" w:space="0" w:color="000000"/>
              <w:bottom w:val="single" w:sz="8" w:space="0" w:color="000000"/>
              <w:right w:val="single" w:sz="8" w:space="0" w:color="000000"/>
            </w:tcBorders>
            <w:shd w:val="clear" w:color="E8FF0C" w:fill="FFFF00"/>
            <w:tcMar>
              <w:top w:w="80" w:type="dxa"/>
              <w:left w:w="80" w:type="dxa"/>
              <w:bottom w:w="80" w:type="dxa"/>
              <w:right w:w="80" w:type="dxa"/>
            </w:tcMar>
          </w:tcPr>
          <w:p w14:paraId="115099A0" w14:textId="1769E5CC"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Major programs (e.g., carbon tax) and major public investments</w:t>
            </w:r>
          </w:p>
        </w:tc>
        <w:tc>
          <w:tcPr>
            <w:tcW w:w="1843" w:type="dxa"/>
            <w:tcBorders>
              <w:top w:val="single" w:sz="8" w:space="0" w:color="000000"/>
              <w:left w:val="single" w:sz="8" w:space="0" w:color="000000"/>
              <w:bottom w:val="single" w:sz="8" w:space="0" w:color="000000"/>
              <w:right w:val="single" w:sz="8" w:space="0" w:color="000000"/>
            </w:tcBorders>
            <w:shd w:val="clear" w:color="E8FF0C" w:fill="FFFF00"/>
            <w:tcMar>
              <w:top w:w="80" w:type="dxa"/>
              <w:left w:w="80" w:type="dxa"/>
              <w:bottom w:w="80" w:type="dxa"/>
              <w:right w:w="80" w:type="dxa"/>
            </w:tcMar>
          </w:tcPr>
          <w:p w14:paraId="524BB859" w14:textId="38679956"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Supervolcanic eruption (Toba size event) of extinction level size</w:t>
            </w:r>
          </w:p>
        </w:tc>
        <w:tc>
          <w:tcPr>
            <w:tcW w:w="2835" w:type="dxa"/>
            <w:tcBorders>
              <w:top w:val="single" w:sz="8" w:space="0" w:color="000000"/>
              <w:left w:val="single" w:sz="8" w:space="0" w:color="000000"/>
              <w:bottom w:val="single" w:sz="8" w:space="0" w:color="000000"/>
              <w:right w:val="single" w:sz="8" w:space="0" w:color="000000"/>
            </w:tcBorders>
            <w:shd w:val="clear" w:color="E8FF0C" w:fill="FFFF00"/>
          </w:tcPr>
          <w:p w14:paraId="7B28F357" w14:textId="77777777"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0.001-0.1%</w:t>
            </w:r>
          </w:p>
          <w:p w14:paraId="7C5E5D47" w14:textId="79723DC6" w:rsidR="007710C0" w:rsidRPr="0009222C" w:rsidRDefault="007710C0">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 xml:space="preserve">(once </w:t>
            </w:r>
            <w:r w:rsidR="00812379" w:rsidRPr="0009222C">
              <w:rPr>
                <w:rFonts w:cs="Verdana"/>
                <w:color w:val="000000"/>
                <w:sz w:val="20"/>
                <w:szCs w:val="20"/>
                <w:lang w:val="en-GB"/>
              </w:rPr>
              <w:t>in</w:t>
            </w:r>
            <w:r w:rsidRPr="0009222C">
              <w:rPr>
                <w:rFonts w:cs="Verdana"/>
                <w:color w:val="000000"/>
                <w:sz w:val="20"/>
                <w:szCs w:val="20"/>
                <w:lang w:val="en-GB"/>
              </w:rPr>
              <w:t xml:space="preserve"> </w:t>
            </w:r>
            <w:r w:rsidR="00812379" w:rsidRPr="0009222C">
              <w:rPr>
                <w:rFonts w:cs="Verdana"/>
                <w:color w:val="000000"/>
                <w:sz w:val="20"/>
                <w:szCs w:val="20"/>
                <w:lang w:val="en-GB"/>
              </w:rPr>
              <w:t xml:space="preserve">~1 </w:t>
            </w:r>
            <w:r w:rsidRPr="0009222C">
              <w:rPr>
                <w:rFonts w:cs="Verdana"/>
                <w:color w:val="000000"/>
                <w:sz w:val="20"/>
                <w:szCs w:val="20"/>
                <w:lang w:val="en-GB"/>
              </w:rPr>
              <w:t>million</w:t>
            </w:r>
          </w:p>
          <w:p w14:paraId="2F23EEA0" w14:textId="6449C02D" w:rsidR="007710C0" w:rsidRPr="0009222C" w:rsidRDefault="007710C0">
            <w:pPr>
              <w:widowControl w:val="0"/>
              <w:autoSpaceDE w:val="0"/>
              <w:autoSpaceDN w:val="0"/>
              <w:adjustRightInd w:val="0"/>
              <w:spacing w:line="288" w:lineRule="auto"/>
              <w:textAlignment w:val="center"/>
              <w:rPr>
                <w:rFonts w:cs="Verdana"/>
                <w:b/>
                <w:color w:val="000000"/>
                <w:sz w:val="20"/>
                <w:szCs w:val="20"/>
                <w:lang w:val="en-GB"/>
              </w:rPr>
            </w:pPr>
            <w:r w:rsidRPr="0009222C">
              <w:rPr>
                <w:rFonts w:cs="Verdana"/>
                <w:color w:val="000000"/>
                <w:sz w:val="20"/>
                <w:szCs w:val="20"/>
                <w:lang w:val="en-GB"/>
              </w:rPr>
              <w:t xml:space="preserve"> years event) </w:t>
            </w:r>
          </w:p>
        </w:tc>
      </w:tr>
      <w:tr w:rsidR="007710C0" w:rsidRPr="0009222C" w14:paraId="5F8CBB68" w14:textId="01F81F52" w:rsidTr="0077411B">
        <w:trPr>
          <w:trHeight w:val="60"/>
        </w:trPr>
        <w:tc>
          <w:tcPr>
            <w:tcW w:w="1592" w:type="dxa"/>
            <w:tcBorders>
              <w:top w:val="single" w:sz="8" w:space="0" w:color="000000"/>
              <w:left w:val="single" w:sz="8" w:space="0" w:color="000000"/>
              <w:bottom w:val="single" w:sz="8" w:space="0" w:color="000000"/>
              <w:right w:val="single" w:sz="8" w:space="0" w:color="000000"/>
            </w:tcBorders>
            <w:shd w:val="solid" w:color="63FF00" w:fill="auto"/>
            <w:tcMar>
              <w:top w:w="80" w:type="dxa"/>
              <w:left w:w="80" w:type="dxa"/>
              <w:bottom w:w="80" w:type="dxa"/>
              <w:right w:w="80" w:type="dxa"/>
            </w:tcMar>
          </w:tcPr>
          <w:p w14:paraId="23A62A49" w14:textId="4B2D7251"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Green</w:t>
            </w:r>
          </w:p>
        </w:tc>
        <w:tc>
          <w:tcPr>
            <w:tcW w:w="1800" w:type="dxa"/>
            <w:tcBorders>
              <w:top w:val="single" w:sz="8" w:space="0" w:color="000000"/>
              <w:left w:val="single" w:sz="8" w:space="0" w:color="000000"/>
              <w:bottom w:val="single" w:sz="8" w:space="0" w:color="000000"/>
              <w:right w:val="single" w:sz="8" w:space="0" w:color="000000"/>
            </w:tcBorders>
            <w:shd w:val="solid" w:color="63FF00" w:fill="auto"/>
          </w:tcPr>
          <w:p w14:paraId="09EF0281" w14:textId="431CEF03" w:rsidR="007710C0" w:rsidRPr="0009222C" w:rsidRDefault="0018207E"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b/>
                <w:color w:val="000000"/>
                <w:sz w:val="20"/>
                <w:szCs w:val="20"/>
                <w:lang w:val="en-GB"/>
              </w:rPr>
              <w:t>Small risks</w:t>
            </w:r>
            <w:r w:rsidRPr="0009222C">
              <w:rPr>
                <w:rFonts w:cs="Verdana"/>
                <w:color w:val="000000"/>
                <w:sz w:val="20"/>
                <w:szCs w:val="20"/>
                <w:lang w:val="en-GB"/>
              </w:rPr>
              <w:t>, which require observation</w:t>
            </w:r>
          </w:p>
        </w:tc>
        <w:tc>
          <w:tcPr>
            <w:tcW w:w="2268" w:type="dxa"/>
            <w:tcBorders>
              <w:top w:val="single" w:sz="8" w:space="0" w:color="000000"/>
              <w:left w:val="single" w:sz="8" w:space="0" w:color="000000"/>
              <w:bottom w:val="single" w:sz="8" w:space="0" w:color="000000"/>
              <w:right w:val="single" w:sz="8" w:space="0" w:color="000000"/>
            </w:tcBorders>
            <w:shd w:val="solid" w:color="63FF00" w:fill="auto"/>
            <w:tcMar>
              <w:top w:w="80" w:type="dxa"/>
              <w:left w:w="80" w:type="dxa"/>
              <w:bottom w:w="80" w:type="dxa"/>
              <w:right w:w="80" w:type="dxa"/>
            </w:tcMar>
          </w:tcPr>
          <w:p w14:paraId="38B10730" w14:textId="549C4424"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Minor tax incentives, deployment programs;</w:t>
            </w:r>
          </w:p>
        </w:tc>
        <w:tc>
          <w:tcPr>
            <w:tcW w:w="1843" w:type="dxa"/>
            <w:tcBorders>
              <w:top w:val="single" w:sz="8" w:space="0" w:color="000000"/>
              <w:left w:val="single" w:sz="8" w:space="0" w:color="000000"/>
              <w:bottom w:val="single" w:sz="8" w:space="0" w:color="000000"/>
              <w:right w:val="single" w:sz="8" w:space="0" w:color="000000"/>
            </w:tcBorders>
            <w:shd w:val="solid" w:color="63FF00" w:fill="auto"/>
            <w:tcMar>
              <w:top w:w="80" w:type="dxa"/>
              <w:left w:w="80" w:type="dxa"/>
              <w:bottom w:w="80" w:type="dxa"/>
              <w:right w:w="80" w:type="dxa"/>
            </w:tcMar>
          </w:tcPr>
          <w:p w14:paraId="7A6DA004" w14:textId="2EB8C459"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Asteroid danger (</w:t>
            </w:r>
            <w:bookmarkStart w:id="16" w:name="OLE_LINK3"/>
            <w:bookmarkStart w:id="17" w:name="OLE_LINK4"/>
            <w:r w:rsidRPr="0009222C">
              <w:rPr>
                <w:rFonts w:cs="Verdana"/>
                <w:color w:val="000000"/>
                <w:sz w:val="20"/>
                <w:szCs w:val="20"/>
                <w:lang w:val="en-GB"/>
              </w:rPr>
              <w:t>Chicxulub</w:t>
            </w:r>
            <w:bookmarkEnd w:id="16"/>
            <w:bookmarkEnd w:id="17"/>
            <w:r w:rsidRPr="0009222C">
              <w:rPr>
                <w:rFonts w:cs="Verdana"/>
                <w:color w:val="000000"/>
                <w:sz w:val="20"/>
                <w:szCs w:val="20"/>
                <w:lang w:val="en-GB"/>
              </w:rPr>
              <w:t>-size event)</w:t>
            </w:r>
          </w:p>
          <w:p w14:paraId="5AA0A2A7" w14:textId="01516812"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p>
        </w:tc>
        <w:tc>
          <w:tcPr>
            <w:tcW w:w="2835" w:type="dxa"/>
            <w:tcBorders>
              <w:top w:val="single" w:sz="8" w:space="0" w:color="000000"/>
              <w:left w:val="single" w:sz="8" w:space="0" w:color="000000"/>
              <w:bottom w:val="single" w:sz="8" w:space="0" w:color="000000"/>
              <w:right w:val="single" w:sz="8" w:space="0" w:color="000000"/>
            </w:tcBorders>
            <w:shd w:val="solid" w:color="63FF00" w:fill="auto"/>
          </w:tcPr>
          <w:p w14:paraId="0C6D0DC2" w14:textId="77777777"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0.00001-0.001%</w:t>
            </w:r>
          </w:p>
          <w:p w14:paraId="303F6433" w14:textId="2B1236EF" w:rsidR="007710C0" w:rsidRPr="0009222C" w:rsidRDefault="007710C0">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 xml:space="preserve">(once </w:t>
            </w:r>
            <w:r w:rsidR="00812379" w:rsidRPr="0009222C">
              <w:rPr>
                <w:rFonts w:cs="Verdana"/>
                <w:color w:val="000000"/>
                <w:sz w:val="20"/>
                <w:szCs w:val="20"/>
                <w:lang w:val="en-GB"/>
              </w:rPr>
              <w:t>in</w:t>
            </w:r>
            <w:r w:rsidRPr="0009222C">
              <w:rPr>
                <w:rFonts w:cs="Verdana"/>
                <w:color w:val="000000"/>
                <w:sz w:val="20"/>
                <w:szCs w:val="20"/>
                <w:lang w:val="en-GB"/>
              </w:rPr>
              <w:t xml:space="preserve"> </w:t>
            </w:r>
            <w:r w:rsidR="00812379" w:rsidRPr="0009222C">
              <w:rPr>
                <w:rFonts w:cs="Verdana"/>
                <w:color w:val="000000"/>
                <w:sz w:val="20"/>
                <w:szCs w:val="20"/>
                <w:lang w:val="en-GB"/>
              </w:rPr>
              <w:t>~</w:t>
            </w:r>
            <w:r w:rsidRPr="0009222C">
              <w:rPr>
                <w:rFonts w:cs="Verdana"/>
                <w:color w:val="000000"/>
                <w:sz w:val="20"/>
                <w:szCs w:val="20"/>
                <w:lang w:val="en-GB"/>
              </w:rPr>
              <w:t>100 million</w:t>
            </w:r>
          </w:p>
          <w:p w14:paraId="0971AA2F" w14:textId="2724222A" w:rsidR="007710C0" w:rsidRPr="0009222C" w:rsidRDefault="007710C0">
            <w:pPr>
              <w:widowControl w:val="0"/>
              <w:autoSpaceDE w:val="0"/>
              <w:autoSpaceDN w:val="0"/>
              <w:adjustRightInd w:val="0"/>
              <w:spacing w:line="288" w:lineRule="auto"/>
              <w:textAlignment w:val="center"/>
              <w:rPr>
                <w:rFonts w:cs="Verdana"/>
                <w:b/>
                <w:color w:val="000000"/>
                <w:sz w:val="20"/>
                <w:szCs w:val="20"/>
                <w:lang w:val="en-GB"/>
              </w:rPr>
            </w:pPr>
            <w:r w:rsidRPr="0009222C">
              <w:rPr>
                <w:rFonts w:cs="Verdana"/>
                <w:color w:val="000000"/>
                <w:sz w:val="20"/>
                <w:szCs w:val="20"/>
                <w:lang w:val="en-GB"/>
              </w:rPr>
              <w:t xml:space="preserve"> years event)</w:t>
            </w:r>
          </w:p>
        </w:tc>
      </w:tr>
      <w:tr w:rsidR="007710C0" w:rsidRPr="0009222C" w14:paraId="56C33A3B" w14:textId="06D64693" w:rsidTr="0077411B">
        <w:trPr>
          <w:trHeight w:val="1172"/>
        </w:trPr>
        <w:tc>
          <w:tcPr>
            <w:tcW w:w="1592"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34FE5D59" w14:textId="0AF3C22F"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White</w:t>
            </w:r>
          </w:p>
        </w:tc>
        <w:tc>
          <w:tcPr>
            <w:tcW w:w="1800" w:type="dxa"/>
            <w:tcBorders>
              <w:top w:val="single" w:sz="8" w:space="0" w:color="000000"/>
              <w:left w:val="single" w:sz="8" w:space="0" w:color="000000"/>
              <w:bottom w:val="single" w:sz="8" w:space="0" w:color="000000"/>
              <w:right w:val="single" w:sz="8" w:space="0" w:color="000000"/>
            </w:tcBorders>
          </w:tcPr>
          <w:p w14:paraId="7953CFA4" w14:textId="691234E7" w:rsidR="007710C0" w:rsidRPr="0009222C" w:rsidRDefault="0018207E" w:rsidP="0049258C">
            <w:pPr>
              <w:widowControl w:val="0"/>
              <w:autoSpaceDE w:val="0"/>
              <w:autoSpaceDN w:val="0"/>
              <w:adjustRightInd w:val="0"/>
              <w:spacing w:line="288" w:lineRule="auto"/>
              <w:textAlignment w:val="center"/>
              <w:rPr>
                <w:rFonts w:cs="Verdana"/>
                <w:b/>
                <w:color w:val="000000"/>
                <w:sz w:val="20"/>
                <w:szCs w:val="20"/>
                <w:lang w:val="en-GB"/>
              </w:rPr>
            </w:pPr>
            <w:r w:rsidRPr="0009222C">
              <w:rPr>
                <w:rFonts w:cs="Verdana"/>
                <w:b/>
                <w:color w:val="000000"/>
                <w:sz w:val="20"/>
                <w:szCs w:val="20"/>
                <w:lang w:val="en-GB"/>
              </w:rPr>
              <w:t>Theoretical risks</w:t>
            </w:r>
          </w:p>
        </w:tc>
        <w:tc>
          <w:tcPr>
            <w:tcW w:w="2268"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1D4FEDA2" w14:textId="313FD825"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 xml:space="preserve">Do nothing; </w:t>
            </w:r>
          </w:p>
        </w:tc>
        <w:tc>
          <w:tcPr>
            <w:tcW w:w="1843"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520CF942" w14:textId="08F9C5FF" w:rsidR="007710C0" w:rsidRPr="0009222C" w:rsidRDefault="007710C0" w:rsidP="0049258C">
            <w:pPr>
              <w:widowControl w:val="0"/>
              <w:autoSpaceDE w:val="0"/>
              <w:autoSpaceDN w:val="0"/>
              <w:adjustRightInd w:val="0"/>
              <w:spacing w:line="288" w:lineRule="auto"/>
              <w:textAlignment w:val="center"/>
              <w:rPr>
                <w:rFonts w:ascii="Verdana-Bold" w:hAnsi="Verdana-Bold"/>
                <w:color w:val="000000"/>
                <w:sz w:val="20"/>
                <w:szCs w:val="20"/>
                <w:lang w:val="en-GB"/>
              </w:rPr>
            </w:pPr>
            <w:r w:rsidRPr="0009222C">
              <w:rPr>
                <w:rFonts w:cs="Verdana"/>
                <w:color w:val="000000"/>
                <w:sz w:val="20"/>
                <w:szCs w:val="20"/>
                <w:lang w:val="en-GB"/>
              </w:rPr>
              <w:t>Sun becomes red giant</w:t>
            </w:r>
          </w:p>
        </w:tc>
        <w:tc>
          <w:tcPr>
            <w:tcW w:w="2835" w:type="dxa"/>
            <w:tcBorders>
              <w:top w:val="single" w:sz="8" w:space="0" w:color="000000"/>
              <w:left w:val="single" w:sz="8" w:space="0" w:color="000000"/>
              <w:bottom w:val="single" w:sz="8" w:space="0" w:color="000000"/>
              <w:right w:val="single" w:sz="8" w:space="0" w:color="000000"/>
            </w:tcBorders>
          </w:tcPr>
          <w:p w14:paraId="535E32FB" w14:textId="77777777" w:rsidR="007710C0" w:rsidRPr="0009222C" w:rsidRDefault="007710C0" w:rsidP="0049258C">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Less than 0.00001%</w:t>
            </w:r>
          </w:p>
          <w:p w14:paraId="0ACC6CB1" w14:textId="7AA1E4A4" w:rsidR="007710C0" w:rsidRPr="0009222C" w:rsidRDefault="007710C0" w:rsidP="00812379">
            <w:pPr>
              <w:widowControl w:val="0"/>
              <w:autoSpaceDE w:val="0"/>
              <w:autoSpaceDN w:val="0"/>
              <w:adjustRightInd w:val="0"/>
              <w:spacing w:line="288" w:lineRule="auto"/>
              <w:textAlignment w:val="center"/>
              <w:rPr>
                <w:rFonts w:cs="Verdana"/>
                <w:color w:val="000000"/>
                <w:sz w:val="20"/>
                <w:szCs w:val="20"/>
                <w:lang w:val="en-GB"/>
              </w:rPr>
            </w:pPr>
            <w:r w:rsidRPr="0009222C">
              <w:rPr>
                <w:rFonts w:cs="Verdana"/>
                <w:color w:val="000000"/>
                <w:sz w:val="20"/>
                <w:szCs w:val="20"/>
                <w:lang w:val="en-GB"/>
              </w:rPr>
              <w:t xml:space="preserve">(once </w:t>
            </w:r>
            <w:r w:rsidR="00812379" w:rsidRPr="0009222C">
              <w:rPr>
                <w:rFonts w:cs="Verdana"/>
                <w:color w:val="000000"/>
                <w:sz w:val="20"/>
                <w:szCs w:val="20"/>
                <w:lang w:val="en-GB"/>
              </w:rPr>
              <w:t>in</w:t>
            </w:r>
            <w:r w:rsidRPr="0009222C">
              <w:rPr>
                <w:rFonts w:cs="Verdana"/>
                <w:color w:val="000000"/>
                <w:sz w:val="20"/>
                <w:szCs w:val="20"/>
                <w:lang w:val="en-GB"/>
              </w:rPr>
              <w:t xml:space="preserve"> </w:t>
            </w:r>
            <w:r w:rsidR="00812379" w:rsidRPr="0009222C">
              <w:rPr>
                <w:rFonts w:cs="Verdana"/>
                <w:color w:val="000000"/>
                <w:sz w:val="20"/>
                <w:szCs w:val="20"/>
                <w:lang w:val="en-GB"/>
              </w:rPr>
              <w:t>&gt;1</w:t>
            </w:r>
            <w:r w:rsidRPr="0009222C">
              <w:rPr>
                <w:rFonts w:cs="Verdana"/>
                <w:color w:val="000000"/>
                <w:sz w:val="20"/>
                <w:szCs w:val="20"/>
                <w:lang w:val="en-GB"/>
              </w:rPr>
              <w:t xml:space="preserve"> billion years event) </w:t>
            </w:r>
          </w:p>
        </w:tc>
      </w:tr>
    </w:tbl>
    <w:p w14:paraId="3A819583" w14:textId="77777777" w:rsidR="00BE5C06" w:rsidRPr="0009222C" w:rsidRDefault="00BE5C06" w:rsidP="00BE5C06">
      <w:pPr>
        <w:widowControl w:val="0"/>
        <w:spacing w:line="320" w:lineRule="atLeast"/>
        <w:ind w:firstLine="720"/>
        <w:jc w:val="both"/>
        <w:rPr>
          <w:i/>
        </w:rPr>
      </w:pPr>
    </w:p>
    <w:p w14:paraId="79598531" w14:textId="77777777" w:rsidR="00E54CE2" w:rsidRPr="0009222C" w:rsidRDefault="00E54CE2" w:rsidP="00E54CE2">
      <w:bookmarkStart w:id="18" w:name="_Toc477696403"/>
      <w:bookmarkStart w:id="19" w:name="_Toc477696404"/>
      <w:bookmarkEnd w:id="18"/>
      <w:bookmarkEnd w:id="19"/>
    </w:p>
    <w:tbl>
      <w:tblPr>
        <w:tblStyle w:val="TableGrid"/>
        <w:tblW w:w="10774" w:type="dxa"/>
        <w:tblInd w:w="-998" w:type="dxa"/>
        <w:tblLayout w:type="fixed"/>
        <w:tblLook w:val="04A0" w:firstRow="1" w:lastRow="0" w:firstColumn="1" w:lastColumn="0" w:noHBand="0" w:noVBand="1"/>
      </w:tblPr>
      <w:tblGrid>
        <w:gridCol w:w="2127"/>
        <w:gridCol w:w="1843"/>
        <w:gridCol w:w="1701"/>
        <w:gridCol w:w="1701"/>
        <w:gridCol w:w="1701"/>
        <w:gridCol w:w="1701"/>
      </w:tblGrid>
      <w:tr w:rsidR="00E54CE2" w:rsidRPr="0009222C" w14:paraId="2EE6914B" w14:textId="77777777" w:rsidTr="0077411B">
        <w:trPr>
          <w:trHeight w:val="933"/>
        </w:trPr>
        <w:tc>
          <w:tcPr>
            <w:tcW w:w="2127" w:type="dxa"/>
          </w:tcPr>
          <w:p w14:paraId="7A579777" w14:textId="3D718DE0" w:rsidR="00E54CE2" w:rsidRPr="0009222C" w:rsidRDefault="00E54CE2" w:rsidP="00A257D3">
            <w:pPr>
              <w:pStyle w:val="BasicParagraph"/>
              <w:jc w:val="right"/>
              <w:rPr>
                <w:rFonts w:ascii="Verdana-Bold" w:hAnsi="Verdana-Bold" w:cs="Verdana-Bold"/>
                <w:bCs/>
                <w:i/>
              </w:rPr>
            </w:pPr>
            <w:r w:rsidRPr="0009222C">
              <w:rPr>
                <w:rFonts w:ascii="Verdana-Bold" w:hAnsi="Verdana-Bold" w:cs="Verdana-Bold"/>
                <w:bCs/>
                <w:i/>
              </w:rPr>
              <w:lastRenderedPageBreak/>
              <w:t>Size of the</w:t>
            </w:r>
            <w:r w:rsidR="003A6814" w:rsidRPr="0009222C">
              <w:rPr>
                <w:rFonts w:ascii="Verdana-Bold" w:hAnsi="Verdana-Bold" w:cs="Verdana-Bold"/>
                <w:bCs/>
                <w:i/>
              </w:rPr>
              <w:t xml:space="preserve"> </w:t>
            </w:r>
          </w:p>
          <w:p w14:paraId="78474AEE" w14:textId="5417CC59" w:rsidR="00E54CE2" w:rsidRPr="0009222C" w:rsidRDefault="00E54CE2" w:rsidP="0077411B">
            <w:pPr>
              <w:pStyle w:val="BasicParagraph"/>
              <w:ind w:left="-964"/>
              <w:jc w:val="right"/>
              <w:rPr>
                <w:rFonts w:ascii="Verdana-Bold" w:hAnsi="Verdana-Bold" w:cs="Verdana-Bold"/>
                <w:b/>
                <w:bCs/>
                <w:sz w:val="28"/>
                <w:szCs w:val="28"/>
              </w:rPr>
            </w:pPr>
            <w:r w:rsidRPr="0009222C">
              <w:rPr>
                <w:rFonts w:ascii="Verdana-Bold" w:hAnsi="Verdana-Bold" w:cs="Verdana-Bold"/>
                <w:bCs/>
                <w:i/>
              </w:rPr>
              <w:t>catastrophe:</w:t>
            </w:r>
          </w:p>
        </w:tc>
        <w:tc>
          <w:tcPr>
            <w:tcW w:w="1843" w:type="dxa"/>
            <w:vMerge w:val="restart"/>
          </w:tcPr>
          <w:p w14:paraId="62128D43" w14:textId="77777777" w:rsidR="00E54CE2" w:rsidRPr="0009222C" w:rsidRDefault="00E54CE2" w:rsidP="00A257D3">
            <w:pPr>
              <w:rPr>
                <w:rFonts w:cs="Verdana"/>
              </w:rPr>
            </w:pPr>
            <w:r w:rsidRPr="0009222C">
              <w:rPr>
                <w:rFonts w:cs="Verdana"/>
                <w:u w:val="single"/>
              </w:rPr>
              <w:t>All possible civilizations</w:t>
            </w:r>
            <w:r w:rsidRPr="0009222C">
              <w:rPr>
                <w:rFonts w:cs="Verdana"/>
              </w:rPr>
              <w:t xml:space="preserve"> in the visible Universe destroyed</w:t>
            </w:r>
          </w:p>
          <w:p w14:paraId="7CC22677" w14:textId="77777777" w:rsidR="00E54CE2" w:rsidRPr="0009222C" w:rsidRDefault="00E54CE2" w:rsidP="00A257D3">
            <w:r w:rsidRPr="0009222C">
              <w:rPr>
                <w:rFonts w:cs="Verdana"/>
              </w:rPr>
              <w:t xml:space="preserve">(including humanity) </w:t>
            </w:r>
          </w:p>
        </w:tc>
        <w:tc>
          <w:tcPr>
            <w:tcW w:w="1701" w:type="dxa"/>
            <w:vMerge w:val="restart"/>
          </w:tcPr>
          <w:p w14:paraId="3F4AAF59" w14:textId="77777777" w:rsidR="00E54CE2" w:rsidRPr="0009222C" w:rsidRDefault="00E54CE2" w:rsidP="00C211A8">
            <w:pPr>
              <w:pStyle w:val="BasicParagraph"/>
              <w:rPr>
                <w:rFonts w:ascii="Verdana" w:hAnsi="Verdana" w:cs="Verdana"/>
              </w:rPr>
            </w:pPr>
            <w:r w:rsidRPr="0009222C">
              <w:rPr>
                <w:rFonts w:ascii="Verdana" w:hAnsi="Verdana" w:cs="Verdana"/>
                <w:u w:val="single"/>
              </w:rPr>
              <w:t>All life on Earth</w:t>
            </w:r>
            <w:r w:rsidRPr="0009222C">
              <w:rPr>
                <w:rFonts w:ascii="Verdana" w:hAnsi="Verdana" w:cs="Verdana"/>
              </w:rPr>
              <w:t xml:space="preserve"> destroyed (</w:t>
            </w:r>
            <w:r w:rsidRPr="0009222C">
              <w:rPr>
                <w:rFonts w:ascii="Verdana" w:hAnsi="Verdana"/>
              </w:rPr>
              <w:t>including humanity)</w:t>
            </w:r>
          </w:p>
        </w:tc>
        <w:tc>
          <w:tcPr>
            <w:tcW w:w="1701" w:type="dxa"/>
            <w:vMerge w:val="restart"/>
            <w:shd w:val="clear" w:color="auto" w:fill="FFFFFF" w:themeFill="background1"/>
          </w:tcPr>
          <w:p w14:paraId="2F35B696" w14:textId="77777777" w:rsidR="00E54CE2" w:rsidRPr="0009222C" w:rsidRDefault="00E54CE2" w:rsidP="00C211A8">
            <w:pPr>
              <w:pStyle w:val="BasicParagraph"/>
              <w:rPr>
                <w:rFonts w:ascii="Verdana" w:hAnsi="Verdana" w:cs="Verdana"/>
                <w:u w:val="single"/>
              </w:rPr>
            </w:pPr>
            <w:r w:rsidRPr="0009222C">
              <w:rPr>
                <w:rFonts w:ascii="Verdana" w:hAnsi="Verdana" w:cs="Verdana"/>
                <w:u w:val="single"/>
              </w:rPr>
              <w:t>Human extinction</w:t>
            </w:r>
          </w:p>
          <w:p w14:paraId="3AAA5662" w14:textId="77777777" w:rsidR="00E54CE2" w:rsidRPr="0009222C" w:rsidRDefault="00E54CE2" w:rsidP="00A257D3"/>
        </w:tc>
        <w:tc>
          <w:tcPr>
            <w:tcW w:w="1701" w:type="dxa"/>
            <w:vMerge w:val="restart"/>
          </w:tcPr>
          <w:p w14:paraId="33C0C8CA" w14:textId="21CD496B" w:rsidR="00E54CE2" w:rsidRPr="0009222C" w:rsidRDefault="00E54CE2" w:rsidP="00C211A8">
            <w:pPr>
              <w:rPr>
                <w:rFonts w:ascii="Arial" w:eastAsia="Times New Roman" w:hAnsi="Arial" w:cs="Arial"/>
                <w:color w:val="222222"/>
                <w:u w:val="single"/>
                <w:shd w:val="clear" w:color="auto" w:fill="FFFFFF"/>
              </w:rPr>
            </w:pPr>
            <w:r w:rsidRPr="0009222C">
              <w:rPr>
                <w:rFonts w:cs="Verdana"/>
                <w:u w:val="single"/>
              </w:rPr>
              <w:t>Civilization collapse</w:t>
            </w:r>
            <w:r w:rsidR="003A6814" w:rsidRPr="0009222C">
              <w:rPr>
                <w:rFonts w:ascii="Arial" w:eastAsia="Times New Roman" w:hAnsi="Arial" w:cs="Arial"/>
                <w:color w:val="222222"/>
                <w:u w:val="single"/>
                <w:shd w:val="clear" w:color="auto" w:fill="FFFFFF"/>
              </w:rPr>
              <w:t xml:space="preserve"> </w:t>
            </w:r>
          </w:p>
          <w:p w14:paraId="0EB203A2" w14:textId="208B01D9" w:rsidR="00E54CE2" w:rsidRPr="0009222C" w:rsidRDefault="00B96D24" w:rsidP="00D10DFD">
            <w:r w:rsidRPr="0009222C">
              <w:t>(small group of people survives)</w:t>
            </w:r>
          </w:p>
        </w:tc>
        <w:tc>
          <w:tcPr>
            <w:tcW w:w="1701" w:type="dxa"/>
            <w:vMerge w:val="restart"/>
          </w:tcPr>
          <w:p w14:paraId="5E420C75" w14:textId="77777777" w:rsidR="00E54CE2" w:rsidRPr="0009222C" w:rsidRDefault="00E54CE2" w:rsidP="00C211A8">
            <w:pPr>
              <w:pStyle w:val="BasicParagraph"/>
              <w:rPr>
                <w:rFonts w:ascii="Verdana" w:hAnsi="Verdana" w:cs="Verdana"/>
                <w:u w:val="single"/>
              </w:rPr>
            </w:pPr>
            <w:r w:rsidRPr="0009222C">
              <w:rPr>
                <w:rFonts w:ascii="Verdana" w:hAnsi="Verdana" w:cs="Verdana"/>
                <w:u w:val="single"/>
              </w:rPr>
              <w:t>Global catastrophe</w:t>
            </w:r>
          </w:p>
          <w:p w14:paraId="26E4BD98" w14:textId="77777777" w:rsidR="00E54CE2" w:rsidRPr="0009222C" w:rsidRDefault="00E54CE2" w:rsidP="00C211A8">
            <w:pPr>
              <w:pStyle w:val="BasicParagraph"/>
              <w:rPr>
                <w:rFonts w:ascii="Verdana" w:hAnsi="Verdana" w:cs="Verdana"/>
              </w:rPr>
            </w:pPr>
            <w:r w:rsidRPr="0009222C">
              <w:rPr>
                <w:rFonts w:ascii="Verdana" w:hAnsi="Verdana" w:cs="Verdana"/>
              </w:rPr>
              <w:t xml:space="preserve">(above </w:t>
            </w:r>
          </w:p>
          <w:p w14:paraId="304A48EF" w14:textId="7E4CB683" w:rsidR="00E54CE2" w:rsidRPr="0009222C" w:rsidRDefault="006D53AB" w:rsidP="00C211A8">
            <w:pPr>
              <w:pStyle w:val="BasicParagraph"/>
              <w:rPr>
                <w:rFonts w:ascii="Verdana" w:hAnsi="Verdana" w:cs="Verdana"/>
              </w:rPr>
            </w:pPr>
            <w:r w:rsidRPr="0009222C">
              <w:rPr>
                <w:rFonts w:ascii="Verdana" w:hAnsi="Verdana" w:cs="Verdana"/>
              </w:rPr>
              <w:t>1 billion</w:t>
            </w:r>
            <w:r w:rsidR="00E54CE2" w:rsidRPr="0009222C">
              <w:rPr>
                <w:rFonts w:ascii="Verdana" w:hAnsi="Verdana" w:cs="Verdana"/>
              </w:rPr>
              <w:t xml:space="preserve"> victims)</w:t>
            </w:r>
            <w:r w:rsidR="003A6814" w:rsidRPr="0009222C">
              <w:rPr>
                <w:rFonts w:ascii="Verdana" w:hAnsi="Verdana" w:cs="Verdana"/>
              </w:rPr>
              <w:t xml:space="preserve">      </w:t>
            </w:r>
          </w:p>
          <w:p w14:paraId="2CDCD510" w14:textId="77777777" w:rsidR="00E54CE2" w:rsidRPr="0009222C" w:rsidRDefault="00E54CE2" w:rsidP="00A257D3"/>
        </w:tc>
      </w:tr>
      <w:tr w:rsidR="00E54CE2" w:rsidRPr="0009222C" w14:paraId="03941ACB" w14:textId="77777777" w:rsidTr="0077411B">
        <w:trPr>
          <w:trHeight w:val="1192"/>
        </w:trPr>
        <w:tc>
          <w:tcPr>
            <w:tcW w:w="2127" w:type="dxa"/>
          </w:tcPr>
          <w:p w14:paraId="5E60B2DA" w14:textId="737EA893" w:rsidR="00E54CE2" w:rsidRPr="0009222C" w:rsidRDefault="00E54CE2" w:rsidP="00A257D3">
            <w:pPr>
              <w:pStyle w:val="BasicParagraph"/>
              <w:rPr>
                <w:rFonts w:ascii="Verdana-Bold" w:hAnsi="Verdana-Bold" w:cs="Verdana-Bold"/>
                <w:bCs/>
                <w:i/>
                <w:sz w:val="20"/>
                <w:szCs w:val="20"/>
              </w:rPr>
            </w:pPr>
            <w:r w:rsidRPr="0009222C">
              <w:rPr>
                <w:rFonts w:ascii="Verdana-Bold" w:hAnsi="Verdana-Bold" w:cs="Verdana-Bold"/>
                <w:bCs/>
                <w:i/>
                <w:sz w:val="20"/>
                <w:szCs w:val="20"/>
              </w:rPr>
              <w:t>Probability</w:t>
            </w:r>
            <w:r w:rsidR="00DD7ABF" w:rsidRPr="0009222C">
              <w:rPr>
                <w:rFonts w:ascii="Verdana-Bold" w:hAnsi="Verdana-Bold" w:cs="Verdana-Bold"/>
                <w:bCs/>
                <w:i/>
                <w:sz w:val="20"/>
                <w:szCs w:val="20"/>
              </w:rPr>
              <w:t xml:space="preserve"> </w:t>
            </w:r>
            <w:r w:rsidR="00637A4F" w:rsidRPr="0009222C">
              <w:rPr>
                <w:rFonts w:ascii="Verdana-Bold" w:hAnsi="Verdana-Bold" w:cs="Verdana-Bold"/>
                <w:bCs/>
                <w:i/>
                <w:sz w:val="20"/>
                <w:szCs w:val="20"/>
              </w:rPr>
              <w:t xml:space="preserve">interval </w:t>
            </w:r>
          </w:p>
          <w:p w14:paraId="3EBA2F69" w14:textId="39D4EDE2" w:rsidR="00E54CE2" w:rsidRPr="0009222C" w:rsidRDefault="00E54CE2">
            <w:pPr>
              <w:pStyle w:val="BasicParagraph"/>
              <w:rPr>
                <w:rFonts w:ascii="Verdana-Bold" w:hAnsi="Verdana-Bold" w:cs="Verdana-Bold"/>
                <w:bCs/>
                <w:i/>
              </w:rPr>
            </w:pPr>
            <w:r w:rsidRPr="0009222C">
              <w:rPr>
                <w:rFonts w:ascii="Verdana-Bold" w:hAnsi="Verdana-Bold" w:cs="Verdana-Bold"/>
                <w:bCs/>
                <w:i/>
                <w:sz w:val="20"/>
                <w:szCs w:val="20"/>
              </w:rPr>
              <w:t xml:space="preserve">in the next </w:t>
            </w:r>
            <w:r w:rsidR="00637A4F" w:rsidRPr="0009222C">
              <w:rPr>
                <w:rFonts w:ascii="Verdana-Bold" w:hAnsi="Verdana-Bold" w:cs="Verdana-Bold"/>
                <w:bCs/>
                <w:i/>
                <w:sz w:val="20"/>
                <w:szCs w:val="20"/>
              </w:rPr>
              <w:t>100 years</w:t>
            </w:r>
            <w:r w:rsidR="00115C51" w:rsidRPr="0009222C">
              <w:rPr>
                <w:rFonts w:ascii="Verdana-Bold" w:hAnsi="Verdana-Bold" w:cs="Verdana-Bold"/>
                <w:bCs/>
                <w:i/>
                <w:sz w:val="20"/>
                <w:szCs w:val="20"/>
              </w:rPr>
              <w:t xml:space="preserve"> (equivalent timing)</w:t>
            </w:r>
            <w:r w:rsidRPr="0009222C">
              <w:rPr>
                <w:rFonts w:ascii="Verdana-Bold" w:hAnsi="Verdana-Bold" w:cs="Verdana-Bold"/>
                <w:bCs/>
                <w:i/>
                <w:sz w:val="20"/>
                <w:szCs w:val="20"/>
              </w:rPr>
              <w:t>:</w:t>
            </w:r>
          </w:p>
        </w:tc>
        <w:tc>
          <w:tcPr>
            <w:tcW w:w="1843" w:type="dxa"/>
            <w:vMerge/>
          </w:tcPr>
          <w:p w14:paraId="07B99D4C" w14:textId="77777777" w:rsidR="00E54CE2" w:rsidRPr="0009222C" w:rsidRDefault="00E54CE2" w:rsidP="00A257D3">
            <w:pPr>
              <w:rPr>
                <w:rFonts w:cs="Verdana"/>
                <w:u w:val="single"/>
              </w:rPr>
            </w:pPr>
          </w:p>
        </w:tc>
        <w:tc>
          <w:tcPr>
            <w:tcW w:w="1701" w:type="dxa"/>
            <w:vMerge/>
          </w:tcPr>
          <w:p w14:paraId="76D43164" w14:textId="77777777" w:rsidR="00E54CE2" w:rsidRPr="0009222C" w:rsidRDefault="00E54CE2" w:rsidP="00A257D3">
            <w:pPr>
              <w:pStyle w:val="BasicParagraph"/>
              <w:jc w:val="right"/>
              <w:rPr>
                <w:rFonts w:ascii="Verdana" w:hAnsi="Verdana" w:cs="Verdana"/>
                <w:u w:val="single"/>
              </w:rPr>
            </w:pPr>
          </w:p>
        </w:tc>
        <w:tc>
          <w:tcPr>
            <w:tcW w:w="1701" w:type="dxa"/>
            <w:vMerge/>
            <w:shd w:val="clear" w:color="auto" w:fill="FFFFFF" w:themeFill="background1"/>
          </w:tcPr>
          <w:p w14:paraId="4577BFCA" w14:textId="77777777" w:rsidR="00E54CE2" w:rsidRPr="0009222C" w:rsidRDefault="00E54CE2" w:rsidP="00A257D3">
            <w:pPr>
              <w:pStyle w:val="BasicParagraph"/>
              <w:jc w:val="right"/>
              <w:rPr>
                <w:rFonts w:ascii="Verdana" w:hAnsi="Verdana" w:cs="Verdana"/>
                <w:u w:val="single"/>
              </w:rPr>
            </w:pPr>
          </w:p>
        </w:tc>
        <w:tc>
          <w:tcPr>
            <w:tcW w:w="1701" w:type="dxa"/>
            <w:vMerge/>
          </w:tcPr>
          <w:p w14:paraId="1E0588F8" w14:textId="77777777" w:rsidR="00E54CE2" w:rsidRPr="0009222C" w:rsidDel="005A0B3A" w:rsidRDefault="00E54CE2" w:rsidP="00A257D3">
            <w:pPr>
              <w:jc w:val="right"/>
              <w:rPr>
                <w:rFonts w:cs="Verdana"/>
              </w:rPr>
            </w:pPr>
          </w:p>
        </w:tc>
        <w:tc>
          <w:tcPr>
            <w:tcW w:w="1701" w:type="dxa"/>
            <w:vMerge/>
          </w:tcPr>
          <w:p w14:paraId="55644ABD" w14:textId="77777777" w:rsidR="00E54CE2" w:rsidRPr="0009222C" w:rsidRDefault="00E54CE2" w:rsidP="00A257D3">
            <w:pPr>
              <w:pStyle w:val="BasicParagraph"/>
              <w:jc w:val="right"/>
              <w:rPr>
                <w:rFonts w:ascii="Verdana" w:hAnsi="Verdana" w:cs="Verdana"/>
                <w:u w:val="single"/>
              </w:rPr>
            </w:pPr>
          </w:p>
        </w:tc>
      </w:tr>
      <w:tr w:rsidR="00115C51" w:rsidRPr="0009222C" w14:paraId="420EC0CD" w14:textId="77777777" w:rsidTr="0077411B">
        <w:trPr>
          <w:trHeight w:val="898"/>
        </w:trPr>
        <w:tc>
          <w:tcPr>
            <w:tcW w:w="2127" w:type="dxa"/>
          </w:tcPr>
          <w:p w14:paraId="4742DFC1" w14:textId="6F403798" w:rsidR="00F14600" w:rsidRPr="0009222C" w:rsidRDefault="00F14600">
            <w:pPr>
              <w:pStyle w:val="BasicParagraph"/>
              <w:rPr>
                <w:rFonts w:ascii="Verdana-Bold" w:hAnsi="Verdana-Bold" w:cs="Verdana-Bold"/>
                <w:bCs/>
                <w:i/>
                <w:sz w:val="16"/>
                <w:szCs w:val="16"/>
              </w:rPr>
            </w:pPr>
            <w:r w:rsidRPr="0009222C">
              <w:rPr>
                <w:rFonts w:ascii="Verdana-Bold" w:hAnsi="Verdana-Bold" w:cs="Verdana-Bold"/>
                <w:bCs/>
                <w:i/>
                <w:sz w:val="16"/>
                <w:szCs w:val="16"/>
              </w:rPr>
              <w:t xml:space="preserve">This row </w:t>
            </w:r>
            <w:r w:rsidR="00526562" w:rsidRPr="0009222C">
              <w:rPr>
                <w:rFonts w:ascii="Verdana-Bold" w:hAnsi="Verdana-Bold" w:cs="Verdana-Bold"/>
                <w:bCs/>
                <w:i/>
                <w:sz w:val="16"/>
                <w:szCs w:val="16"/>
              </w:rPr>
              <w:t>re</w:t>
            </w:r>
            <w:r w:rsidRPr="0009222C">
              <w:rPr>
                <w:rFonts w:ascii="Verdana-Bold" w:hAnsi="Verdana-Bold" w:cs="Verdana-Bold"/>
                <w:bCs/>
                <w:i/>
                <w:sz w:val="16"/>
                <w:szCs w:val="16"/>
              </w:rPr>
              <w:t>presents immediate</w:t>
            </w:r>
            <w:r w:rsidR="00D67D0F" w:rsidRPr="0009222C">
              <w:rPr>
                <w:rFonts w:ascii="Verdana-Bold" w:hAnsi="Verdana-Bold" w:cs="Verdana-Bold"/>
                <w:bCs/>
                <w:i/>
                <w:sz w:val="16"/>
                <w:szCs w:val="16"/>
              </w:rPr>
              <w:t xml:space="preserve"> near-term</w:t>
            </w:r>
            <w:r w:rsidRPr="0009222C">
              <w:rPr>
                <w:rFonts w:ascii="Verdana-Bold" w:hAnsi="Verdana-Bold" w:cs="Verdana-Bold"/>
                <w:bCs/>
                <w:i/>
                <w:sz w:val="16"/>
                <w:szCs w:val="16"/>
              </w:rPr>
              <w:t xml:space="preserve"> danger </w:t>
            </w:r>
          </w:p>
        </w:tc>
        <w:tc>
          <w:tcPr>
            <w:tcW w:w="1843" w:type="dxa"/>
            <w:shd w:val="clear" w:color="auto" w:fill="7030A0"/>
          </w:tcPr>
          <w:p w14:paraId="6B8EBC36" w14:textId="77777777" w:rsidR="00F14600" w:rsidRPr="0009222C" w:rsidRDefault="00F14600" w:rsidP="00A257D3">
            <w:pPr>
              <w:rPr>
                <w:rFonts w:cs="Verdana"/>
                <w:u w:val="single"/>
              </w:rPr>
            </w:pPr>
          </w:p>
        </w:tc>
        <w:tc>
          <w:tcPr>
            <w:tcW w:w="1701" w:type="dxa"/>
            <w:shd w:val="clear" w:color="auto" w:fill="7030A0"/>
          </w:tcPr>
          <w:p w14:paraId="5DD7604C" w14:textId="77777777" w:rsidR="00F14600" w:rsidRPr="0009222C" w:rsidRDefault="00F14600" w:rsidP="00A257D3">
            <w:pPr>
              <w:pStyle w:val="BasicParagraph"/>
              <w:jc w:val="right"/>
              <w:rPr>
                <w:rFonts w:ascii="Verdana" w:hAnsi="Verdana" w:cs="Verdana"/>
                <w:u w:val="single"/>
              </w:rPr>
            </w:pPr>
          </w:p>
        </w:tc>
        <w:tc>
          <w:tcPr>
            <w:tcW w:w="1701" w:type="dxa"/>
            <w:shd w:val="clear" w:color="auto" w:fill="7030A0"/>
          </w:tcPr>
          <w:p w14:paraId="2A96270A" w14:textId="77777777" w:rsidR="00F14600" w:rsidRPr="0009222C" w:rsidRDefault="00F14600" w:rsidP="00A257D3">
            <w:pPr>
              <w:pStyle w:val="BasicParagraph"/>
              <w:jc w:val="right"/>
              <w:rPr>
                <w:rFonts w:ascii="Verdana" w:hAnsi="Verdana" w:cs="Verdana"/>
                <w:u w:val="single"/>
              </w:rPr>
            </w:pPr>
          </w:p>
        </w:tc>
        <w:tc>
          <w:tcPr>
            <w:tcW w:w="1701" w:type="dxa"/>
            <w:shd w:val="clear" w:color="auto" w:fill="7030A0"/>
          </w:tcPr>
          <w:p w14:paraId="5D6485E5" w14:textId="77777777" w:rsidR="00F14600" w:rsidRPr="0009222C" w:rsidDel="005A0B3A" w:rsidRDefault="00F14600" w:rsidP="00A257D3">
            <w:pPr>
              <w:jc w:val="right"/>
              <w:rPr>
                <w:rFonts w:cs="Verdana"/>
              </w:rPr>
            </w:pPr>
          </w:p>
        </w:tc>
        <w:tc>
          <w:tcPr>
            <w:tcW w:w="1701" w:type="dxa"/>
            <w:shd w:val="clear" w:color="auto" w:fill="7030A0"/>
          </w:tcPr>
          <w:p w14:paraId="7471852B" w14:textId="77777777" w:rsidR="00F14600" w:rsidRPr="0009222C" w:rsidRDefault="00F14600" w:rsidP="00A257D3">
            <w:pPr>
              <w:pStyle w:val="BasicParagraph"/>
              <w:jc w:val="right"/>
              <w:rPr>
                <w:rFonts w:ascii="Verdana" w:hAnsi="Verdana" w:cs="Verdana"/>
                <w:u w:val="single"/>
              </w:rPr>
            </w:pPr>
          </w:p>
        </w:tc>
      </w:tr>
      <w:tr w:rsidR="00115C51" w:rsidRPr="0009222C" w14:paraId="1FD02A25" w14:textId="77777777" w:rsidTr="00115C51">
        <w:trPr>
          <w:trHeight w:val="800"/>
        </w:trPr>
        <w:tc>
          <w:tcPr>
            <w:tcW w:w="2127" w:type="dxa"/>
          </w:tcPr>
          <w:p w14:paraId="58E2CE0D" w14:textId="0CA52629" w:rsidR="00E54CE2" w:rsidRPr="0009222C" w:rsidRDefault="00637A4F" w:rsidP="00A257D3">
            <w:r w:rsidRPr="0009222C">
              <w:t>0.1 -</w:t>
            </w:r>
            <w:r w:rsidR="00115C51" w:rsidRPr="0009222C">
              <w:t xml:space="preserve"> </w:t>
            </w:r>
            <w:r w:rsidR="00E54CE2" w:rsidRPr="0009222C">
              <w:t>1</w:t>
            </w:r>
            <w:r w:rsidR="000C2F9B" w:rsidRPr="0009222C">
              <w:t xml:space="preserve"> </w:t>
            </w:r>
          </w:p>
          <w:p w14:paraId="1007A124" w14:textId="77777777" w:rsidR="00E54CE2" w:rsidRPr="0009222C" w:rsidRDefault="00E54CE2" w:rsidP="00A257D3"/>
        </w:tc>
        <w:tc>
          <w:tcPr>
            <w:tcW w:w="1843" w:type="dxa"/>
            <w:shd w:val="clear" w:color="auto" w:fill="7030A0"/>
          </w:tcPr>
          <w:p w14:paraId="0FBDA272" w14:textId="51DA75C9" w:rsidR="00E54CE2" w:rsidRPr="0009222C" w:rsidRDefault="00E54CE2" w:rsidP="00A257D3">
            <w:pPr>
              <w:rPr>
                <w:color w:val="FF0000"/>
                <w:sz w:val="22"/>
                <w:szCs w:val="22"/>
              </w:rPr>
            </w:pPr>
          </w:p>
        </w:tc>
        <w:tc>
          <w:tcPr>
            <w:tcW w:w="1701" w:type="dxa"/>
            <w:shd w:val="clear" w:color="auto" w:fill="7030A0"/>
          </w:tcPr>
          <w:p w14:paraId="790DA403" w14:textId="77777777" w:rsidR="00E54CE2" w:rsidRPr="0009222C" w:rsidRDefault="00E54CE2" w:rsidP="00A257D3">
            <w:pPr>
              <w:rPr>
                <w:color w:val="FF0000"/>
                <w:sz w:val="22"/>
                <w:szCs w:val="22"/>
              </w:rPr>
            </w:pPr>
          </w:p>
          <w:p w14:paraId="1B59F490" w14:textId="77777777" w:rsidR="00E54CE2" w:rsidRPr="0009222C" w:rsidRDefault="00E54CE2" w:rsidP="00A257D3">
            <w:pPr>
              <w:rPr>
                <w:color w:val="FF0000"/>
                <w:sz w:val="22"/>
                <w:szCs w:val="22"/>
              </w:rPr>
            </w:pPr>
          </w:p>
          <w:p w14:paraId="6507FA53" w14:textId="77777777" w:rsidR="00E54CE2" w:rsidRPr="0009222C" w:rsidRDefault="00E54CE2" w:rsidP="00A257D3">
            <w:pPr>
              <w:rPr>
                <w:color w:val="FF0000"/>
                <w:sz w:val="22"/>
                <w:szCs w:val="22"/>
              </w:rPr>
            </w:pPr>
          </w:p>
        </w:tc>
        <w:tc>
          <w:tcPr>
            <w:tcW w:w="1701" w:type="dxa"/>
            <w:shd w:val="clear" w:color="auto" w:fill="FF0000"/>
          </w:tcPr>
          <w:p w14:paraId="7E1B1CF6" w14:textId="77777777" w:rsidR="00E54CE2" w:rsidRPr="0009222C" w:rsidRDefault="00E54CE2" w:rsidP="00A257D3">
            <w:pPr>
              <w:rPr>
                <w:color w:val="FF0000"/>
                <w:sz w:val="22"/>
                <w:szCs w:val="22"/>
              </w:rPr>
            </w:pPr>
          </w:p>
        </w:tc>
        <w:tc>
          <w:tcPr>
            <w:tcW w:w="1701" w:type="dxa"/>
            <w:shd w:val="clear" w:color="auto" w:fill="F79646" w:themeFill="accent6"/>
          </w:tcPr>
          <w:p w14:paraId="71330F43" w14:textId="77777777" w:rsidR="00E54CE2" w:rsidRPr="0009222C" w:rsidRDefault="00E54CE2" w:rsidP="00A257D3">
            <w:pPr>
              <w:rPr>
                <w:color w:val="FF0000"/>
                <w:sz w:val="22"/>
                <w:szCs w:val="22"/>
              </w:rPr>
            </w:pPr>
          </w:p>
        </w:tc>
        <w:tc>
          <w:tcPr>
            <w:tcW w:w="1701" w:type="dxa"/>
            <w:shd w:val="clear" w:color="auto" w:fill="F79646" w:themeFill="accent6"/>
          </w:tcPr>
          <w:p w14:paraId="4EDD6DF5" w14:textId="7C904936" w:rsidR="00E54CE2" w:rsidRPr="0009222C" w:rsidRDefault="001A4F00" w:rsidP="00FF3E08">
            <w:pPr>
              <w:rPr>
                <w:rFonts w:cs="Verdana"/>
                <w:sz w:val="22"/>
                <w:szCs w:val="22"/>
              </w:rPr>
            </w:pPr>
            <w:r w:rsidRPr="00152101">
              <w:rPr>
                <w:rFonts w:cs="Verdana"/>
                <w:sz w:val="22"/>
                <w:szCs w:val="22"/>
              </w:rPr>
              <w:t xml:space="preserve">10% global </w:t>
            </w:r>
            <w:r w:rsidRPr="0009222C">
              <w:rPr>
                <w:rFonts w:cs="Verdana"/>
                <w:sz w:val="22"/>
                <w:szCs w:val="22"/>
              </w:rPr>
              <w:t>agricultural shortfall</w:t>
            </w:r>
          </w:p>
        </w:tc>
      </w:tr>
      <w:tr w:rsidR="00115C51" w:rsidRPr="0009222C" w14:paraId="2552350C" w14:textId="77777777" w:rsidTr="00115C51">
        <w:trPr>
          <w:trHeight w:val="393"/>
        </w:trPr>
        <w:tc>
          <w:tcPr>
            <w:tcW w:w="2127" w:type="dxa"/>
          </w:tcPr>
          <w:p w14:paraId="0FED94A0" w14:textId="0560027F" w:rsidR="00E54CE2" w:rsidRPr="0009222C" w:rsidRDefault="00637A4F" w:rsidP="00A257D3">
            <w:r w:rsidRPr="0009222C">
              <w:t xml:space="preserve">0.01 - </w:t>
            </w:r>
            <w:r w:rsidR="00E54CE2" w:rsidRPr="0009222C">
              <w:t>0.1</w:t>
            </w:r>
          </w:p>
          <w:p w14:paraId="286B8708" w14:textId="77777777" w:rsidR="00E54CE2" w:rsidRPr="0009222C" w:rsidRDefault="00E54CE2" w:rsidP="00A257D3"/>
        </w:tc>
        <w:tc>
          <w:tcPr>
            <w:tcW w:w="1843" w:type="dxa"/>
            <w:shd w:val="clear" w:color="auto" w:fill="7030A0"/>
          </w:tcPr>
          <w:p w14:paraId="40280DA1" w14:textId="6C8FFDCF" w:rsidR="00E54CE2" w:rsidRPr="0009222C" w:rsidRDefault="00E54CE2" w:rsidP="00A257D3">
            <w:pPr>
              <w:rPr>
                <w:sz w:val="22"/>
                <w:szCs w:val="22"/>
              </w:rPr>
            </w:pPr>
          </w:p>
        </w:tc>
        <w:tc>
          <w:tcPr>
            <w:tcW w:w="1701" w:type="dxa"/>
            <w:shd w:val="clear" w:color="auto" w:fill="FF0000"/>
          </w:tcPr>
          <w:p w14:paraId="674C1572" w14:textId="77777777" w:rsidR="00E54CE2" w:rsidRPr="0009222C" w:rsidRDefault="00526562" w:rsidP="00A257D3">
            <w:pPr>
              <w:rPr>
                <w:rFonts w:cs="Verdana"/>
                <w:b/>
                <w:sz w:val="22"/>
                <w:szCs w:val="22"/>
              </w:rPr>
            </w:pPr>
            <w:r w:rsidRPr="0009222C">
              <w:rPr>
                <w:rFonts w:cs="Verdana"/>
                <w:b/>
                <w:sz w:val="22"/>
                <w:szCs w:val="22"/>
              </w:rPr>
              <w:t xml:space="preserve">Non-aligned </w:t>
            </w:r>
            <w:r w:rsidR="000C2F9B" w:rsidRPr="0009222C">
              <w:rPr>
                <w:rFonts w:cs="Verdana"/>
                <w:b/>
                <w:sz w:val="22"/>
                <w:szCs w:val="22"/>
              </w:rPr>
              <w:t>AI</w:t>
            </w:r>
          </w:p>
          <w:p w14:paraId="5B9FBD84" w14:textId="54D83F57" w:rsidR="00115C51" w:rsidRPr="0009222C" w:rsidRDefault="00115C51" w:rsidP="00A257D3">
            <w:pPr>
              <w:rPr>
                <w:b/>
                <w:sz w:val="22"/>
                <w:szCs w:val="22"/>
              </w:rPr>
            </w:pPr>
          </w:p>
        </w:tc>
        <w:tc>
          <w:tcPr>
            <w:tcW w:w="1701" w:type="dxa"/>
            <w:shd w:val="clear" w:color="auto" w:fill="F79646" w:themeFill="accent6"/>
          </w:tcPr>
          <w:p w14:paraId="1A365D9A" w14:textId="77777777" w:rsidR="00E54CE2" w:rsidRPr="0009222C" w:rsidRDefault="00E54CE2" w:rsidP="00A257D3">
            <w:pPr>
              <w:rPr>
                <w:sz w:val="22"/>
                <w:szCs w:val="22"/>
              </w:rPr>
            </w:pPr>
            <w:r w:rsidRPr="0009222C">
              <w:rPr>
                <w:rFonts w:cs="Verdana"/>
                <w:sz w:val="22"/>
                <w:szCs w:val="22"/>
              </w:rPr>
              <w:t>Synthetic biology risks</w:t>
            </w:r>
          </w:p>
        </w:tc>
        <w:tc>
          <w:tcPr>
            <w:tcW w:w="1701" w:type="dxa"/>
            <w:shd w:val="clear" w:color="auto" w:fill="F79646" w:themeFill="accent6"/>
          </w:tcPr>
          <w:p w14:paraId="32B19EF5" w14:textId="597D3395" w:rsidR="00E54CE2" w:rsidRPr="0009222C" w:rsidRDefault="001A4F00">
            <w:pPr>
              <w:pStyle w:val="BasicParagraph"/>
              <w:rPr>
                <w:rFonts w:ascii="Verdana-Bold" w:hAnsi="Verdana-Bold" w:cs="Verdana-Bold"/>
                <w:b/>
                <w:bCs/>
                <w:sz w:val="22"/>
                <w:szCs w:val="22"/>
              </w:rPr>
            </w:pPr>
            <w:r w:rsidRPr="0009222C">
              <w:rPr>
                <w:rFonts w:ascii="Verdana-Bold" w:hAnsi="Verdana-Bold" w:cs="Verdana-Bold"/>
                <w:b/>
                <w:bCs/>
                <w:sz w:val="22"/>
                <w:szCs w:val="22"/>
              </w:rPr>
              <w:t>Full scale n</w:t>
            </w:r>
            <w:r w:rsidR="000C2F9B" w:rsidRPr="0009222C">
              <w:rPr>
                <w:rFonts w:ascii="Verdana-Bold" w:hAnsi="Verdana-Bold" w:cs="Verdana-Bold"/>
                <w:b/>
                <w:bCs/>
                <w:sz w:val="22"/>
                <w:szCs w:val="22"/>
              </w:rPr>
              <w:t>uclear</w:t>
            </w:r>
            <w:r w:rsidR="00115C51" w:rsidRPr="0009222C">
              <w:rPr>
                <w:rFonts w:ascii="Verdana-Bold" w:hAnsi="Verdana-Bold" w:cs="Verdana-Bold"/>
                <w:b/>
                <w:bCs/>
                <w:sz w:val="22"/>
                <w:szCs w:val="22"/>
              </w:rPr>
              <w:t xml:space="preserve"> </w:t>
            </w:r>
            <w:r w:rsidR="000C2F9B" w:rsidRPr="0009222C">
              <w:rPr>
                <w:rFonts w:ascii="Verdana-Bold" w:hAnsi="Verdana-Bold" w:cs="Verdana-Bold"/>
                <w:b/>
                <w:bCs/>
                <w:sz w:val="22"/>
                <w:szCs w:val="22"/>
              </w:rPr>
              <w:t>war</w:t>
            </w:r>
          </w:p>
        </w:tc>
        <w:tc>
          <w:tcPr>
            <w:tcW w:w="1701" w:type="dxa"/>
            <w:shd w:val="clear" w:color="auto" w:fill="FFFF00"/>
          </w:tcPr>
          <w:p w14:paraId="28CEEC76" w14:textId="094D1B06" w:rsidR="00E54CE2" w:rsidRPr="0009222C" w:rsidRDefault="00391469" w:rsidP="00391469">
            <w:pPr>
              <w:pStyle w:val="BasicParagraph"/>
              <w:rPr>
                <w:rFonts w:ascii="Verdana" w:hAnsi="Verdana" w:cs="Verdana"/>
                <w:sz w:val="22"/>
                <w:szCs w:val="22"/>
              </w:rPr>
            </w:pPr>
            <w:r w:rsidRPr="0009222C">
              <w:rPr>
                <w:rFonts w:ascii="Verdana" w:hAnsi="Verdana" w:cs="Verdana"/>
                <w:sz w:val="22"/>
                <w:szCs w:val="22"/>
              </w:rPr>
              <w:t>Natural pandemic</w:t>
            </w:r>
            <w:r w:rsidR="003A6814" w:rsidRPr="0009222C">
              <w:rPr>
                <w:rFonts w:ascii="Verdana-Bold" w:hAnsi="Verdana-Bold" w:cs="Verdana-Bold"/>
                <w:b/>
                <w:bCs/>
                <w:sz w:val="22"/>
                <w:szCs w:val="22"/>
              </w:rPr>
              <w:t xml:space="preserve"> </w:t>
            </w:r>
          </w:p>
        </w:tc>
      </w:tr>
      <w:tr w:rsidR="00115C51" w:rsidRPr="0009222C" w14:paraId="422A69B2" w14:textId="77777777" w:rsidTr="0077411B">
        <w:trPr>
          <w:trHeight w:val="674"/>
        </w:trPr>
        <w:tc>
          <w:tcPr>
            <w:tcW w:w="2127" w:type="dxa"/>
          </w:tcPr>
          <w:p w14:paraId="5DC9E074" w14:textId="570015C9" w:rsidR="00E54CE2" w:rsidRPr="0009222C" w:rsidRDefault="00637A4F" w:rsidP="00391469">
            <w:r w:rsidRPr="0009222C">
              <w:t xml:space="preserve">0.001 - </w:t>
            </w:r>
            <w:r w:rsidR="00E54CE2" w:rsidRPr="0009222C">
              <w:t xml:space="preserve">0.01 </w:t>
            </w:r>
          </w:p>
          <w:p w14:paraId="24B4ACD7" w14:textId="7ED191A8" w:rsidR="00E54CE2" w:rsidRPr="0009222C" w:rsidRDefault="00E54CE2">
            <w:pPr>
              <w:rPr>
                <w:sz w:val="16"/>
                <w:szCs w:val="16"/>
              </w:rPr>
            </w:pPr>
            <w:r w:rsidRPr="0009222C">
              <w:rPr>
                <w:sz w:val="16"/>
                <w:szCs w:val="16"/>
              </w:rPr>
              <w:t xml:space="preserve"> (</w:t>
            </w:r>
            <w:r w:rsidR="00637A4F" w:rsidRPr="0009222C">
              <w:rPr>
                <w:sz w:val="16"/>
                <w:szCs w:val="16"/>
              </w:rPr>
              <w:t>100k-10k</w:t>
            </w:r>
            <w:r w:rsidRPr="0009222C">
              <w:rPr>
                <w:sz w:val="16"/>
                <w:szCs w:val="16"/>
              </w:rPr>
              <w:t xml:space="preserve"> years</w:t>
            </w:r>
            <w:r w:rsidR="00115C51" w:rsidRPr="0009222C">
              <w:rPr>
                <w:sz w:val="16"/>
                <w:szCs w:val="16"/>
              </w:rPr>
              <w:t>)</w:t>
            </w:r>
          </w:p>
        </w:tc>
        <w:tc>
          <w:tcPr>
            <w:tcW w:w="1843" w:type="dxa"/>
            <w:shd w:val="clear" w:color="auto" w:fill="FF0000"/>
          </w:tcPr>
          <w:p w14:paraId="425780C2" w14:textId="77777777" w:rsidR="00E54CE2" w:rsidRPr="0009222C" w:rsidRDefault="00E54CE2" w:rsidP="00A257D3">
            <w:pPr>
              <w:rPr>
                <w:sz w:val="22"/>
                <w:szCs w:val="22"/>
              </w:rPr>
            </w:pPr>
          </w:p>
        </w:tc>
        <w:tc>
          <w:tcPr>
            <w:tcW w:w="1701" w:type="dxa"/>
            <w:shd w:val="clear" w:color="auto" w:fill="F79646" w:themeFill="accent6"/>
          </w:tcPr>
          <w:p w14:paraId="0299AA29" w14:textId="77777777" w:rsidR="00E54CE2" w:rsidRPr="0009222C" w:rsidRDefault="00E54CE2" w:rsidP="00A257D3">
            <w:pPr>
              <w:rPr>
                <w:rFonts w:cs="Verdana"/>
                <w:sz w:val="22"/>
                <w:szCs w:val="22"/>
              </w:rPr>
            </w:pPr>
            <w:r w:rsidRPr="0009222C">
              <w:rPr>
                <w:rFonts w:cs="Verdana"/>
                <w:sz w:val="22"/>
                <w:szCs w:val="22"/>
              </w:rPr>
              <w:t>Nanotech</w:t>
            </w:r>
          </w:p>
          <w:p w14:paraId="5C218C0F" w14:textId="77777777" w:rsidR="00115C51" w:rsidRPr="0009222C" w:rsidRDefault="00115C51" w:rsidP="00A257D3">
            <w:pPr>
              <w:rPr>
                <w:rFonts w:cs="Verdana"/>
                <w:sz w:val="22"/>
                <w:szCs w:val="22"/>
              </w:rPr>
            </w:pPr>
          </w:p>
          <w:p w14:paraId="31F36559" w14:textId="77777777" w:rsidR="00115C51" w:rsidRPr="0009222C" w:rsidRDefault="00115C51" w:rsidP="00A257D3">
            <w:pPr>
              <w:rPr>
                <w:sz w:val="22"/>
                <w:szCs w:val="22"/>
              </w:rPr>
            </w:pPr>
          </w:p>
        </w:tc>
        <w:tc>
          <w:tcPr>
            <w:tcW w:w="1701" w:type="dxa"/>
            <w:shd w:val="clear" w:color="auto" w:fill="F79646" w:themeFill="accent6"/>
          </w:tcPr>
          <w:p w14:paraId="6183DD20" w14:textId="77777777" w:rsidR="00E54CE2" w:rsidRPr="0009222C" w:rsidRDefault="00E54CE2" w:rsidP="00A257D3">
            <w:pPr>
              <w:rPr>
                <w:sz w:val="22"/>
                <w:szCs w:val="22"/>
              </w:rPr>
            </w:pPr>
          </w:p>
        </w:tc>
        <w:tc>
          <w:tcPr>
            <w:tcW w:w="1701" w:type="dxa"/>
            <w:shd w:val="clear" w:color="auto" w:fill="FFFF00"/>
          </w:tcPr>
          <w:p w14:paraId="5C977E53" w14:textId="77777777" w:rsidR="00E54CE2" w:rsidRPr="0009222C" w:rsidRDefault="00E54CE2" w:rsidP="001A4F00">
            <w:pPr>
              <w:rPr>
                <w:sz w:val="22"/>
                <w:szCs w:val="22"/>
              </w:rPr>
            </w:pPr>
          </w:p>
        </w:tc>
        <w:tc>
          <w:tcPr>
            <w:tcW w:w="1701" w:type="dxa"/>
            <w:shd w:val="clear" w:color="auto" w:fill="FFFF00"/>
          </w:tcPr>
          <w:p w14:paraId="3AD61683" w14:textId="48CDE5C6" w:rsidR="00E54CE2" w:rsidRPr="0009222C" w:rsidRDefault="00391469" w:rsidP="00A257D3">
            <w:pPr>
              <w:pStyle w:val="BasicParagraph"/>
              <w:rPr>
                <w:rFonts w:ascii="Verdana" w:hAnsi="Verdana" w:cs="Verdana"/>
                <w:sz w:val="22"/>
                <w:szCs w:val="22"/>
              </w:rPr>
            </w:pPr>
            <w:r w:rsidRPr="0009222C">
              <w:rPr>
                <w:rFonts w:ascii="Verdana-Bold" w:hAnsi="Verdana-Bold" w:cs="Verdana-Bold"/>
                <w:b/>
                <w:bCs/>
                <w:sz w:val="22"/>
                <w:szCs w:val="22"/>
              </w:rPr>
              <w:t>Global warming</w:t>
            </w:r>
          </w:p>
        </w:tc>
      </w:tr>
      <w:tr w:rsidR="00115C51" w:rsidRPr="0009222C" w14:paraId="3E717FE2" w14:textId="77777777" w:rsidTr="00115C51">
        <w:tc>
          <w:tcPr>
            <w:tcW w:w="2127" w:type="dxa"/>
          </w:tcPr>
          <w:p w14:paraId="70259DCA" w14:textId="3B2A9A84" w:rsidR="00E54CE2" w:rsidRPr="0009222C" w:rsidRDefault="00637A4F" w:rsidP="00A257D3">
            <w:r w:rsidRPr="0009222C">
              <w:t xml:space="preserve">10E-4 - </w:t>
            </w:r>
            <w:r w:rsidR="00E54CE2" w:rsidRPr="0009222C">
              <w:t>0.001</w:t>
            </w:r>
          </w:p>
          <w:p w14:paraId="6E233D33" w14:textId="1DF4ADA1" w:rsidR="00E54CE2" w:rsidRPr="0009222C" w:rsidRDefault="00E54CE2">
            <w:pPr>
              <w:rPr>
                <w:sz w:val="16"/>
                <w:szCs w:val="16"/>
              </w:rPr>
            </w:pPr>
            <w:r w:rsidRPr="0009222C">
              <w:rPr>
                <w:sz w:val="16"/>
                <w:szCs w:val="16"/>
              </w:rPr>
              <w:t>(</w:t>
            </w:r>
            <w:r w:rsidR="00637A4F" w:rsidRPr="0009222C">
              <w:rPr>
                <w:sz w:val="16"/>
                <w:szCs w:val="16"/>
              </w:rPr>
              <w:t>1 mln-100k</w:t>
            </w:r>
            <w:r w:rsidRPr="0009222C">
              <w:rPr>
                <w:sz w:val="16"/>
                <w:szCs w:val="16"/>
              </w:rPr>
              <w:t xml:space="preserve"> years)</w:t>
            </w:r>
          </w:p>
        </w:tc>
        <w:tc>
          <w:tcPr>
            <w:tcW w:w="1843" w:type="dxa"/>
            <w:shd w:val="clear" w:color="auto" w:fill="F79646" w:themeFill="accent6"/>
          </w:tcPr>
          <w:p w14:paraId="58EFC03E" w14:textId="77777777" w:rsidR="00E54CE2" w:rsidRPr="0009222C" w:rsidRDefault="00E54CE2" w:rsidP="00A257D3">
            <w:pPr>
              <w:rPr>
                <w:sz w:val="22"/>
                <w:szCs w:val="22"/>
              </w:rPr>
            </w:pPr>
          </w:p>
        </w:tc>
        <w:tc>
          <w:tcPr>
            <w:tcW w:w="1701" w:type="dxa"/>
            <w:shd w:val="clear" w:color="auto" w:fill="F79646" w:themeFill="accent6"/>
          </w:tcPr>
          <w:p w14:paraId="00AEE7F7" w14:textId="77777777" w:rsidR="00E54CE2" w:rsidRPr="0009222C" w:rsidRDefault="00E54CE2" w:rsidP="00A257D3">
            <w:pPr>
              <w:pStyle w:val="BasicParagraph"/>
              <w:rPr>
                <w:rFonts w:ascii="Verdana" w:hAnsi="Verdana" w:cs="Verdana"/>
                <w:sz w:val="22"/>
                <w:szCs w:val="22"/>
              </w:rPr>
            </w:pPr>
          </w:p>
        </w:tc>
        <w:tc>
          <w:tcPr>
            <w:tcW w:w="1701" w:type="dxa"/>
            <w:shd w:val="clear" w:color="auto" w:fill="FFFF00"/>
          </w:tcPr>
          <w:p w14:paraId="51058F40" w14:textId="77777777" w:rsidR="00E54CE2" w:rsidRPr="0009222C" w:rsidRDefault="00E54CE2" w:rsidP="00A257D3">
            <w:pPr>
              <w:rPr>
                <w:sz w:val="22"/>
                <w:szCs w:val="22"/>
              </w:rPr>
            </w:pPr>
          </w:p>
        </w:tc>
        <w:tc>
          <w:tcPr>
            <w:tcW w:w="1701" w:type="dxa"/>
            <w:shd w:val="clear" w:color="auto" w:fill="FFFF00"/>
          </w:tcPr>
          <w:p w14:paraId="5D555DA5" w14:textId="77777777" w:rsidR="00E54CE2" w:rsidRPr="0009222C" w:rsidRDefault="00E54CE2" w:rsidP="00A257D3">
            <w:pPr>
              <w:rPr>
                <w:sz w:val="22"/>
                <w:szCs w:val="22"/>
              </w:rPr>
            </w:pPr>
            <w:r w:rsidRPr="0009222C">
              <w:rPr>
                <w:sz w:val="22"/>
                <w:szCs w:val="22"/>
              </w:rPr>
              <w:t>Super</w:t>
            </w:r>
          </w:p>
          <w:p w14:paraId="2EF66E9D" w14:textId="5522A64C" w:rsidR="00E54CE2" w:rsidRPr="0009222C" w:rsidRDefault="00C211A8" w:rsidP="00A257D3">
            <w:pPr>
              <w:rPr>
                <w:sz w:val="22"/>
                <w:szCs w:val="22"/>
              </w:rPr>
            </w:pPr>
            <w:r w:rsidRPr="0009222C">
              <w:rPr>
                <w:sz w:val="22"/>
                <w:szCs w:val="22"/>
              </w:rPr>
              <w:t>v</w:t>
            </w:r>
            <w:r w:rsidR="00E54CE2" w:rsidRPr="0009222C">
              <w:rPr>
                <w:sz w:val="22"/>
                <w:szCs w:val="22"/>
              </w:rPr>
              <w:t>olcanic eruption</w:t>
            </w:r>
          </w:p>
        </w:tc>
        <w:tc>
          <w:tcPr>
            <w:tcW w:w="1701" w:type="dxa"/>
            <w:shd w:val="clear" w:color="auto" w:fill="92D050"/>
          </w:tcPr>
          <w:p w14:paraId="3EFE578D" w14:textId="77777777" w:rsidR="00E54CE2" w:rsidRPr="0009222C" w:rsidRDefault="00E54CE2" w:rsidP="00A257D3">
            <w:pPr>
              <w:rPr>
                <w:sz w:val="22"/>
                <w:szCs w:val="22"/>
              </w:rPr>
            </w:pPr>
          </w:p>
        </w:tc>
      </w:tr>
      <w:tr w:rsidR="00115C51" w:rsidRPr="0009222C" w14:paraId="2A1B97EF" w14:textId="77777777" w:rsidTr="00115C51">
        <w:tc>
          <w:tcPr>
            <w:tcW w:w="2127" w:type="dxa"/>
          </w:tcPr>
          <w:p w14:paraId="2343DBC4" w14:textId="1F582A9F" w:rsidR="00E54CE2" w:rsidRPr="0009222C" w:rsidRDefault="00637A4F" w:rsidP="00A257D3">
            <w:r w:rsidRPr="0009222C">
              <w:t xml:space="preserve">10E-5 - </w:t>
            </w:r>
            <w:r w:rsidR="00E54CE2" w:rsidRPr="0009222C">
              <w:t>1</w:t>
            </w:r>
            <w:r w:rsidR="00FC4674" w:rsidRPr="0009222C">
              <w:t>0</w:t>
            </w:r>
            <w:r w:rsidR="00E54CE2" w:rsidRPr="0009222C">
              <w:t>E-4</w:t>
            </w:r>
          </w:p>
          <w:p w14:paraId="7D52BFCC" w14:textId="4EB5C504" w:rsidR="00E54CE2" w:rsidRPr="0009222C" w:rsidRDefault="00E54CE2">
            <w:pPr>
              <w:rPr>
                <w:sz w:val="16"/>
                <w:szCs w:val="16"/>
              </w:rPr>
            </w:pPr>
            <w:r w:rsidRPr="0009222C">
              <w:rPr>
                <w:sz w:val="16"/>
                <w:szCs w:val="16"/>
              </w:rPr>
              <w:t>(1</w:t>
            </w:r>
            <w:r w:rsidR="00637A4F" w:rsidRPr="0009222C">
              <w:rPr>
                <w:sz w:val="16"/>
                <w:szCs w:val="16"/>
              </w:rPr>
              <w:t>0</w:t>
            </w:r>
            <w:r w:rsidRPr="0009222C">
              <w:rPr>
                <w:sz w:val="16"/>
                <w:szCs w:val="16"/>
              </w:rPr>
              <w:t xml:space="preserve"> </w:t>
            </w:r>
            <w:r w:rsidR="00637A4F" w:rsidRPr="0009222C">
              <w:rPr>
                <w:sz w:val="16"/>
                <w:szCs w:val="16"/>
              </w:rPr>
              <w:t xml:space="preserve">mln-1 mln </w:t>
            </w:r>
            <w:r w:rsidRPr="0009222C">
              <w:rPr>
                <w:sz w:val="16"/>
                <w:szCs w:val="16"/>
              </w:rPr>
              <w:t>years)</w:t>
            </w:r>
          </w:p>
        </w:tc>
        <w:tc>
          <w:tcPr>
            <w:tcW w:w="1843" w:type="dxa"/>
            <w:shd w:val="clear" w:color="auto" w:fill="F79646" w:themeFill="accent6"/>
          </w:tcPr>
          <w:p w14:paraId="6A94EDE4" w14:textId="77777777" w:rsidR="00E54CE2" w:rsidRPr="0009222C" w:rsidRDefault="00E54CE2" w:rsidP="00A257D3">
            <w:pPr>
              <w:rPr>
                <w:sz w:val="22"/>
                <w:szCs w:val="22"/>
              </w:rPr>
            </w:pPr>
          </w:p>
        </w:tc>
        <w:tc>
          <w:tcPr>
            <w:tcW w:w="1701" w:type="dxa"/>
            <w:shd w:val="clear" w:color="auto" w:fill="FFFF00"/>
          </w:tcPr>
          <w:p w14:paraId="6E773C89" w14:textId="77777777" w:rsidR="00E54CE2" w:rsidRPr="0009222C" w:rsidRDefault="00E54CE2" w:rsidP="00A257D3">
            <w:pPr>
              <w:rPr>
                <w:sz w:val="22"/>
                <w:szCs w:val="22"/>
              </w:rPr>
            </w:pPr>
          </w:p>
        </w:tc>
        <w:tc>
          <w:tcPr>
            <w:tcW w:w="1701" w:type="dxa"/>
            <w:shd w:val="clear" w:color="auto" w:fill="FFFF00"/>
          </w:tcPr>
          <w:p w14:paraId="6F5A4582" w14:textId="77777777" w:rsidR="00E54CE2" w:rsidRPr="0009222C" w:rsidRDefault="00E54CE2" w:rsidP="00A257D3">
            <w:pPr>
              <w:rPr>
                <w:sz w:val="22"/>
                <w:szCs w:val="22"/>
              </w:rPr>
            </w:pPr>
          </w:p>
        </w:tc>
        <w:tc>
          <w:tcPr>
            <w:tcW w:w="1701" w:type="dxa"/>
            <w:shd w:val="clear" w:color="auto" w:fill="92D050"/>
          </w:tcPr>
          <w:p w14:paraId="7529823C" w14:textId="2D5284EE" w:rsidR="00E54CE2" w:rsidRPr="0009222C" w:rsidRDefault="00E54CE2" w:rsidP="00A257D3">
            <w:pPr>
              <w:rPr>
                <w:rFonts w:ascii="Verdana-Bold" w:hAnsi="Verdana-Bold" w:cs="Verdana-Bold"/>
                <w:b/>
                <w:bCs/>
                <w:sz w:val="22"/>
                <w:szCs w:val="22"/>
              </w:rPr>
            </w:pPr>
            <w:r w:rsidRPr="0009222C">
              <w:rPr>
                <w:rFonts w:ascii="Verdana-Bold" w:hAnsi="Verdana-Bold" w:cs="Verdana-Bold"/>
                <w:b/>
                <w:bCs/>
                <w:sz w:val="22"/>
                <w:szCs w:val="22"/>
              </w:rPr>
              <w:t>Asteroid impact</w:t>
            </w:r>
          </w:p>
          <w:p w14:paraId="54763B4C" w14:textId="77777777" w:rsidR="00E54CE2" w:rsidRPr="0009222C" w:rsidRDefault="00E54CE2" w:rsidP="00A257D3">
            <w:pPr>
              <w:rPr>
                <w:sz w:val="22"/>
                <w:szCs w:val="22"/>
              </w:rPr>
            </w:pPr>
          </w:p>
        </w:tc>
        <w:tc>
          <w:tcPr>
            <w:tcW w:w="1701" w:type="dxa"/>
            <w:shd w:val="clear" w:color="auto" w:fill="92D050"/>
          </w:tcPr>
          <w:p w14:paraId="56CDA40E" w14:textId="77777777" w:rsidR="00E54CE2" w:rsidRPr="0009222C" w:rsidRDefault="00E54CE2" w:rsidP="00A257D3">
            <w:pPr>
              <w:rPr>
                <w:sz w:val="22"/>
                <w:szCs w:val="22"/>
              </w:rPr>
            </w:pPr>
          </w:p>
        </w:tc>
      </w:tr>
      <w:tr w:rsidR="00115C51" w:rsidRPr="0009222C" w14:paraId="3A6340DE" w14:textId="77777777" w:rsidTr="0077411B">
        <w:trPr>
          <w:trHeight w:val="674"/>
        </w:trPr>
        <w:tc>
          <w:tcPr>
            <w:tcW w:w="2127" w:type="dxa"/>
          </w:tcPr>
          <w:p w14:paraId="7FA08669" w14:textId="091BF0BA" w:rsidR="00E54CE2" w:rsidRPr="0009222C" w:rsidRDefault="00637A4F" w:rsidP="00A257D3">
            <w:r w:rsidRPr="0009222C">
              <w:t xml:space="preserve">10E-6 - </w:t>
            </w:r>
            <w:r w:rsidR="00E54CE2" w:rsidRPr="0009222C">
              <w:t>1</w:t>
            </w:r>
            <w:r w:rsidR="00FC4674" w:rsidRPr="0009222C">
              <w:t>0</w:t>
            </w:r>
            <w:r w:rsidR="00E54CE2" w:rsidRPr="0009222C">
              <w:t>E-5</w:t>
            </w:r>
          </w:p>
          <w:p w14:paraId="4C515B23" w14:textId="2E5407E4" w:rsidR="00E54CE2" w:rsidRPr="0009222C" w:rsidRDefault="00E54CE2">
            <w:pPr>
              <w:rPr>
                <w:sz w:val="16"/>
                <w:szCs w:val="16"/>
              </w:rPr>
            </w:pPr>
            <w:r w:rsidRPr="0009222C">
              <w:rPr>
                <w:sz w:val="16"/>
                <w:szCs w:val="16"/>
              </w:rPr>
              <w:t>(10</w:t>
            </w:r>
            <w:r w:rsidR="00637A4F" w:rsidRPr="0009222C">
              <w:rPr>
                <w:sz w:val="16"/>
                <w:szCs w:val="16"/>
              </w:rPr>
              <w:t>0</w:t>
            </w:r>
            <w:r w:rsidRPr="0009222C">
              <w:rPr>
                <w:sz w:val="16"/>
                <w:szCs w:val="16"/>
              </w:rPr>
              <w:t xml:space="preserve"> </w:t>
            </w:r>
            <w:r w:rsidR="00637A4F" w:rsidRPr="0009222C">
              <w:rPr>
                <w:sz w:val="16"/>
                <w:szCs w:val="16"/>
              </w:rPr>
              <w:t xml:space="preserve">mln-10 mln </w:t>
            </w:r>
            <w:r w:rsidRPr="0009222C">
              <w:rPr>
                <w:sz w:val="16"/>
                <w:szCs w:val="16"/>
              </w:rPr>
              <w:t>years)</w:t>
            </w:r>
          </w:p>
        </w:tc>
        <w:tc>
          <w:tcPr>
            <w:tcW w:w="1843" w:type="dxa"/>
            <w:shd w:val="clear" w:color="auto" w:fill="FFFF00"/>
          </w:tcPr>
          <w:p w14:paraId="68222441" w14:textId="77777777" w:rsidR="00E54CE2" w:rsidRPr="0009222C" w:rsidRDefault="00E54CE2" w:rsidP="00A257D3">
            <w:pPr>
              <w:rPr>
                <w:sz w:val="22"/>
                <w:szCs w:val="22"/>
              </w:rPr>
            </w:pPr>
          </w:p>
          <w:p w14:paraId="00D5C9F4" w14:textId="77777777" w:rsidR="00E54CE2" w:rsidRPr="0009222C" w:rsidRDefault="00E54CE2" w:rsidP="00A257D3">
            <w:pPr>
              <w:rPr>
                <w:sz w:val="22"/>
                <w:szCs w:val="22"/>
              </w:rPr>
            </w:pPr>
          </w:p>
          <w:p w14:paraId="24B13E2E" w14:textId="77777777" w:rsidR="00E54CE2" w:rsidRPr="0009222C" w:rsidRDefault="00E54CE2" w:rsidP="00A257D3">
            <w:pPr>
              <w:rPr>
                <w:sz w:val="22"/>
                <w:szCs w:val="22"/>
              </w:rPr>
            </w:pPr>
          </w:p>
        </w:tc>
        <w:tc>
          <w:tcPr>
            <w:tcW w:w="1701" w:type="dxa"/>
            <w:shd w:val="clear" w:color="auto" w:fill="FFFF00"/>
          </w:tcPr>
          <w:p w14:paraId="3EAB2874" w14:textId="77777777" w:rsidR="00E54CE2" w:rsidRPr="0009222C" w:rsidRDefault="00E54CE2" w:rsidP="00A257D3">
            <w:pPr>
              <w:rPr>
                <w:sz w:val="22"/>
                <w:szCs w:val="22"/>
              </w:rPr>
            </w:pPr>
          </w:p>
        </w:tc>
        <w:tc>
          <w:tcPr>
            <w:tcW w:w="1701" w:type="dxa"/>
            <w:shd w:val="clear" w:color="auto" w:fill="92D050"/>
          </w:tcPr>
          <w:p w14:paraId="473BC2E5" w14:textId="77777777" w:rsidR="00E54CE2" w:rsidRPr="0009222C" w:rsidRDefault="00E54CE2" w:rsidP="00A257D3">
            <w:pPr>
              <w:rPr>
                <w:sz w:val="22"/>
                <w:szCs w:val="22"/>
              </w:rPr>
            </w:pPr>
          </w:p>
          <w:p w14:paraId="5AB097C4" w14:textId="77777777" w:rsidR="00E54CE2" w:rsidRPr="0009222C" w:rsidRDefault="00E54CE2" w:rsidP="00A257D3">
            <w:pPr>
              <w:rPr>
                <w:sz w:val="22"/>
                <w:szCs w:val="22"/>
              </w:rPr>
            </w:pPr>
          </w:p>
        </w:tc>
        <w:tc>
          <w:tcPr>
            <w:tcW w:w="1701" w:type="dxa"/>
            <w:shd w:val="clear" w:color="auto" w:fill="92D050"/>
          </w:tcPr>
          <w:p w14:paraId="43BB2C78" w14:textId="77777777" w:rsidR="00E54CE2" w:rsidRPr="0009222C" w:rsidRDefault="00E54CE2" w:rsidP="00A257D3">
            <w:pPr>
              <w:rPr>
                <w:sz w:val="22"/>
                <w:szCs w:val="22"/>
              </w:rPr>
            </w:pPr>
          </w:p>
        </w:tc>
        <w:tc>
          <w:tcPr>
            <w:tcW w:w="1701" w:type="dxa"/>
          </w:tcPr>
          <w:p w14:paraId="7EA5D181" w14:textId="77777777" w:rsidR="00E54CE2" w:rsidRPr="0009222C" w:rsidRDefault="00E54CE2" w:rsidP="00A257D3">
            <w:pPr>
              <w:rPr>
                <w:sz w:val="22"/>
                <w:szCs w:val="22"/>
              </w:rPr>
            </w:pPr>
          </w:p>
        </w:tc>
      </w:tr>
      <w:tr w:rsidR="00115C51" w:rsidRPr="0009222C" w14:paraId="07142D15" w14:textId="77777777" w:rsidTr="00115C51">
        <w:tc>
          <w:tcPr>
            <w:tcW w:w="2127" w:type="dxa"/>
          </w:tcPr>
          <w:p w14:paraId="0CBC59FF" w14:textId="5CA9BFF0" w:rsidR="00E54CE2" w:rsidRPr="0009222C" w:rsidRDefault="00637A4F" w:rsidP="00A257D3">
            <w:r w:rsidRPr="0009222C">
              <w:t xml:space="preserve">10E-7 - </w:t>
            </w:r>
            <w:r w:rsidR="00E54CE2" w:rsidRPr="0009222C">
              <w:t>1</w:t>
            </w:r>
            <w:r w:rsidR="00FC4674" w:rsidRPr="0009222C">
              <w:t>0</w:t>
            </w:r>
            <w:r w:rsidR="00E54CE2" w:rsidRPr="0009222C">
              <w:t>E-6</w:t>
            </w:r>
          </w:p>
          <w:p w14:paraId="30D53AD8" w14:textId="31CE7C75" w:rsidR="00E54CE2" w:rsidRPr="0009222C" w:rsidRDefault="00E54CE2" w:rsidP="00A257D3">
            <w:pPr>
              <w:rPr>
                <w:sz w:val="16"/>
                <w:szCs w:val="16"/>
              </w:rPr>
            </w:pPr>
            <w:r w:rsidRPr="0009222C">
              <w:rPr>
                <w:sz w:val="16"/>
                <w:szCs w:val="16"/>
              </w:rPr>
              <w:t>(</w:t>
            </w:r>
            <w:r w:rsidR="00637A4F" w:rsidRPr="0009222C">
              <w:rPr>
                <w:sz w:val="16"/>
                <w:szCs w:val="16"/>
              </w:rPr>
              <w:t xml:space="preserve">1 bn - </w:t>
            </w:r>
            <w:r w:rsidRPr="0009222C">
              <w:rPr>
                <w:sz w:val="16"/>
                <w:szCs w:val="16"/>
              </w:rPr>
              <w:t>100 million years)</w:t>
            </w:r>
          </w:p>
        </w:tc>
        <w:tc>
          <w:tcPr>
            <w:tcW w:w="1843" w:type="dxa"/>
            <w:shd w:val="clear" w:color="auto" w:fill="FFFF00"/>
          </w:tcPr>
          <w:p w14:paraId="7F3F3493" w14:textId="4DE4DE29" w:rsidR="00E54CE2" w:rsidRPr="0009222C" w:rsidRDefault="00E54CE2" w:rsidP="00A257D3">
            <w:pPr>
              <w:rPr>
                <w:sz w:val="22"/>
                <w:szCs w:val="22"/>
              </w:rPr>
            </w:pPr>
          </w:p>
        </w:tc>
        <w:tc>
          <w:tcPr>
            <w:tcW w:w="1701" w:type="dxa"/>
            <w:shd w:val="clear" w:color="auto" w:fill="92D050"/>
          </w:tcPr>
          <w:p w14:paraId="36D0EFE0" w14:textId="77777777" w:rsidR="00E54CE2" w:rsidRPr="0009222C" w:rsidRDefault="00E54CE2" w:rsidP="00A257D3">
            <w:pPr>
              <w:rPr>
                <w:sz w:val="22"/>
                <w:szCs w:val="22"/>
              </w:rPr>
            </w:pPr>
          </w:p>
        </w:tc>
        <w:tc>
          <w:tcPr>
            <w:tcW w:w="1701" w:type="dxa"/>
            <w:shd w:val="clear" w:color="auto" w:fill="92D050"/>
          </w:tcPr>
          <w:p w14:paraId="088F439D" w14:textId="77777777" w:rsidR="00E54CE2" w:rsidRPr="0009222C" w:rsidRDefault="00E54CE2" w:rsidP="00A257D3">
            <w:pPr>
              <w:rPr>
                <w:rFonts w:cs="Verdana"/>
                <w:sz w:val="22"/>
                <w:szCs w:val="22"/>
              </w:rPr>
            </w:pPr>
          </w:p>
          <w:p w14:paraId="7B218C56" w14:textId="77777777" w:rsidR="00E54CE2" w:rsidRPr="0009222C" w:rsidRDefault="00E54CE2" w:rsidP="00A257D3">
            <w:pPr>
              <w:rPr>
                <w:rFonts w:cs="Verdana"/>
                <w:sz w:val="22"/>
                <w:szCs w:val="22"/>
              </w:rPr>
            </w:pPr>
          </w:p>
          <w:p w14:paraId="5111C92F" w14:textId="77777777" w:rsidR="00E54CE2" w:rsidRPr="0009222C" w:rsidRDefault="00E54CE2" w:rsidP="00A257D3">
            <w:pPr>
              <w:rPr>
                <w:sz w:val="22"/>
                <w:szCs w:val="22"/>
              </w:rPr>
            </w:pPr>
          </w:p>
        </w:tc>
        <w:tc>
          <w:tcPr>
            <w:tcW w:w="1701" w:type="dxa"/>
          </w:tcPr>
          <w:p w14:paraId="325FF95A" w14:textId="77777777" w:rsidR="00E54CE2" w:rsidRPr="0009222C" w:rsidRDefault="00E54CE2" w:rsidP="00A257D3">
            <w:pPr>
              <w:rPr>
                <w:sz w:val="22"/>
                <w:szCs w:val="22"/>
              </w:rPr>
            </w:pPr>
          </w:p>
        </w:tc>
        <w:tc>
          <w:tcPr>
            <w:tcW w:w="1701" w:type="dxa"/>
          </w:tcPr>
          <w:p w14:paraId="26EDAD0A" w14:textId="77777777" w:rsidR="00E54CE2" w:rsidRPr="0009222C" w:rsidRDefault="00E54CE2" w:rsidP="00A257D3">
            <w:pPr>
              <w:rPr>
                <w:sz w:val="22"/>
                <w:szCs w:val="22"/>
              </w:rPr>
            </w:pPr>
          </w:p>
        </w:tc>
      </w:tr>
      <w:tr w:rsidR="00115C51" w:rsidRPr="0009222C" w14:paraId="603BD106" w14:textId="77777777" w:rsidTr="00115C51">
        <w:trPr>
          <w:trHeight w:val="603"/>
        </w:trPr>
        <w:tc>
          <w:tcPr>
            <w:tcW w:w="2127" w:type="dxa"/>
          </w:tcPr>
          <w:p w14:paraId="2C1226F1" w14:textId="70EE5E30" w:rsidR="00E54CE2" w:rsidRPr="0009222C" w:rsidRDefault="00637A4F" w:rsidP="00A257D3">
            <w:r w:rsidRPr="0009222C">
              <w:t xml:space="preserve">10E-8 - </w:t>
            </w:r>
            <w:r w:rsidR="00E54CE2" w:rsidRPr="0009222C">
              <w:t>1</w:t>
            </w:r>
            <w:r w:rsidR="00FC4674" w:rsidRPr="0009222C">
              <w:t>0</w:t>
            </w:r>
            <w:r w:rsidR="00E54CE2" w:rsidRPr="0009222C">
              <w:t>E-7</w:t>
            </w:r>
          </w:p>
          <w:p w14:paraId="4F6CBAC0" w14:textId="68BF7CB5" w:rsidR="00E54CE2" w:rsidRPr="0009222C" w:rsidRDefault="00E54CE2">
            <w:pPr>
              <w:rPr>
                <w:sz w:val="16"/>
                <w:szCs w:val="16"/>
              </w:rPr>
            </w:pPr>
            <w:r w:rsidRPr="0009222C">
              <w:rPr>
                <w:sz w:val="16"/>
                <w:szCs w:val="16"/>
              </w:rPr>
              <w:t>(1</w:t>
            </w:r>
            <w:r w:rsidR="00637A4F" w:rsidRPr="0009222C">
              <w:rPr>
                <w:sz w:val="16"/>
                <w:szCs w:val="16"/>
              </w:rPr>
              <w:t>0</w:t>
            </w:r>
            <w:r w:rsidRPr="0009222C">
              <w:rPr>
                <w:sz w:val="16"/>
                <w:szCs w:val="16"/>
              </w:rPr>
              <w:t xml:space="preserve"> </w:t>
            </w:r>
            <w:r w:rsidR="00637A4F" w:rsidRPr="0009222C">
              <w:rPr>
                <w:sz w:val="16"/>
                <w:szCs w:val="16"/>
              </w:rPr>
              <w:t xml:space="preserve">bn- 1bn </w:t>
            </w:r>
            <w:r w:rsidRPr="0009222C">
              <w:rPr>
                <w:sz w:val="16"/>
                <w:szCs w:val="16"/>
              </w:rPr>
              <w:t>years)</w:t>
            </w:r>
          </w:p>
        </w:tc>
        <w:tc>
          <w:tcPr>
            <w:tcW w:w="1843" w:type="dxa"/>
            <w:shd w:val="clear" w:color="auto" w:fill="92D050"/>
          </w:tcPr>
          <w:p w14:paraId="1945315E" w14:textId="3A06A502" w:rsidR="00E54CE2" w:rsidRPr="0009222C" w:rsidRDefault="00E54CE2" w:rsidP="00A257D3">
            <w:pPr>
              <w:rPr>
                <w:sz w:val="22"/>
                <w:szCs w:val="22"/>
              </w:rPr>
            </w:pPr>
          </w:p>
        </w:tc>
        <w:tc>
          <w:tcPr>
            <w:tcW w:w="1701" w:type="dxa"/>
            <w:shd w:val="clear" w:color="auto" w:fill="92D050"/>
          </w:tcPr>
          <w:p w14:paraId="4CD53AF1" w14:textId="15202584" w:rsidR="00E54CE2" w:rsidRPr="0009222C" w:rsidRDefault="00FD7C1D" w:rsidP="00A257D3">
            <w:pPr>
              <w:rPr>
                <w:sz w:val="22"/>
                <w:szCs w:val="22"/>
              </w:rPr>
            </w:pPr>
            <w:r w:rsidRPr="0009222C">
              <w:rPr>
                <w:sz w:val="22"/>
                <w:szCs w:val="22"/>
              </w:rPr>
              <w:t>Collider black hole or strangelet</w:t>
            </w:r>
          </w:p>
        </w:tc>
        <w:tc>
          <w:tcPr>
            <w:tcW w:w="1701" w:type="dxa"/>
            <w:shd w:val="clear" w:color="auto" w:fill="FFFFFF" w:themeFill="background1"/>
          </w:tcPr>
          <w:p w14:paraId="2B4305DF" w14:textId="77777777" w:rsidR="00E54CE2" w:rsidRPr="0009222C" w:rsidRDefault="00E54CE2" w:rsidP="00A257D3">
            <w:pPr>
              <w:rPr>
                <w:sz w:val="22"/>
                <w:szCs w:val="22"/>
              </w:rPr>
            </w:pPr>
          </w:p>
        </w:tc>
        <w:tc>
          <w:tcPr>
            <w:tcW w:w="1701" w:type="dxa"/>
          </w:tcPr>
          <w:p w14:paraId="4544F914" w14:textId="77777777" w:rsidR="00E54CE2" w:rsidRPr="0009222C" w:rsidRDefault="00E54CE2" w:rsidP="00A257D3">
            <w:pPr>
              <w:rPr>
                <w:sz w:val="22"/>
                <w:szCs w:val="22"/>
              </w:rPr>
            </w:pPr>
          </w:p>
        </w:tc>
        <w:tc>
          <w:tcPr>
            <w:tcW w:w="1701" w:type="dxa"/>
          </w:tcPr>
          <w:p w14:paraId="02144F88" w14:textId="77777777" w:rsidR="00E54CE2" w:rsidRPr="0009222C" w:rsidRDefault="00E54CE2" w:rsidP="00A257D3">
            <w:pPr>
              <w:rPr>
                <w:sz w:val="22"/>
                <w:szCs w:val="22"/>
              </w:rPr>
            </w:pPr>
          </w:p>
        </w:tc>
      </w:tr>
      <w:tr w:rsidR="00115C51" w:rsidRPr="0009222C" w14:paraId="06D0A221" w14:textId="77777777" w:rsidTr="00115C51">
        <w:trPr>
          <w:trHeight w:val="240"/>
        </w:trPr>
        <w:tc>
          <w:tcPr>
            <w:tcW w:w="2127" w:type="dxa"/>
          </w:tcPr>
          <w:p w14:paraId="71CEAAFF" w14:textId="303A7564" w:rsidR="00E54CE2" w:rsidRPr="0009222C" w:rsidRDefault="00E54CE2" w:rsidP="00A257D3">
            <w:r w:rsidRPr="0009222C">
              <w:t>1</w:t>
            </w:r>
            <w:r w:rsidR="00FC4674" w:rsidRPr="0009222C">
              <w:t>0</w:t>
            </w:r>
            <w:r w:rsidRPr="0009222C">
              <w:t>E-8</w:t>
            </w:r>
          </w:p>
          <w:p w14:paraId="2082E4FC" w14:textId="0FA6D50D" w:rsidR="00E54CE2" w:rsidRPr="0009222C" w:rsidRDefault="00E54CE2">
            <w:pPr>
              <w:rPr>
                <w:sz w:val="16"/>
                <w:szCs w:val="16"/>
              </w:rPr>
            </w:pPr>
            <w:r w:rsidRPr="0009222C">
              <w:rPr>
                <w:sz w:val="16"/>
                <w:szCs w:val="16"/>
              </w:rPr>
              <w:t>(</w:t>
            </w:r>
            <w:r w:rsidR="00637A4F" w:rsidRPr="0009222C">
              <w:rPr>
                <w:sz w:val="16"/>
                <w:szCs w:val="16"/>
              </w:rPr>
              <w:t xml:space="preserve">around </w:t>
            </w:r>
            <w:r w:rsidRPr="0009222C">
              <w:rPr>
                <w:sz w:val="16"/>
                <w:szCs w:val="16"/>
              </w:rPr>
              <w:t>10 billion years)</w:t>
            </w:r>
          </w:p>
        </w:tc>
        <w:tc>
          <w:tcPr>
            <w:tcW w:w="1843" w:type="dxa"/>
            <w:shd w:val="clear" w:color="auto" w:fill="92D050"/>
          </w:tcPr>
          <w:p w14:paraId="58976433" w14:textId="4B0CB51E" w:rsidR="00E54CE2" w:rsidRPr="0009222C" w:rsidRDefault="00FD7C1D" w:rsidP="00A257D3">
            <w:pPr>
              <w:rPr>
                <w:sz w:val="22"/>
                <w:szCs w:val="22"/>
              </w:rPr>
            </w:pPr>
            <w:r w:rsidRPr="0009222C">
              <w:rPr>
                <w:sz w:val="22"/>
                <w:szCs w:val="22"/>
              </w:rPr>
              <w:t>Collider false vacuum decay</w:t>
            </w:r>
          </w:p>
        </w:tc>
        <w:tc>
          <w:tcPr>
            <w:tcW w:w="1701" w:type="dxa"/>
          </w:tcPr>
          <w:p w14:paraId="42EBCB66" w14:textId="7BDBC61C" w:rsidR="00E54CE2" w:rsidRPr="0009222C" w:rsidRDefault="00E54CE2" w:rsidP="00A257D3">
            <w:pPr>
              <w:rPr>
                <w:sz w:val="22"/>
                <w:szCs w:val="22"/>
              </w:rPr>
            </w:pPr>
            <w:r w:rsidRPr="0009222C">
              <w:rPr>
                <w:rFonts w:ascii="Verdana-Bold" w:hAnsi="Verdana-Bold" w:cs="Verdana-Bold"/>
                <w:b/>
                <w:bCs/>
                <w:sz w:val="22"/>
                <w:szCs w:val="22"/>
              </w:rPr>
              <w:t>Sun becomes red giant</w:t>
            </w:r>
          </w:p>
        </w:tc>
        <w:tc>
          <w:tcPr>
            <w:tcW w:w="1701" w:type="dxa"/>
            <w:shd w:val="clear" w:color="auto" w:fill="FFFFFF" w:themeFill="background1"/>
          </w:tcPr>
          <w:p w14:paraId="6AE6DDD8" w14:textId="77777777" w:rsidR="00E54CE2" w:rsidRPr="0009222C" w:rsidRDefault="00E54CE2" w:rsidP="00A257D3">
            <w:pPr>
              <w:rPr>
                <w:sz w:val="22"/>
                <w:szCs w:val="22"/>
              </w:rPr>
            </w:pPr>
          </w:p>
        </w:tc>
        <w:tc>
          <w:tcPr>
            <w:tcW w:w="1701" w:type="dxa"/>
          </w:tcPr>
          <w:p w14:paraId="35D9A6D9" w14:textId="77777777" w:rsidR="00E54CE2" w:rsidRPr="0009222C" w:rsidRDefault="00E54CE2" w:rsidP="00A257D3">
            <w:pPr>
              <w:rPr>
                <w:sz w:val="22"/>
                <w:szCs w:val="22"/>
              </w:rPr>
            </w:pPr>
          </w:p>
        </w:tc>
        <w:tc>
          <w:tcPr>
            <w:tcW w:w="1701" w:type="dxa"/>
          </w:tcPr>
          <w:p w14:paraId="79E2A493" w14:textId="77777777" w:rsidR="00E54CE2" w:rsidRPr="0009222C" w:rsidRDefault="00E54CE2" w:rsidP="00A257D3">
            <w:pPr>
              <w:rPr>
                <w:sz w:val="22"/>
                <w:szCs w:val="22"/>
              </w:rPr>
            </w:pPr>
          </w:p>
        </w:tc>
      </w:tr>
    </w:tbl>
    <w:p w14:paraId="0CE86FE2" w14:textId="77777777" w:rsidR="00E54CE2" w:rsidRPr="0009222C" w:rsidRDefault="00E54CE2" w:rsidP="00E54CE2"/>
    <w:p w14:paraId="082260E0" w14:textId="19627170" w:rsidR="00C83B9F" w:rsidRPr="0009222C" w:rsidRDefault="00C83B9F" w:rsidP="00E54CE2">
      <w:pPr>
        <w:rPr>
          <w:rFonts w:ascii="Verdana-Italic" w:hAnsi="Verdana-Italic" w:cs="Verdana-Italic"/>
          <w:i/>
          <w:iCs/>
          <w:sz w:val="20"/>
          <w:szCs w:val="20"/>
        </w:rPr>
      </w:pPr>
    </w:p>
    <w:p w14:paraId="29EB1CC3" w14:textId="75AB2126" w:rsidR="00C83B9F" w:rsidRPr="0009222C" w:rsidRDefault="00F919D5" w:rsidP="00E54CE2">
      <w:pPr>
        <w:rPr>
          <w:rFonts w:ascii="Verdana-Italic" w:hAnsi="Verdana-Italic" w:cs="Verdana-Italic"/>
          <w:i/>
          <w:iCs/>
          <w:sz w:val="20"/>
          <w:szCs w:val="20"/>
        </w:rPr>
      </w:pPr>
      <w:r>
        <w:rPr>
          <w:rFonts w:cs="Helvetica Neue"/>
          <w:i/>
        </w:rPr>
        <w:t>Table 2</w:t>
      </w:r>
      <w:r w:rsidR="00C83B9F" w:rsidRPr="0009222C">
        <w:rPr>
          <w:rFonts w:cs="Helvetica Neue"/>
          <w:i/>
        </w:rPr>
        <w:t>. X risk and global risks combined communication matrix</w:t>
      </w:r>
      <w:r w:rsidR="00115C51" w:rsidRPr="0009222C">
        <w:rPr>
          <w:rFonts w:cs="Helvetica Neue"/>
          <w:i/>
        </w:rPr>
        <w:t xml:space="preserve">. </w:t>
      </w:r>
      <w:r w:rsidR="00115C51" w:rsidRPr="0009222C">
        <w:rPr>
          <w:rFonts w:ascii="Verdana-Italic" w:hAnsi="Verdana-Italic" w:cs="Verdana-Italic"/>
          <w:i/>
          <w:iCs/>
          <w:sz w:val="20"/>
          <w:szCs w:val="20"/>
        </w:rPr>
        <w:t xml:space="preserve">Probability is estimated for the case if nothing is done to prevent the risk and no other catastrophes happen. For small probabilities we also show corresponding recurrence intervals, but </w:t>
      </w:r>
      <w:r w:rsidR="00597359" w:rsidRPr="0009222C">
        <w:rPr>
          <w:rFonts w:ascii="Verdana-Italic" w:hAnsi="Verdana-Italic" w:cs="Verdana-Italic"/>
          <w:i/>
          <w:iCs/>
          <w:sz w:val="20"/>
          <w:szCs w:val="20"/>
        </w:rPr>
        <w:t>they are</w:t>
      </w:r>
      <w:r w:rsidR="00115C51" w:rsidRPr="0009222C">
        <w:rPr>
          <w:rFonts w:ascii="Verdana-Italic" w:hAnsi="Verdana-Italic" w:cs="Verdana-Italic"/>
          <w:i/>
          <w:iCs/>
          <w:sz w:val="20"/>
          <w:szCs w:val="20"/>
        </w:rPr>
        <w:t xml:space="preserve"> only applicable to natural risks, which have background frequenc</w:t>
      </w:r>
      <w:r w:rsidR="00597359" w:rsidRPr="0009222C">
        <w:rPr>
          <w:rFonts w:ascii="Verdana-Italic" w:hAnsi="Verdana-Italic" w:cs="Verdana-Italic"/>
          <w:i/>
          <w:iCs/>
          <w:sz w:val="20"/>
          <w:szCs w:val="20"/>
        </w:rPr>
        <w:t>ies</w:t>
      </w:r>
      <w:r w:rsidR="00115C51" w:rsidRPr="0009222C">
        <w:rPr>
          <w:rFonts w:ascii="Verdana-Italic" w:hAnsi="Verdana-Italic" w:cs="Verdana-Italic"/>
          <w:i/>
          <w:iCs/>
          <w:sz w:val="20"/>
          <w:szCs w:val="20"/>
        </w:rPr>
        <w:t xml:space="preserve">. In </w:t>
      </w:r>
      <w:r w:rsidR="00115C51" w:rsidRPr="0009222C">
        <w:rPr>
          <w:rFonts w:ascii="Verdana-Italic" w:hAnsi="Verdana-Italic" w:cs="Verdana-Italic"/>
          <w:b/>
          <w:i/>
          <w:iCs/>
          <w:sz w:val="20"/>
          <w:szCs w:val="20"/>
        </w:rPr>
        <w:t>bold</w:t>
      </w:r>
      <w:r w:rsidR="00115C51" w:rsidRPr="0009222C">
        <w:rPr>
          <w:rFonts w:ascii="Verdana-Italic" w:hAnsi="Verdana-Italic" w:cs="Verdana-Italic"/>
          <w:i/>
          <w:iCs/>
          <w:sz w:val="20"/>
          <w:szCs w:val="20"/>
        </w:rPr>
        <w:t xml:space="preserve"> are iconic risks for each color code, which are better defined and could be used to represent the type of risk.</w:t>
      </w:r>
    </w:p>
    <w:p w14:paraId="1BEA2983" w14:textId="6F49298E" w:rsidR="008F6312" w:rsidRPr="0009222C" w:rsidRDefault="00143E5D" w:rsidP="0077411B">
      <w:pPr>
        <w:pStyle w:val="Heading2"/>
        <w:numPr>
          <w:ilvl w:val="0"/>
          <w:numId w:val="0"/>
        </w:numPr>
      </w:pPr>
      <w:bookmarkStart w:id="20" w:name="_Toc489969920"/>
      <w:r w:rsidRPr="0009222C">
        <w:lastRenderedPageBreak/>
        <w:t>4.</w:t>
      </w:r>
      <w:r w:rsidR="00B25F2D" w:rsidRPr="0009222C">
        <w:t>5</w:t>
      </w:r>
      <w:r w:rsidR="00EA3852" w:rsidRPr="0009222C">
        <w:t>.</w:t>
      </w:r>
      <w:r w:rsidR="008F6312" w:rsidRPr="0009222C">
        <w:t xml:space="preserve"> Accessing risks with shorter timeframes than 100 years</w:t>
      </w:r>
      <w:bookmarkEnd w:id="20"/>
    </w:p>
    <w:p w14:paraId="24C6C977" w14:textId="7646304E" w:rsidR="000547BF" w:rsidRPr="0009222C" w:rsidRDefault="005762DB" w:rsidP="005762DB">
      <w:pPr>
        <w:shd w:val="clear" w:color="auto" w:fill="FFFFFF"/>
        <w:ind w:firstLine="720"/>
        <w:jc w:val="both"/>
        <w:rPr>
          <w:rFonts w:cs="Arial"/>
          <w:color w:val="222222"/>
        </w:rPr>
      </w:pPr>
      <w:r w:rsidRPr="0009222C">
        <w:rPr>
          <w:rFonts w:cs="Arial"/>
          <w:color w:val="222222"/>
        </w:rPr>
        <w:t xml:space="preserve">In </w:t>
      </w:r>
      <w:r w:rsidR="00D839A0" w:rsidRPr="0009222C">
        <w:rPr>
          <w:rFonts w:cs="Arial"/>
          <w:color w:val="222222"/>
        </w:rPr>
        <w:t>T</w:t>
      </w:r>
      <w:r w:rsidRPr="0009222C">
        <w:rPr>
          <w:rFonts w:cs="Arial"/>
          <w:color w:val="222222"/>
        </w:rPr>
        <w:t xml:space="preserve">able </w:t>
      </w:r>
      <w:r w:rsidR="00F919D5">
        <w:rPr>
          <w:rFonts w:cs="Arial"/>
          <w:color w:val="222222"/>
        </w:rPr>
        <w:t>2</w:t>
      </w:r>
      <w:r w:rsidR="00461CCA" w:rsidRPr="0009222C">
        <w:rPr>
          <w:rFonts w:cs="Arial"/>
          <w:color w:val="222222"/>
        </w:rPr>
        <w:t xml:space="preserve"> </w:t>
      </w:r>
      <w:r w:rsidRPr="0009222C">
        <w:rPr>
          <w:rFonts w:cs="Arial"/>
          <w:color w:val="222222"/>
        </w:rPr>
        <w:t>above we assessed the risks for the next 100 years</w:t>
      </w:r>
      <w:r w:rsidR="007D2DB3" w:rsidRPr="0009222C">
        <w:rPr>
          <w:rFonts w:cs="Arial"/>
          <w:color w:val="222222"/>
        </w:rPr>
        <w:t xml:space="preserve">. However, without prevention efforts, some risks could approach </w:t>
      </w:r>
      <w:r w:rsidR="00597359" w:rsidRPr="0009222C">
        <w:rPr>
          <w:rFonts w:cs="Arial"/>
          <w:color w:val="222222"/>
        </w:rPr>
        <w:t>a</w:t>
      </w:r>
      <w:r w:rsidR="007D2DB3" w:rsidRPr="0009222C">
        <w:rPr>
          <w:rFonts w:cs="Arial"/>
          <w:color w:val="222222"/>
        </w:rPr>
        <w:t xml:space="preserve"> probability </w:t>
      </w:r>
      <w:r w:rsidR="00597359" w:rsidRPr="0009222C">
        <w:rPr>
          <w:rFonts w:cs="Arial"/>
          <w:color w:val="222222"/>
        </w:rPr>
        <w:t xml:space="preserve">of </w:t>
      </w:r>
      <w:r w:rsidR="00EC4189">
        <w:rPr>
          <w:rFonts w:cs="Arial"/>
          <w:color w:val="222222"/>
        </w:rPr>
        <w:t>1</w:t>
      </w:r>
      <w:r w:rsidR="00EC4189" w:rsidRPr="00152101">
        <w:rPr>
          <w:rFonts w:cs="Arial"/>
          <w:color w:val="222222"/>
        </w:rPr>
        <w:t xml:space="preserve"> </w:t>
      </w:r>
      <w:r w:rsidR="007D2DB3" w:rsidRPr="00152101">
        <w:rPr>
          <w:rFonts w:cs="Arial"/>
          <w:color w:val="222222"/>
        </w:rPr>
        <w:t>in less time: climate change, for instance.</w:t>
      </w:r>
      <w:r w:rsidRPr="00152101">
        <w:rPr>
          <w:rFonts w:cs="Arial"/>
          <w:color w:val="222222"/>
        </w:rPr>
        <w:t xml:space="preserve"> </w:t>
      </w:r>
      <w:r w:rsidR="007D2DB3" w:rsidRPr="0009222C">
        <w:rPr>
          <w:rFonts w:cs="Arial"/>
          <w:color w:val="222222"/>
        </w:rPr>
        <w:t>We suggest that the urgency of intervening in such cases may be expressed by increasing their color coding</w:t>
      </w:r>
      <w:r w:rsidRPr="0009222C">
        <w:rPr>
          <w:rFonts w:cs="Arial"/>
          <w:color w:val="222222"/>
        </w:rPr>
        <w:t>.</w:t>
      </w:r>
      <w:r w:rsidR="007D2DB3" w:rsidRPr="0009222C">
        <w:rPr>
          <w:rFonts w:cs="Arial"/>
          <w:color w:val="222222"/>
        </w:rPr>
        <w:t xml:space="preserve"> </w:t>
      </w:r>
    </w:p>
    <w:p w14:paraId="715E04D4" w14:textId="53D7CE72" w:rsidR="000547BF" w:rsidRPr="0009222C" w:rsidRDefault="003F334A" w:rsidP="005762DB">
      <w:pPr>
        <w:shd w:val="clear" w:color="auto" w:fill="FFFFFF"/>
        <w:ind w:firstLine="720"/>
        <w:jc w:val="both"/>
        <w:rPr>
          <w:rFonts w:cs="Arial"/>
          <w:color w:val="222222"/>
        </w:rPr>
      </w:pPr>
      <w:r w:rsidRPr="0009222C">
        <w:rPr>
          <w:rFonts w:cs="Arial"/>
          <w:color w:val="222222"/>
        </w:rPr>
        <w:t xml:space="preserve">Moreover, the critical </w:t>
      </w:r>
      <w:r w:rsidR="002504F0" w:rsidRPr="0009222C">
        <w:rPr>
          <w:rFonts w:cs="Arial"/>
          <w:color w:val="222222"/>
        </w:rPr>
        <w:t xml:space="preserve">issue </w:t>
      </w:r>
      <w:r w:rsidRPr="0009222C">
        <w:rPr>
          <w:rFonts w:cs="Arial"/>
          <w:color w:val="222222"/>
        </w:rPr>
        <w:t xml:space="preserve">is </w:t>
      </w:r>
      <w:r w:rsidR="007D2DB3" w:rsidRPr="0009222C">
        <w:rPr>
          <w:rFonts w:cs="Arial"/>
          <w:color w:val="222222"/>
        </w:rPr>
        <w:t>less</w:t>
      </w:r>
      <w:r w:rsidR="000C3A6C" w:rsidRPr="0009222C">
        <w:rPr>
          <w:rFonts w:cs="Arial"/>
          <w:color w:val="222222"/>
        </w:rPr>
        <w:t xml:space="preserve"> the</w:t>
      </w:r>
      <w:r w:rsidRPr="0009222C">
        <w:rPr>
          <w:rFonts w:cs="Arial"/>
          <w:color w:val="222222"/>
        </w:rPr>
        <w:t xml:space="preserve"> timing of risks, but</w:t>
      </w:r>
      <w:r w:rsidR="000C3A6C" w:rsidRPr="0009222C">
        <w:rPr>
          <w:rFonts w:cs="Arial"/>
          <w:color w:val="222222"/>
        </w:rPr>
        <w:t xml:space="preserve"> the</w:t>
      </w:r>
      <w:r w:rsidRPr="0009222C">
        <w:rPr>
          <w:rFonts w:cs="Arial"/>
          <w:color w:val="222222"/>
        </w:rPr>
        <w:t xml:space="preserve"> timing of </w:t>
      </w:r>
      <w:r w:rsidR="007D2DB3" w:rsidRPr="0009222C">
        <w:rPr>
          <w:rFonts w:cs="Arial"/>
          <w:color w:val="222222"/>
        </w:rPr>
        <w:t xml:space="preserve">the prevention measures. </w:t>
      </w:r>
      <w:r w:rsidR="009E346E" w:rsidRPr="0009222C">
        <w:rPr>
          <w:rFonts w:cs="Arial"/>
          <w:color w:val="222222"/>
        </w:rPr>
        <w:t>Again, although</w:t>
      </w:r>
      <w:r w:rsidR="000C3A6C" w:rsidRPr="0009222C">
        <w:rPr>
          <w:rFonts w:cs="Arial"/>
          <w:color w:val="222222"/>
        </w:rPr>
        <w:t xml:space="preserve"> extreme global warming </w:t>
      </w:r>
      <w:r w:rsidR="009E346E" w:rsidRPr="0009222C">
        <w:rPr>
          <w:rFonts w:cs="Arial"/>
          <w:color w:val="222222"/>
        </w:rPr>
        <w:t>would likely</w:t>
      </w:r>
      <w:r w:rsidR="000C3A6C" w:rsidRPr="0009222C">
        <w:rPr>
          <w:rFonts w:cs="Arial"/>
          <w:color w:val="222222"/>
        </w:rPr>
        <w:t xml:space="preserve"> only </w:t>
      </w:r>
      <w:r w:rsidR="008E40F9" w:rsidRPr="0009222C">
        <w:rPr>
          <w:rFonts w:cs="Arial"/>
          <w:color w:val="222222"/>
        </w:rPr>
        <w:t xml:space="preserve">occur </w:t>
      </w:r>
      <w:r w:rsidR="000C3A6C" w:rsidRPr="0009222C">
        <w:rPr>
          <w:rFonts w:cs="Arial"/>
          <w:color w:val="222222"/>
        </w:rPr>
        <w:t xml:space="preserve">at the end of </w:t>
      </w:r>
      <w:r w:rsidR="008E40F9" w:rsidRPr="0009222C">
        <w:rPr>
          <w:rFonts w:cs="Arial"/>
          <w:color w:val="222222"/>
        </w:rPr>
        <w:t xml:space="preserve">the </w:t>
      </w:r>
      <w:r w:rsidR="000C3A6C" w:rsidRPr="0009222C">
        <w:rPr>
          <w:rFonts w:cs="Arial"/>
          <w:color w:val="222222"/>
        </w:rPr>
        <w:t>21</w:t>
      </w:r>
      <w:r w:rsidR="008E40F9" w:rsidRPr="0009222C">
        <w:rPr>
          <w:rFonts w:cs="Arial"/>
          <w:color w:val="222222"/>
        </w:rPr>
        <w:t>st</w:t>
      </w:r>
      <w:r w:rsidR="000C3A6C" w:rsidRPr="0009222C">
        <w:rPr>
          <w:rFonts w:cs="Arial"/>
          <w:color w:val="222222"/>
        </w:rPr>
        <w:t xml:space="preserve"> century, </w:t>
      </w:r>
      <w:r w:rsidR="009E346E" w:rsidRPr="0009222C">
        <w:rPr>
          <w:rFonts w:cs="Arial"/>
          <w:color w:val="222222"/>
        </w:rPr>
        <w:t xml:space="preserve">it is also </w:t>
      </w:r>
      <w:r w:rsidR="00597359" w:rsidRPr="0009222C">
        <w:rPr>
          <w:rFonts w:cs="Arial"/>
          <w:color w:val="222222"/>
        </w:rPr>
        <w:t>true</w:t>
      </w:r>
      <w:r w:rsidR="009E346E" w:rsidRPr="0009222C">
        <w:rPr>
          <w:rFonts w:cs="Arial"/>
          <w:color w:val="222222"/>
        </w:rPr>
        <w:t xml:space="preserve"> that </w:t>
      </w:r>
      <w:r w:rsidR="000C3A6C" w:rsidRPr="0009222C">
        <w:rPr>
          <w:rFonts w:cs="Arial"/>
          <w:color w:val="222222"/>
        </w:rPr>
        <w:t>cut</w:t>
      </w:r>
      <w:r w:rsidR="00597359" w:rsidRPr="0009222C">
        <w:rPr>
          <w:rFonts w:cs="Arial"/>
          <w:color w:val="222222"/>
        </w:rPr>
        <w:t>ting</w:t>
      </w:r>
      <w:r w:rsidR="000C3A6C" w:rsidRPr="0009222C">
        <w:rPr>
          <w:rFonts w:cs="Arial"/>
          <w:color w:val="222222"/>
        </w:rPr>
        <w:t xml:space="preserve"> emissions now</w:t>
      </w:r>
      <w:r w:rsidR="008E40F9" w:rsidRPr="0009222C">
        <w:rPr>
          <w:rFonts w:cs="Arial"/>
          <w:color w:val="222222"/>
        </w:rPr>
        <w:t xml:space="preserve"> </w:t>
      </w:r>
      <w:r w:rsidR="00597359" w:rsidRPr="0009222C">
        <w:rPr>
          <w:rFonts w:cs="Arial"/>
          <w:color w:val="222222"/>
        </w:rPr>
        <w:t>would</w:t>
      </w:r>
      <w:r w:rsidR="008E40F9" w:rsidRPr="0009222C">
        <w:rPr>
          <w:rFonts w:cs="Arial"/>
          <w:color w:val="222222"/>
        </w:rPr>
        <w:t xml:space="preserve"> ameliorate the situation</w:t>
      </w:r>
      <w:r w:rsidR="000C3A6C" w:rsidRPr="0009222C">
        <w:rPr>
          <w:rFonts w:cs="Arial"/>
          <w:color w:val="222222"/>
        </w:rPr>
        <w:t>.</w:t>
      </w:r>
      <w:r w:rsidR="009E346E" w:rsidRPr="0009222C">
        <w:rPr>
          <w:rFonts w:cs="Arial"/>
          <w:color w:val="222222"/>
        </w:rPr>
        <w:t xml:space="preserve"> We suggest, then, three ranks which incorporate these shorter time-frame risks.</w:t>
      </w:r>
      <w:r w:rsidR="00CD1BDE" w:rsidRPr="0009222C">
        <w:rPr>
          <w:rFonts w:cs="Arial"/>
          <w:color w:val="222222"/>
        </w:rPr>
        <w:t xml:space="preserve"> Note that</w:t>
      </w:r>
      <w:r w:rsidR="00597359" w:rsidRPr="0009222C">
        <w:rPr>
          <w:rFonts w:cs="Arial"/>
          <w:color w:val="222222"/>
        </w:rPr>
        <w:t xml:space="preserve"> the</w:t>
      </w:r>
      <w:r w:rsidR="000547BF" w:rsidRPr="0009222C">
        <w:t xml:space="preserve"> timings relat</w:t>
      </w:r>
      <w:r w:rsidR="00597359" w:rsidRPr="0009222C">
        <w:t>e</w:t>
      </w:r>
      <w:r w:rsidR="000547BF" w:rsidRPr="0009222C">
        <w:t xml:space="preserve"> to implementation of interventions not the timings of the </w:t>
      </w:r>
      <w:r w:rsidR="00597359" w:rsidRPr="0009222C">
        <w:t>catastrophe</w:t>
      </w:r>
      <w:r w:rsidR="000547BF" w:rsidRPr="0009222C">
        <w:t>s.</w:t>
      </w:r>
    </w:p>
    <w:p w14:paraId="0B8C8ADD" w14:textId="368B93CB" w:rsidR="005762DB" w:rsidRPr="00152101" w:rsidRDefault="005762DB" w:rsidP="00D826B5">
      <w:pPr>
        <w:shd w:val="clear" w:color="auto" w:fill="FFFFFF"/>
        <w:spacing w:before="100" w:beforeAutospacing="1" w:after="100" w:afterAutospacing="1"/>
        <w:ind w:left="1080"/>
        <w:jc w:val="both"/>
        <w:rPr>
          <w:rFonts w:cs="Arial"/>
          <w:color w:val="222222"/>
        </w:rPr>
      </w:pPr>
      <w:r w:rsidRPr="0009222C">
        <w:rPr>
          <w:rFonts w:cs="Arial"/>
          <w:color w:val="222222"/>
        </w:rPr>
        <w:t>1)</w:t>
      </w:r>
      <w:r w:rsidR="003A6814" w:rsidRPr="0009222C">
        <w:rPr>
          <w:color w:val="222222"/>
        </w:rPr>
        <w:t xml:space="preserve"> </w:t>
      </w:r>
      <w:r w:rsidRPr="0009222C">
        <w:rPr>
          <w:rFonts w:cs="Arial"/>
          <w:b/>
          <w:bCs/>
          <w:color w:val="222222"/>
        </w:rPr>
        <w:t>Now</w:t>
      </w:r>
      <w:r w:rsidRPr="0009222C">
        <w:rPr>
          <w:rFonts w:cs="Arial"/>
          <w:color w:val="222222"/>
        </w:rPr>
        <w:t>. This is when a catastrophe has started, or may start in any moment</w:t>
      </w:r>
      <w:r w:rsidR="009E346E" w:rsidRPr="0009222C">
        <w:rPr>
          <w:rFonts w:cs="Arial"/>
          <w:color w:val="222222"/>
        </w:rPr>
        <w:t xml:space="preserve">: </w:t>
      </w:r>
      <w:r w:rsidR="000547BF" w:rsidRPr="0009222C">
        <w:rPr>
          <w:rFonts w:cs="Arial"/>
          <w:color w:val="222222"/>
        </w:rPr>
        <w:t>The</w:t>
      </w:r>
      <w:r w:rsidRPr="0009222C">
        <w:rPr>
          <w:rFonts w:cs="Arial"/>
          <w:color w:val="222222"/>
        </w:rPr>
        <w:t xml:space="preserve"> Cuban </w:t>
      </w:r>
      <w:r w:rsidR="008E40F9" w:rsidRPr="0009222C">
        <w:rPr>
          <w:rFonts w:cs="Arial"/>
          <w:color w:val="222222"/>
        </w:rPr>
        <w:t>M</w:t>
      </w:r>
      <w:r w:rsidRPr="0009222C">
        <w:rPr>
          <w:rFonts w:cs="Arial"/>
          <w:color w:val="222222"/>
        </w:rPr>
        <w:t xml:space="preserve">issile </w:t>
      </w:r>
      <w:r w:rsidR="008E40F9" w:rsidRPr="0009222C">
        <w:rPr>
          <w:rFonts w:cs="Arial"/>
          <w:color w:val="222222"/>
        </w:rPr>
        <w:t>C</w:t>
      </w:r>
      <w:r w:rsidRPr="0009222C">
        <w:rPr>
          <w:rFonts w:cs="Arial"/>
          <w:color w:val="222222"/>
        </w:rPr>
        <w:t>risis</w:t>
      </w:r>
      <w:r w:rsidR="009E346E" w:rsidRPr="0009222C">
        <w:rPr>
          <w:rFonts w:cs="Arial"/>
          <w:color w:val="222222"/>
        </w:rPr>
        <w:t xml:space="preserve"> is an historical example</w:t>
      </w:r>
      <w:r w:rsidRPr="0009222C">
        <w:rPr>
          <w:rFonts w:cs="Arial"/>
          <w:color w:val="222222"/>
        </w:rPr>
        <w:t>.</w:t>
      </w:r>
      <w:r w:rsidR="00775EF4" w:rsidRPr="0009222C">
        <w:rPr>
          <w:rFonts w:cs="Arial"/>
          <w:color w:val="222222"/>
        </w:rPr>
        <w:t xml:space="preserve"> </w:t>
      </w:r>
      <w:r w:rsidR="000547BF" w:rsidRPr="0009222C">
        <w:rPr>
          <w:rFonts w:cs="Arial"/>
          <w:color w:val="222222"/>
        </w:rPr>
        <w:t xml:space="preserve">We reserve purple to </w:t>
      </w:r>
      <w:r w:rsidR="00C81F01" w:rsidRPr="0009222C">
        <w:rPr>
          <w:rFonts w:cs="Arial"/>
          <w:color w:val="222222"/>
        </w:rPr>
        <w:t>re</w:t>
      </w:r>
      <w:r w:rsidR="000547BF" w:rsidRPr="0009222C">
        <w:rPr>
          <w:rFonts w:cs="Arial"/>
          <w:color w:val="222222"/>
        </w:rPr>
        <w:t>present it.</w:t>
      </w:r>
    </w:p>
    <w:p w14:paraId="29B7E4ED" w14:textId="1917BFDC" w:rsidR="005762DB" w:rsidRPr="00152101" w:rsidRDefault="005762DB" w:rsidP="005762DB">
      <w:pPr>
        <w:shd w:val="clear" w:color="auto" w:fill="FFFFFF"/>
        <w:spacing w:before="100" w:beforeAutospacing="1" w:after="100" w:afterAutospacing="1"/>
        <w:ind w:left="1080"/>
        <w:jc w:val="both"/>
        <w:rPr>
          <w:rFonts w:cs="Arial"/>
          <w:color w:val="222222"/>
        </w:rPr>
      </w:pPr>
      <w:r w:rsidRPr="0009222C">
        <w:rPr>
          <w:rFonts w:cs="Arial"/>
          <w:color w:val="222222"/>
        </w:rPr>
        <w:t>2)</w:t>
      </w:r>
      <w:r w:rsidRPr="0009222C">
        <w:rPr>
          <w:color w:val="222222"/>
        </w:rPr>
        <w:t> </w:t>
      </w:r>
      <w:r w:rsidRPr="0009222C">
        <w:rPr>
          <w:rFonts w:cs="Arial"/>
          <w:color w:val="222222"/>
        </w:rPr>
        <w:t>“</w:t>
      </w:r>
      <w:r w:rsidRPr="0009222C">
        <w:rPr>
          <w:rFonts w:cs="Arial"/>
          <w:b/>
          <w:bCs/>
          <w:color w:val="222222"/>
        </w:rPr>
        <w:t>Near mode</w:t>
      </w:r>
      <w:r w:rsidRPr="0009222C">
        <w:rPr>
          <w:rFonts w:cs="Arial"/>
          <w:color w:val="222222"/>
        </w:rPr>
        <w:t xml:space="preserve">”. </w:t>
      </w:r>
      <w:r w:rsidR="009E346E" w:rsidRPr="0009222C">
        <w:rPr>
          <w:rFonts w:cs="Arial"/>
          <w:color w:val="222222"/>
        </w:rPr>
        <w:t>Near mode is roughly the next 5 years. Typically current political problem</w:t>
      </w:r>
      <w:r w:rsidR="00CD1BDE" w:rsidRPr="0009222C">
        <w:rPr>
          <w:rFonts w:cs="Arial"/>
          <w:color w:val="222222"/>
        </w:rPr>
        <w:t>s</w:t>
      </w:r>
      <w:r w:rsidR="009E346E" w:rsidRPr="0009222C">
        <w:rPr>
          <w:rFonts w:cs="Arial"/>
          <w:color w:val="222222"/>
        </w:rPr>
        <w:t xml:space="preserve"> (as in current relations with North Korea) are understood in near mode. Such problems are appropriately explored </w:t>
      </w:r>
      <w:r w:rsidRPr="0009222C">
        <w:rPr>
          <w:rFonts w:cs="Arial"/>
          <w:color w:val="222222"/>
        </w:rPr>
        <w:t>in terms of planning and trend expectations. Hanson showed that people are very realistic in “Near mode”, but become speculative and less moral in “Far mode</w:t>
      </w:r>
      <w:r w:rsidR="00CD1BDE" w:rsidRPr="0009222C">
        <w:rPr>
          <w:rFonts w:cs="Arial"/>
          <w:color w:val="222222"/>
        </w:rPr>
        <w:t>”</w:t>
      </w:r>
      <w:r w:rsidRPr="0009222C">
        <w:rPr>
          <w:rFonts w:cs="Arial"/>
          <w:color w:val="222222"/>
        </w:rPr>
        <w:t xml:space="preserve"> thinking </w:t>
      </w:r>
      <w:r w:rsidRPr="00152101">
        <w:rPr>
          <w:rFonts w:cs="Arial"/>
          <w:color w:val="222222"/>
        </w:rPr>
        <w:fldChar w:fldCharType="begin"/>
      </w:r>
      <w:r w:rsidR="00FA27E8" w:rsidRPr="0009222C">
        <w:rPr>
          <w:rFonts w:cs="Arial"/>
          <w:color w:val="222222"/>
        </w:rPr>
        <w:instrText xml:space="preserve"> ADDIN ZOTERO_ITEM CSL_CITATION {"citationID":"4kht5ba03","properties":{"formattedCitation":"(Hanson, 2010)","plainCitation":"(Hanson, 2010)"},"citationItems":[{"id":3042,"uris":["http://zotero.org/users/3736454/items/TZHCJZAU"],"uri":["http://zotero.org/users/3736454/items/TZHCJZAU"],"itemData":{"id":3042,"type":"post-weblog","title":"Near-Far Summary","URL":"http://www.overcomingbias.com/2010/06/near-far-summary.html","author":[{"family":"Hanson","given":"R"}],"issued":{"date-parts":[["2010"]]}}}],"schema":"https://github.com/citation-style-language/schema/raw/master/csl-citation.json"} </w:instrText>
      </w:r>
      <w:r w:rsidRPr="00152101">
        <w:rPr>
          <w:rFonts w:cs="Arial"/>
          <w:color w:val="222222"/>
        </w:rPr>
        <w:fldChar w:fldCharType="separate"/>
      </w:r>
      <w:r w:rsidR="00FA27E8" w:rsidRPr="00152101">
        <w:t>(Hanson, 2010)</w:t>
      </w:r>
      <w:r w:rsidRPr="00152101">
        <w:rPr>
          <w:rFonts w:cs="Arial"/>
          <w:color w:val="222222"/>
        </w:rPr>
        <w:fldChar w:fldCharType="end"/>
      </w:r>
      <w:r w:rsidRPr="00152101">
        <w:rPr>
          <w:rFonts w:cs="Arial"/>
          <w:color w:val="222222"/>
        </w:rPr>
        <w:t>.</w:t>
      </w:r>
      <w:r w:rsidR="000547BF" w:rsidRPr="00152101">
        <w:rPr>
          <w:rFonts w:cs="Arial"/>
          <w:color w:val="222222"/>
        </w:rPr>
        <w:t xml:space="preserve"> </w:t>
      </w:r>
      <w:r w:rsidR="000547BF" w:rsidRPr="0009222C">
        <w:rPr>
          <w:rFonts w:cs="Arial"/>
          <w:color w:val="222222"/>
        </w:rPr>
        <w:t>Near mode may require one color code increase.</w:t>
      </w:r>
      <w:r w:rsidR="0092572B" w:rsidRPr="0009222C">
        <w:rPr>
          <w:rFonts w:cs="Arial"/>
          <w:color w:val="222222"/>
        </w:rPr>
        <w:t xml:space="preserve"> </w:t>
      </w:r>
    </w:p>
    <w:p w14:paraId="494101A1" w14:textId="2493D685" w:rsidR="005762DB" w:rsidRPr="0009222C" w:rsidRDefault="005762DB" w:rsidP="003B4F1D">
      <w:pPr>
        <w:shd w:val="clear" w:color="auto" w:fill="FFFFFF"/>
        <w:spacing w:before="100" w:beforeAutospacing="1" w:after="100" w:afterAutospacing="1"/>
        <w:ind w:left="1080"/>
        <w:jc w:val="both"/>
        <w:rPr>
          <w:rFonts w:cs="Arial"/>
          <w:color w:val="222222"/>
        </w:rPr>
      </w:pPr>
      <w:r w:rsidRPr="0009222C">
        <w:rPr>
          <w:rFonts w:cs="Arial"/>
          <w:color w:val="222222"/>
        </w:rPr>
        <w:t>3)</w:t>
      </w:r>
      <w:r w:rsidRPr="0009222C">
        <w:rPr>
          <w:color w:val="222222"/>
        </w:rPr>
        <w:t> </w:t>
      </w:r>
      <w:r w:rsidRPr="0009222C">
        <w:rPr>
          <w:rFonts w:cs="Arial"/>
          <w:b/>
          <w:bCs/>
          <w:color w:val="222222"/>
        </w:rPr>
        <w:t>“Next</w:t>
      </w:r>
      <w:r w:rsidR="00775EF4" w:rsidRPr="0009222C">
        <w:rPr>
          <w:rFonts w:cs="Arial"/>
          <w:b/>
          <w:bCs/>
          <w:color w:val="222222"/>
        </w:rPr>
        <w:t xml:space="preserve"> 2-3</w:t>
      </w:r>
      <w:r w:rsidRPr="0009222C">
        <w:rPr>
          <w:rFonts w:cs="Arial"/>
          <w:b/>
          <w:bCs/>
          <w:color w:val="222222"/>
        </w:rPr>
        <w:t xml:space="preserve"> decades”</w:t>
      </w:r>
      <w:r w:rsidRPr="0009222C">
        <w:rPr>
          <w:rFonts w:cs="Arial"/>
          <w:color w:val="222222"/>
        </w:rPr>
        <w:t xml:space="preserve">. Many futurists predict </w:t>
      </w:r>
      <w:r w:rsidR="00D839A0" w:rsidRPr="0009222C">
        <w:rPr>
          <w:rFonts w:cs="Arial"/>
          <w:color w:val="222222"/>
        </w:rPr>
        <w:t xml:space="preserve">a </w:t>
      </w:r>
      <w:r w:rsidRPr="0009222C">
        <w:rPr>
          <w:rFonts w:cs="Arial"/>
          <w:color w:val="222222"/>
        </w:rPr>
        <w:t>Technological Singularity between 2030-2050</w:t>
      </w:r>
      <w:r w:rsidR="009E346E" w:rsidRPr="0009222C">
        <w:rPr>
          <w:rFonts w:cs="Arial"/>
          <w:color w:val="222222"/>
        </w:rPr>
        <w:t>:</w:t>
      </w:r>
      <w:r w:rsidRPr="0009222C">
        <w:rPr>
          <w:rFonts w:cs="Arial"/>
          <w:color w:val="222222"/>
        </w:rPr>
        <w:t xml:space="preserve"> that is around 10-3</w:t>
      </w:r>
      <w:r w:rsidR="00D839A0" w:rsidRPr="0009222C">
        <w:rPr>
          <w:rFonts w:cs="Arial"/>
          <w:color w:val="222222"/>
        </w:rPr>
        <w:t>0</w:t>
      </w:r>
      <w:r w:rsidR="0069197F">
        <w:rPr>
          <w:rFonts w:cs="Arial"/>
          <w:color w:val="222222"/>
        </w:rPr>
        <w:t xml:space="preserve"> years from now </w:t>
      </w:r>
      <w:r w:rsidR="0069197F">
        <w:rPr>
          <w:rFonts w:cs="Arial"/>
          <w:color w:val="222222"/>
        </w:rPr>
        <w:fldChar w:fldCharType="begin"/>
      </w:r>
      <w:r w:rsidR="0069197F">
        <w:rPr>
          <w:rFonts w:cs="Arial"/>
          <w:color w:val="222222"/>
        </w:rPr>
        <w:instrText xml:space="preserve"> ADDIN ZOTERO_ITEM CSL_CITATION {"citationID":"2qiu0tjelq","properties":{"formattedCitation":"(Vinge, 1993)","plainCitation":"(Vinge, 1993)"},"citationItems":[{"id":2798,"uris":["http://zotero.org/users/3736454/items/3G9MIWHH"],"uri":["http://zotero.org/users/3736454/items/3G9MIWHH"],"itemData":{"id":2798,"type":"paper-conference","title":"Technological singularity","publisher":"VISION-21","page":"30-31","event":"VISION-21 Symposium sponsored by NASA Lewis Research Center and the Ohio Aerospace Institute","author":[{"family":"Vinge","given":"Vernor"}],"issued":{"date-parts":[["1993"]]}}}],"schema":"https://github.com/citation-style-language/schema/raw/master/csl-citation.json"} </w:instrText>
      </w:r>
      <w:r w:rsidR="0069197F">
        <w:rPr>
          <w:rFonts w:cs="Arial"/>
          <w:color w:val="222222"/>
        </w:rPr>
        <w:fldChar w:fldCharType="separate"/>
      </w:r>
      <w:r w:rsidR="0069197F">
        <w:rPr>
          <w:rFonts w:cs="Arial"/>
          <w:noProof/>
          <w:color w:val="222222"/>
        </w:rPr>
        <w:t>(Vinge, 1993)</w:t>
      </w:r>
      <w:r w:rsidR="0069197F">
        <w:rPr>
          <w:rFonts w:cs="Arial"/>
          <w:color w:val="222222"/>
        </w:rPr>
        <w:fldChar w:fldCharType="end"/>
      </w:r>
      <w:r w:rsidRPr="0009222C">
        <w:rPr>
          <w:rFonts w:cs="Arial"/>
          <w:color w:val="222222"/>
        </w:rPr>
        <w:t xml:space="preserve">, </w:t>
      </w:r>
      <w:r w:rsidR="00745E07">
        <w:rPr>
          <w:rFonts w:cs="Arial"/>
          <w:color w:val="222222"/>
        </w:rPr>
        <w:fldChar w:fldCharType="begin"/>
      </w:r>
      <w:r w:rsidR="00745E07">
        <w:rPr>
          <w:rFonts w:cs="Arial"/>
          <w:color w:val="222222"/>
        </w:rPr>
        <w:instrText xml:space="preserve"> ADDIN ZOTERO_ITEM CSL_CITATION {"citationID":"1mu2leoklc","properties":{"formattedCitation":"(Kurzweil, 2006)","plainCitation":"(Kurzweil, 2006)"},"citationItems":[{"id":647,"uris":["http://zotero.org/users/3736454/items/33VVJPTT"],"uri":["http://zotero.org/users/3736454/items/33VVJPTT"],"itemData":{"id":647,"type":"book","title":"Singularity is Near","publisher":"Viking","author":[{"family":"Kurzweil","given":"Ray"}],"issued":{"date-parts":[["2006"]]}}}],"schema":"https://github.com/citation-style-language/schema/raw/master/csl-citation.json"} </w:instrText>
      </w:r>
      <w:r w:rsidR="00745E07">
        <w:rPr>
          <w:rFonts w:cs="Arial"/>
          <w:color w:val="222222"/>
        </w:rPr>
        <w:fldChar w:fldCharType="separate"/>
      </w:r>
      <w:r w:rsidR="00745E07">
        <w:rPr>
          <w:rFonts w:cs="Arial"/>
          <w:noProof/>
          <w:color w:val="222222"/>
        </w:rPr>
        <w:t>(Kurzweil, 2006)</w:t>
      </w:r>
      <w:r w:rsidR="00745E07">
        <w:rPr>
          <w:rFonts w:cs="Arial"/>
          <w:color w:val="222222"/>
        </w:rPr>
        <w:fldChar w:fldCharType="end"/>
      </w:r>
      <w:r w:rsidRPr="0009222C">
        <w:rPr>
          <w:rFonts w:cs="Arial"/>
          <w:color w:val="222222"/>
        </w:rPr>
        <w:t xml:space="preserve">. </w:t>
      </w:r>
      <w:r w:rsidR="009E346E" w:rsidRPr="0009222C">
        <w:rPr>
          <w:rFonts w:cs="Arial"/>
          <w:color w:val="222222"/>
        </w:rPr>
        <w:t xml:space="preserve">As this mode </w:t>
      </w:r>
      <w:r w:rsidRPr="0009222C">
        <w:rPr>
          <w:rFonts w:cs="Arial"/>
          <w:color w:val="222222"/>
        </w:rPr>
        <w:t>coincides with</w:t>
      </w:r>
      <w:r w:rsidR="009E346E" w:rsidRPr="0009222C">
        <w:rPr>
          <w:rFonts w:cs="Arial"/>
          <w:color w:val="222222"/>
        </w:rPr>
        <w:t xml:space="preserve"> </w:t>
      </w:r>
      <w:r w:rsidR="00CD1BDE" w:rsidRPr="0009222C">
        <w:rPr>
          <w:rFonts w:cs="Arial"/>
          <w:color w:val="222222"/>
        </w:rPr>
        <w:t xml:space="preserve">an </w:t>
      </w:r>
      <w:r w:rsidR="009E346E" w:rsidRPr="0009222C">
        <w:rPr>
          <w:rFonts w:cs="Arial"/>
          <w:color w:val="222222"/>
        </w:rPr>
        <w:t>adult</w:t>
      </w:r>
      <w:r w:rsidR="00CD1BDE" w:rsidRPr="0009222C">
        <w:rPr>
          <w:rFonts w:cs="Arial"/>
          <w:color w:val="222222"/>
        </w:rPr>
        <w:t>’s</w:t>
      </w:r>
      <w:r w:rsidR="009E346E" w:rsidRPr="0009222C">
        <w:rPr>
          <w:rFonts w:cs="Arial"/>
          <w:color w:val="222222"/>
        </w:rPr>
        <w:t xml:space="preserve"> working life, it m</w:t>
      </w:r>
      <w:r w:rsidRPr="0009222C">
        <w:rPr>
          <w:rFonts w:cs="Arial"/>
          <w:color w:val="222222"/>
        </w:rPr>
        <w:t xml:space="preserve">ay </w:t>
      </w:r>
      <w:r w:rsidR="009E346E" w:rsidRPr="0009222C">
        <w:rPr>
          <w:rFonts w:cs="Arial"/>
          <w:color w:val="222222"/>
        </w:rPr>
        <w:t>also be</w:t>
      </w:r>
      <w:r w:rsidRPr="0009222C">
        <w:rPr>
          <w:rFonts w:cs="Arial"/>
          <w:color w:val="222222"/>
        </w:rPr>
        <w:t xml:space="preserve"> called “in personal life time</w:t>
      </w:r>
      <w:r w:rsidR="009E346E" w:rsidRPr="0009222C">
        <w:rPr>
          <w:rFonts w:cs="Arial"/>
          <w:color w:val="222222"/>
        </w:rPr>
        <w:t>”</w:t>
      </w:r>
      <w:r w:rsidRPr="0009222C">
        <w:rPr>
          <w:rFonts w:cs="Arial"/>
          <w:color w:val="222222"/>
        </w:rPr>
        <w:t xml:space="preserve">. In this mode people may expect to personally suffer from a catastrophe, or be personally responsible for incorrect predictions. MIRI recently increased its estimation of the probability that AGI will appear around 2035 </w:t>
      </w:r>
      <w:r w:rsidR="005C3DE1" w:rsidRPr="00152101">
        <w:rPr>
          <w:rFonts w:cs="Arial"/>
          <w:color w:val="222222"/>
        </w:rPr>
        <w:fldChar w:fldCharType="begin"/>
      </w:r>
      <w:r w:rsidR="00FA27E8" w:rsidRPr="0009222C">
        <w:rPr>
          <w:rFonts w:cs="Arial"/>
          <w:color w:val="222222"/>
        </w:rPr>
        <w:instrText xml:space="preserve"> ADDIN ZOTERO_ITEM CSL_CITATION {"citationID":"1rnjttb1l","properties":{"formattedCitation":"(MIRI, 2017)","plainCitation":"(MIRI, 2017)"},"citationItems":[{"id":3051,"uris":["http://zotero.org/users/3736454/items/6HJB64TW"],"uri":["http://zotero.org/users/3736454/items/6HJB64TW"],"itemData":{"id":3051,"type":"article","title":"2017 Updates and Strategy","abstract":"In our last strategy update (August 2016), Nate wrote that MIRI’s priorities were to make progress on our agent foundations agenda and begin work on our new “Alignment for Advanced Machine Learning Systems” agenda, to collaborate and communicate with other researchers, and to grow our research and ops teams. Since then, senior staff at MIRI...  Read more »","URL":"https://intelligence.org/2017/04/30/2017-updates-and-strategy/","author":[{"family":"MIRI","given":""}],"issued":{"date-parts":[["2017"]]},"accessed":{"date-parts":[["2017",8,8]]}}}],"schema":"https://github.com/citation-style-language/schema/raw/master/csl-citation.json"} </w:instrText>
      </w:r>
      <w:r w:rsidR="005C3DE1" w:rsidRPr="00152101">
        <w:rPr>
          <w:rFonts w:cs="Arial"/>
          <w:color w:val="222222"/>
        </w:rPr>
        <w:fldChar w:fldCharType="separate"/>
      </w:r>
      <w:r w:rsidR="00FA27E8" w:rsidRPr="00152101">
        <w:t>(MIRI, 2017)</w:t>
      </w:r>
      <w:r w:rsidR="005C3DE1" w:rsidRPr="00152101">
        <w:rPr>
          <w:rFonts w:cs="Arial"/>
          <w:color w:val="222222"/>
        </w:rPr>
        <w:fldChar w:fldCharType="end"/>
      </w:r>
      <w:r w:rsidRPr="00152101">
        <w:rPr>
          <w:rFonts w:cs="Arial"/>
          <w:color w:val="222222"/>
        </w:rPr>
        <w:t xml:space="preserve">, </w:t>
      </w:r>
      <w:r w:rsidR="009E346E" w:rsidRPr="00152101">
        <w:rPr>
          <w:rFonts w:cs="Arial"/>
          <w:color w:val="222222"/>
        </w:rPr>
        <w:t>pushing AGI into</w:t>
      </w:r>
      <w:r w:rsidRPr="00152101">
        <w:rPr>
          <w:rFonts w:cs="Arial"/>
          <w:color w:val="222222"/>
        </w:rPr>
        <w:t xml:space="preserve"> “next </w:t>
      </w:r>
      <w:r w:rsidR="009E346E" w:rsidRPr="0009222C">
        <w:rPr>
          <w:rFonts w:cs="Arial"/>
          <w:color w:val="222222"/>
        </w:rPr>
        <w:t xml:space="preserve">2-3 </w:t>
      </w:r>
      <w:r w:rsidRPr="0009222C">
        <w:rPr>
          <w:rFonts w:cs="Arial"/>
          <w:color w:val="222222"/>
        </w:rPr>
        <w:t>decades</w:t>
      </w:r>
      <w:r w:rsidR="009E346E" w:rsidRPr="0009222C">
        <w:rPr>
          <w:rFonts w:cs="Arial"/>
          <w:color w:val="222222"/>
        </w:rPr>
        <w:t>”</w:t>
      </w:r>
      <w:r w:rsidRPr="0009222C">
        <w:rPr>
          <w:rFonts w:cs="Arial"/>
          <w:color w:val="222222"/>
        </w:rPr>
        <w:t xml:space="preserve"> mode. </w:t>
      </w:r>
    </w:p>
    <w:p w14:paraId="59F2A202" w14:textId="02D0A1C9" w:rsidR="0092572B" w:rsidRPr="0009222C" w:rsidRDefault="00DD7602" w:rsidP="00E41A5A">
      <w:pPr>
        <w:ind w:firstLine="720"/>
        <w:jc w:val="both"/>
        <w:rPr>
          <w:rFonts w:cs="Arial"/>
          <w:color w:val="222222"/>
        </w:rPr>
      </w:pPr>
      <w:r w:rsidRPr="0009222C">
        <w:rPr>
          <w:rFonts w:cs="Arial"/>
          <w:color w:val="222222"/>
        </w:rPr>
        <w:t xml:space="preserve">There is a </w:t>
      </w:r>
      <w:r w:rsidR="00BD1A7D" w:rsidRPr="0009222C">
        <w:rPr>
          <w:rFonts w:cs="Arial"/>
          <w:color w:val="222222"/>
        </w:rPr>
        <w:t>consideration against</w:t>
      </w:r>
      <w:r w:rsidR="00833E58" w:rsidRPr="0009222C">
        <w:rPr>
          <w:rFonts w:cs="Arial"/>
          <w:color w:val="222222"/>
        </w:rPr>
        <w:t xml:space="preserve"> </w:t>
      </w:r>
      <w:r w:rsidR="00BD1A7D" w:rsidRPr="0009222C">
        <w:rPr>
          <w:rFonts w:cs="Arial"/>
          <w:color w:val="222222"/>
        </w:rPr>
        <w:t>increasing</w:t>
      </w:r>
      <w:r w:rsidRPr="0009222C">
        <w:rPr>
          <w:rFonts w:cs="Arial"/>
          <w:color w:val="222222"/>
        </w:rPr>
        <w:t xml:space="preserve"> the</w:t>
      </w:r>
      <w:r w:rsidR="00BD1A7D" w:rsidRPr="0009222C">
        <w:rPr>
          <w:rFonts w:cs="Arial"/>
          <w:color w:val="222222"/>
        </w:rPr>
        <w:t xml:space="preserve"> </w:t>
      </w:r>
      <w:r w:rsidR="00C81F01" w:rsidRPr="0009222C">
        <w:rPr>
          <w:rFonts w:cs="Arial"/>
          <w:color w:val="222222"/>
        </w:rPr>
        <w:t xml:space="preserve">color </w:t>
      </w:r>
      <w:r w:rsidR="00BD1A7D" w:rsidRPr="0009222C">
        <w:rPr>
          <w:rFonts w:cs="Arial"/>
          <w:color w:val="222222"/>
        </w:rPr>
        <w:t>code</w:t>
      </w:r>
      <w:r w:rsidR="00C81F01" w:rsidRPr="0009222C">
        <w:rPr>
          <w:rFonts w:cs="Arial"/>
          <w:color w:val="222222"/>
        </w:rPr>
        <w:t xml:space="preserve"> too much for</w:t>
      </w:r>
      <w:r w:rsidR="00BD1A7D" w:rsidRPr="0009222C">
        <w:rPr>
          <w:rFonts w:cs="Arial"/>
          <w:color w:val="222222"/>
        </w:rPr>
        <w:t xml:space="preserve"> near-term </w:t>
      </w:r>
      <w:r w:rsidR="0092572B" w:rsidRPr="0009222C">
        <w:rPr>
          <w:rFonts w:cs="Arial"/>
          <w:color w:val="222222"/>
        </w:rPr>
        <w:t>risks</w:t>
      </w:r>
      <w:r w:rsidR="00CD1BDE" w:rsidRPr="0009222C">
        <w:rPr>
          <w:rFonts w:cs="Arial"/>
          <w:color w:val="222222"/>
        </w:rPr>
        <w:t>,</w:t>
      </w:r>
      <w:r w:rsidR="0092572B" w:rsidRPr="0009222C">
        <w:rPr>
          <w:rFonts w:cs="Arial"/>
          <w:color w:val="222222"/>
        </w:rPr>
        <w:t xml:space="preserve"> </w:t>
      </w:r>
      <w:r w:rsidR="00BD1A7D" w:rsidRPr="0009222C">
        <w:rPr>
          <w:rFonts w:cs="Arial"/>
          <w:color w:val="222222"/>
        </w:rPr>
        <w:t xml:space="preserve">as that </w:t>
      </w:r>
      <w:r w:rsidR="00BE2B8E" w:rsidRPr="0009222C">
        <w:rPr>
          <w:rFonts w:cs="Arial"/>
          <w:color w:val="222222"/>
        </w:rPr>
        <w:t xml:space="preserve">may </w:t>
      </w:r>
      <w:r w:rsidR="009E346E" w:rsidRPr="0009222C">
        <w:rPr>
          <w:rFonts w:cs="Arial"/>
          <w:color w:val="222222"/>
        </w:rPr>
        <w:t>lead to</w:t>
      </w:r>
      <w:r w:rsidR="00BE2B8E" w:rsidRPr="0009222C">
        <w:rPr>
          <w:rFonts w:cs="Arial"/>
          <w:color w:val="222222"/>
        </w:rPr>
        <w:t xml:space="preserve"> myopi</w:t>
      </w:r>
      <w:r w:rsidR="009E346E" w:rsidRPr="0009222C">
        <w:rPr>
          <w:rFonts w:cs="Arial"/>
          <w:color w:val="222222"/>
        </w:rPr>
        <w:t>a regarding</w:t>
      </w:r>
      <w:r w:rsidR="00BE2B8E" w:rsidRPr="0009222C">
        <w:rPr>
          <w:rFonts w:cs="Arial"/>
          <w:color w:val="222222"/>
        </w:rPr>
        <w:t xml:space="preserve"> long</w:t>
      </w:r>
      <w:r w:rsidR="00612EC5" w:rsidRPr="0009222C">
        <w:rPr>
          <w:rFonts w:cs="Arial"/>
          <w:color w:val="222222"/>
        </w:rPr>
        <w:t>-</w:t>
      </w:r>
      <w:r w:rsidR="00BE2B8E" w:rsidRPr="0009222C">
        <w:rPr>
          <w:rFonts w:cs="Arial"/>
          <w:color w:val="222222"/>
        </w:rPr>
        <w:t>term risks of human extinction</w:t>
      </w:r>
      <w:r w:rsidR="00C81F01" w:rsidRPr="0009222C">
        <w:rPr>
          <w:rFonts w:cs="Arial"/>
          <w:color w:val="222222"/>
        </w:rPr>
        <w:t>.</w:t>
      </w:r>
      <w:r w:rsidR="009E346E" w:rsidRPr="0009222C">
        <w:rPr>
          <w:rFonts w:cs="Arial"/>
          <w:color w:val="222222"/>
        </w:rPr>
        <w:t xml:space="preserve"> </w:t>
      </w:r>
      <w:r w:rsidR="00C81F01" w:rsidRPr="0009222C">
        <w:rPr>
          <w:rFonts w:cs="Arial"/>
          <w:color w:val="222222"/>
        </w:rPr>
        <w:t>T</w:t>
      </w:r>
      <w:r w:rsidR="00BE2B8E" w:rsidRPr="0009222C">
        <w:rPr>
          <w:rFonts w:cs="Arial"/>
          <w:color w:val="222222"/>
        </w:rPr>
        <w:t xml:space="preserve">here </w:t>
      </w:r>
      <w:r w:rsidR="00CD1BDE" w:rsidRPr="0009222C">
        <w:rPr>
          <w:rFonts w:cs="Arial"/>
          <w:color w:val="222222"/>
        </w:rPr>
        <w:t xml:space="preserve">will </w:t>
      </w:r>
      <w:r w:rsidR="00A3008A" w:rsidRPr="0009222C">
        <w:rPr>
          <w:rFonts w:cs="Arial"/>
          <w:color w:val="222222"/>
        </w:rPr>
        <w:t>always</w:t>
      </w:r>
      <w:r w:rsidR="00A3008A" w:rsidRPr="00152101">
        <w:rPr>
          <w:rFonts w:cs="Arial"/>
          <w:color w:val="222222"/>
        </w:rPr>
        <w:t xml:space="preserve"> </w:t>
      </w:r>
      <w:r w:rsidR="00BE2B8E" w:rsidRPr="00152101">
        <w:rPr>
          <w:rFonts w:cs="Arial"/>
          <w:color w:val="222222"/>
        </w:rPr>
        <w:t>be smaller but more urgen</w:t>
      </w:r>
      <w:r w:rsidR="009E346E" w:rsidRPr="00152101">
        <w:rPr>
          <w:rFonts w:cs="Arial"/>
          <w:color w:val="222222"/>
        </w:rPr>
        <w:t>t</w:t>
      </w:r>
      <w:r w:rsidR="00BE2B8E" w:rsidRPr="0009222C">
        <w:rPr>
          <w:rFonts w:cs="Arial"/>
          <w:color w:val="222222"/>
        </w:rPr>
        <w:t xml:space="preserve"> risks</w:t>
      </w:r>
      <w:r w:rsidR="009E346E" w:rsidRPr="0009222C">
        <w:rPr>
          <w:rFonts w:cs="Arial"/>
          <w:color w:val="222222"/>
        </w:rPr>
        <w:t xml:space="preserve">, and although these ought to be </w:t>
      </w:r>
      <w:r w:rsidR="00BD1A7D" w:rsidRPr="0009222C">
        <w:rPr>
          <w:rFonts w:cs="Arial"/>
          <w:color w:val="222222"/>
        </w:rPr>
        <w:t xml:space="preserve">dealt with, some resources ought to be put towards understanding and mitigating the longer term. </w:t>
      </w:r>
    </w:p>
    <w:p w14:paraId="5DE84E42" w14:textId="4C3E0762" w:rsidR="005762DB" w:rsidRPr="0009222C" w:rsidRDefault="00BD1A7D" w:rsidP="00E41A5A">
      <w:pPr>
        <w:ind w:firstLine="720"/>
        <w:jc w:val="both"/>
      </w:pPr>
      <w:r w:rsidRPr="0009222C">
        <w:rPr>
          <w:rFonts w:cs="Arial"/>
          <w:color w:val="222222"/>
        </w:rPr>
        <w:lastRenderedPageBreak/>
        <w:t xml:space="preserve">Having said this, in high impact </w:t>
      </w:r>
      <w:r w:rsidR="00A3008A" w:rsidRPr="0009222C">
        <w:rPr>
          <w:rFonts w:cs="Arial"/>
          <w:color w:val="222222"/>
        </w:rPr>
        <w:t>emergency</w:t>
      </w:r>
      <w:r w:rsidR="00BE2B8E" w:rsidRPr="0009222C">
        <w:rPr>
          <w:rFonts w:cs="Arial"/>
          <w:color w:val="222222"/>
        </w:rPr>
        <w:t xml:space="preserve"> situation</w:t>
      </w:r>
      <w:r w:rsidRPr="0009222C">
        <w:rPr>
          <w:rFonts w:cs="Arial"/>
          <w:color w:val="222222"/>
        </w:rPr>
        <w:t>s</w:t>
      </w:r>
      <w:r w:rsidR="00BE2B8E" w:rsidRPr="0009222C">
        <w:rPr>
          <w:rFonts w:cs="Arial"/>
          <w:color w:val="222222"/>
        </w:rPr>
        <w:t>, short term overwhelming efforts may help to prevent impending global catastrophe</w:t>
      </w:r>
      <w:r w:rsidR="00A3008A" w:rsidRPr="0009222C">
        <w:rPr>
          <w:rFonts w:cs="Arial"/>
          <w:color w:val="222222"/>
        </w:rPr>
        <w:t>. Examples include</w:t>
      </w:r>
      <w:r w:rsidR="00BE2B8E" w:rsidRPr="0009222C">
        <w:rPr>
          <w:rFonts w:cs="Arial"/>
          <w:color w:val="222222"/>
        </w:rPr>
        <w:t xml:space="preserve"> the Cuban missile crisis</w:t>
      </w:r>
      <w:r w:rsidRPr="0009222C">
        <w:rPr>
          <w:rFonts w:cs="Arial"/>
          <w:color w:val="222222"/>
        </w:rPr>
        <w:t xml:space="preserve"> and </w:t>
      </w:r>
      <w:r w:rsidR="00BE2B8E" w:rsidRPr="0009222C">
        <w:rPr>
          <w:rFonts w:cs="Arial"/>
          <w:color w:val="222222"/>
        </w:rPr>
        <w:t xml:space="preserve">fighting </w:t>
      </w:r>
      <w:r w:rsidR="00A3008A" w:rsidRPr="0009222C">
        <w:rPr>
          <w:rFonts w:cs="Arial"/>
          <w:color w:val="222222"/>
        </w:rPr>
        <w:t>the</w:t>
      </w:r>
      <w:r w:rsidR="00BE2B8E" w:rsidRPr="0009222C">
        <w:rPr>
          <w:rFonts w:cs="Arial"/>
          <w:color w:val="222222"/>
        </w:rPr>
        <w:t xml:space="preserve"> recent Ebola pandemic in Western Africa. Such short</w:t>
      </w:r>
      <w:r w:rsidRPr="0009222C">
        <w:rPr>
          <w:rFonts w:cs="Arial"/>
          <w:color w:val="222222"/>
        </w:rPr>
        <w:t>-term</w:t>
      </w:r>
      <w:r w:rsidR="00BE2B8E" w:rsidRPr="0009222C">
        <w:rPr>
          <w:rFonts w:cs="Arial"/>
          <w:color w:val="222222"/>
        </w:rPr>
        <w:t xml:space="preserve"> efforts</w:t>
      </w:r>
      <w:r w:rsidRPr="0009222C">
        <w:rPr>
          <w:rFonts w:cs="Arial"/>
          <w:color w:val="222222"/>
        </w:rPr>
        <w:t xml:space="preserve"> do not necessarily </w:t>
      </w:r>
      <w:r w:rsidR="00BE2B8E" w:rsidRPr="0009222C">
        <w:rPr>
          <w:rFonts w:cs="Arial"/>
          <w:color w:val="222222"/>
        </w:rPr>
        <w:t>constrain our long-term efforts</w:t>
      </w:r>
      <w:r w:rsidRPr="0009222C">
        <w:rPr>
          <w:rFonts w:cs="Arial"/>
          <w:color w:val="222222"/>
        </w:rPr>
        <w:t xml:space="preserve"> towards</w:t>
      </w:r>
      <w:r w:rsidR="00BE2B8E" w:rsidRPr="0009222C">
        <w:rPr>
          <w:rFonts w:cs="Arial"/>
          <w:color w:val="222222"/>
        </w:rPr>
        <w:t xml:space="preserve"> preventi</w:t>
      </w:r>
      <w:r w:rsidR="00A3008A" w:rsidRPr="0009222C">
        <w:rPr>
          <w:rFonts w:cs="Arial"/>
          <w:color w:val="222222"/>
        </w:rPr>
        <w:t>ng</w:t>
      </w:r>
      <w:r w:rsidR="00BE2B8E" w:rsidRPr="0009222C">
        <w:rPr>
          <w:rFonts w:cs="Arial"/>
          <w:color w:val="222222"/>
        </w:rPr>
        <w:t xml:space="preserve"> other risks. Th</w:t>
      </w:r>
      <w:r w:rsidR="00A3008A" w:rsidRPr="0009222C">
        <w:rPr>
          <w:rFonts w:cs="Arial"/>
          <w:color w:val="222222"/>
        </w:rPr>
        <w:t>u</w:t>
      </w:r>
      <w:r w:rsidR="00BE2B8E" w:rsidRPr="0009222C">
        <w:rPr>
          <w:rFonts w:cs="Arial"/>
          <w:color w:val="222222"/>
        </w:rPr>
        <w:t>s,</w:t>
      </w:r>
      <w:r w:rsidR="002F341D" w:rsidRPr="0009222C">
        <w:rPr>
          <w:rFonts w:cs="Arial"/>
          <w:color w:val="222222"/>
        </w:rPr>
        <w:t xml:space="preserve"> short term </w:t>
      </w:r>
      <w:r w:rsidR="00A3008A" w:rsidRPr="0009222C">
        <w:rPr>
          <w:rFonts w:cs="Arial"/>
          <w:color w:val="222222"/>
        </w:rPr>
        <w:t xml:space="preserve">global catastrophic and larger </w:t>
      </w:r>
      <w:r w:rsidR="002F341D" w:rsidRPr="0009222C">
        <w:rPr>
          <w:rFonts w:cs="Arial"/>
          <w:color w:val="222222"/>
        </w:rPr>
        <w:t>risk</w:t>
      </w:r>
      <w:r w:rsidR="00A3008A" w:rsidRPr="0009222C">
        <w:rPr>
          <w:rFonts w:cs="Arial"/>
          <w:color w:val="222222"/>
        </w:rPr>
        <w:t>s</w:t>
      </w:r>
      <w:r w:rsidR="002F341D" w:rsidRPr="0009222C">
        <w:rPr>
          <w:rFonts w:cs="Arial"/>
          <w:color w:val="222222"/>
        </w:rPr>
        <w:t xml:space="preserve"> may get </w:t>
      </w:r>
      <w:r w:rsidR="00D839A0" w:rsidRPr="0009222C">
        <w:rPr>
          <w:rFonts w:cs="Arial"/>
          <w:color w:val="222222"/>
        </w:rPr>
        <w:t xml:space="preserve">a </w:t>
      </w:r>
      <w:r w:rsidR="002F341D" w:rsidRPr="0009222C">
        <w:rPr>
          <w:rFonts w:cs="Arial"/>
          <w:color w:val="222222"/>
        </w:rPr>
        <w:t xml:space="preserve">purple </w:t>
      </w:r>
      <w:r w:rsidR="00A3008A" w:rsidRPr="0009222C">
        <w:rPr>
          <w:rFonts w:cs="Arial"/>
          <w:color w:val="222222"/>
        </w:rPr>
        <w:t>rating</w:t>
      </w:r>
      <w:r w:rsidR="003F5F51" w:rsidRPr="0009222C">
        <w:rPr>
          <w:rFonts w:cs="Arial"/>
          <w:color w:val="222222"/>
        </w:rPr>
        <w:t xml:space="preserve">. </w:t>
      </w:r>
    </w:p>
    <w:p w14:paraId="0E191796" w14:textId="560A17E4" w:rsidR="00A43465" w:rsidRPr="0009222C" w:rsidRDefault="00A43465" w:rsidP="00186602"/>
    <w:p w14:paraId="40B25662" w14:textId="63277B72" w:rsidR="00A06103" w:rsidRPr="0009222C" w:rsidRDefault="00EA3852" w:rsidP="0077411B">
      <w:pPr>
        <w:pStyle w:val="Heading2"/>
        <w:numPr>
          <w:ilvl w:val="0"/>
          <w:numId w:val="0"/>
        </w:numPr>
        <w:ind w:left="720" w:hanging="720"/>
      </w:pPr>
      <w:bookmarkStart w:id="21" w:name="_Toc489969921"/>
      <w:r w:rsidRPr="0009222C">
        <w:t>4</w:t>
      </w:r>
      <w:r w:rsidR="00A06103" w:rsidRPr="0009222C">
        <w:t>.</w:t>
      </w:r>
      <w:r w:rsidR="00B25F2D" w:rsidRPr="0009222C">
        <w:t>6</w:t>
      </w:r>
      <w:r w:rsidR="00A06103" w:rsidRPr="0009222C">
        <w:t xml:space="preserve">. </w:t>
      </w:r>
      <w:r w:rsidR="00D61F09" w:rsidRPr="0009222C">
        <w:t>Detailed explanation of risk assessment principles in the color coded scale</w:t>
      </w:r>
      <w:bookmarkEnd w:id="21"/>
    </w:p>
    <w:p w14:paraId="14A8CBF0" w14:textId="1991B93B" w:rsidR="00A06103" w:rsidRPr="0009222C" w:rsidRDefault="00A06103" w:rsidP="00A06103">
      <w:pPr>
        <w:widowControl w:val="0"/>
        <w:spacing w:line="320" w:lineRule="atLeast"/>
        <w:ind w:firstLine="360"/>
        <w:jc w:val="both"/>
        <w:rPr>
          <w:rFonts w:cs="Helvetica Neue"/>
        </w:rPr>
      </w:pPr>
      <w:r w:rsidRPr="0009222C">
        <w:rPr>
          <w:rFonts w:cs="Helvetica Neue"/>
        </w:rPr>
        <w:t xml:space="preserve">In </w:t>
      </w:r>
      <w:r w:rsidR="00320B24" w:rsidRPr="0009222C">
        <w:rPr>
          <w:rFonts w:cs="Helvetica Neue"/>
        </w:rPr>
        <w:t>T</w:t>
      </w:r>
      <w:r w:rsidRPr="0009222C">
        <w:rPr>
          <w:rFonts w:cs="Helvetica Neue"/>
        </w:rPr>
        <w:t xml:space="preserve">able </w:t>
      </w:r>
      <w:r w:rsidR="00F919D5">
        <w:rPr>
          <w:rFonts w:cs="Helvetica Neue"/>
        </w:rPr>
        <w:t>3</w:t>
      </w:r>
      <w:r w:rsidR="00320B24" w:rsidRPr="0009222C">
        <w:rPr>
          <w:rFonts w:cs="Helvetica Neue"/>
        </w:rPr>
        <w:t>,</w:t>
      </w:r>
      <w:r w:rsidRPr="0009222C">
        <w:rPr>
          <w:rFonts w:cs="Helvetica Neue"/>
        </w:rPr>
        <w:t xml:space="preserve"> we estimate the main global risks, according to the scale suggested in </w:t>
      </w:r>
      <w:r w:rsidR="00B25F2D" w:rsidRPr="0009222C">
        <w:rPr>
          <w:rFonts w:cs="Helvetica Neue"/>
        </w:rPr>
        <w:t>section 4.4</w:t>
      </w:r>
      <w:r w:rsidRPr="0009222C">
        <w:rPr>
          <w:rFonts w:cs="Helvetica Neue"/>
        </w:rPr>
        <w:t xml:space="preserve">. </w:t>
      </w:r>
    </w:p>
    <w:p w14:paraId="2AA483F7" w14:textId="567B1F8D" w:rsidR="00D731E5" w:rsidRPr="0009222C" w:rsidRDefault="00D731E5">
      <w:pPr>
        <w:rPr>
          <w:rFonts w:cs="Helvetica Neue"/>
        </w:rPr>
      </w:pPr>
      <w:r w:rsidRPr="0009222C">
        <w:rPr>
          <w:rFonts w:cs="Helvetica Neue"/>
        </w:rPr>
        <w:br w:type="page"/>
      </w:r>
    </w:p>
    <w:p w14:paraId="4C765344" w14:textId="77777777" w:rsidR="00A06103" w:rsidRPr="0009222C" w:rsidRDefault="00A06103" w:rsidP="00A06103">
      <w:pPr>
        <w:widowControl w:val="0"/>
        <w:spacing w:line="320" w:lineRule="atLeast"/>
        <w:rPr>
          <w:rFonts w:cs="Helvetica Neue"/>
        </w:rPr>
      </w:pPr>
    </w:p>
    <w:p w14:paraId="0467630A" w14:textId="1228A407" w:rsidR="00A06103" w:rsidRPr="0009222C" w:rsidRDefault="00320B24" w:rsidP="00A06103">
      <w:pPr>
        <w:widowControl w:val="0"/>
        <w:spacing w:line="320" w:lineRule="atLeast"/>
        <w:rPr>
          <w:i/>
        </w:rPr>
      </w:pPr>
      <w:r w:rsidRPr="0009222C">
        <w:rPr>
          <w:rFonts w:cs="Helvetica Neue"/>
          <w:i/>
        </w:rPr>
        <w:t xml:space="preserve">Table </w:t>
      </w:r>
      <w:r w:rsidR="00F919D5">
        <w:rPr>
          <w:rFonts w:cs="Helvetica Neue"/>
          <w:i/>
        </w:rPr>
        <w:t>3</w:t>
      </w:r>
      <w:r w:rsidR="00A06103" w:rsidRPr="0009222C">
        <w:rPr>
          <w:rFonts w:cs="Helvetica Neue"/>
          <w:i/>
        </w:rPr>
        <w:t xml:space="preserve">. </w:t>
      </w:r>
      <w:r w:rsidR="008A674A" w:rsidRPr="0009222C">
        <w:rPr>
          <w:rFonts w:cs="Helvetica Neue"/>
          <w:i/>
        </w:rPr>
        <w:t>Detailed</w:t>
      </w:r>
      <w:r w:rsidR="00A06103" w:rsidRPr="0009222C">
        <w:rPr>
          <w:rFonts w:cs="Helvetica Neue"/>
          <w:i/>
        </w:rPr>
        <w:t xml:space="preserve"> explanation of the </w:t>
      </w:r>
      <w:r w:rsidR="00A545FE" w:rsidRPr="0009222C">
        <w:rPr>
          <w:rFonts w:cs="Helvetica Neue"/>
          <w:i/>
        </w:rPr>
        <w:t xml:space="preserve">X </w:t>
      </w:r>
      <w:r w:rsidR="00A06103" w:rsidRPr="0009222C">
        <w:rPr>
          <w:rFonts w:cs="Helvetica Neue"/>
          <w:i/>
        </w:rPr>
        <w:t>r</w:t>
      </w:r>
      <w:r w:rsidR="008A674A" w:rsidRPr="0009222C">
        <w:rPr>
          <w:rFonts w:cs="Helvetica Neue"/>
          <w:i/>
        </w:rPr>
        <w:t>isks scale</w:t>
      </w:r>
    </w:p>
    <w:p w14:paraId="0D4F34FA" w14:textId="77777777" w:rsidR="00A06103" w:rsidRPr="0009222C" w:rsidRDefault="00A06103" w:rsidP="00AA5B5E">
      <w:pPr>
        <w:widowControl w:val="0"/>
        <w:tabs>
          <w:tab w:val="left" w:pos="8364"/>
        </w:tabs>
        <w:spacing w:line="320" w:lineRule="atLeast"/>
        <w:rPr>
          <w:rFonts w:cs="Helvetica Neue"/>
        </w:rPr>
      </w:pPr>
    </w:p>
    <w:p w14:paraId="32B01318" w14:textId="77777777" w:rsidR="00A06103" w:rsidRPr="0009222C" w:rsidRDefault="00A06103" w:rsidP="00A06103">
      <w:pPr>
        <w:widowControl w:val="0"/>
        <w:spacing w:line="320" w:lineRule="atLeast"/>
        <w:rPr>
          <w:rFonts w:cs="Helvetica Neue"/>
        </w:rPr>
      </w:pPr>
    </w:p>
    <w:tbl>
      <w:tblPr>
        <w:tblStyle w:val="TableGrid"/>
        <w:tblW w:w="10749" w:type="dxa"/>
        <w:tblInd w:w="-973" w:type="dxa"/>
        <w:tblCellMar>
          <w:left w:w="88" w:type="dxa"/>
        </w:tblCellMar>
        <w:tblLook w:val="04A0" w:firstRow="1" w:lastRow="0" w:firstColumn="1" w:lastColumn="0" w:noHBand="0" w:noVBand="1"/>
      </w:tblPr>
      <w:tblGrid>
        <w:gridCol w:w="2386"/>
        <w:gridCol w:w="8363"/>
      </w:tblGrid>
      <w:tr w:rsidR="00833E58" w:rsidRPr="0009222C" w14:paraId="3211BB61" w14:textId="77777777" w:rsidTr="0077411B">
        <w:trPr>
          <w:trHeight w:val="339"/>
        </w:trPr>
        <w:tc>
          <w:tcPr>
            <w:tcW w:w="2386" w:type="dxa"/>
            <w:shd w:val="clear" w:color="auto" w:fill="auto"/>
            <w:tcMar>
              <w:left w:w="88" w:type="dxa"/>
            </w:tcMar>
          </w:tcPr>
          <w:p w14:paraId="27D94302" w14:textId="77777777" w:rsidR="00F14D99" w:rsidRPr="0009222C" w:rsidRDefault="00F14D99" w:rsidP="00ED5209">
            <w:pPr>
              <w:widowControl w:val="0"/>
              <w:spacing w:line="320" w:lineRule="atLeast"/>
              <w:rPr>
                <w:rFonts w:cs="Helvetica Neue"/>
              </w:rPr>
            </w:pPr>
            <w:r w:rsidRPr="0009222C">
              <w:rPr>
                <w:rFonts w:cs="Helvetica Neue"/>
              </w:rPr>
              <w:t>Color code</w:t>
            </w:r>
          </w:p>
        </w:tc>
        <w:tc>
          <w:tcPr>
            <w:tcW w:w="8363" w:type="dxa"/>
          </w:tcPr>
          <w:p w14:paraId="0F86665D" w14:textId="77777777" w:rsidR="00F14D99" w:rsidRPr="0009222C" w:rsidRDefault="00F14D99" w:rsidP="00ED5209">
            <w:pPr>
              <w:widowControl w:val="0"/>
              <w:spacing w:line="320" w:lineRule="atLeast"/>
              <w:rPr>
                <w:rFonts w:cs="Helvetica Neue"/>
              </w:rPr>
            </w:pPr>
            <w:r w:rsidRPr="0009222C">
              <w:rPr>
                <w:rFonts w:cs="Helvetica Neue"/>
              </w:rPr>
              <w:t>Examples of risks</w:t>
            </w:r>
          </w:p>
        </w:tc>
      </w:tr>
      <w:tr w:rsidR="00F14D99" w:rsidRPr="0009222C" w14:paraId="3E1E4524" w14:textId="77777777" w:rsidTr="0077411B">
        <w:trPr>
          <w:trHeight w:val="1429"/>
        </w:trPr>
        <w:tc>
          <w:tcPr>
            <w:tcW w:w="2386" w:type="dxa"/>
            <w:shd w:val="clear" w:color="auto" w:fill="auto"/>
            <w:tcMar>
              <w:left w:w="88" w:type="dxa"/>
            </w:tcMar>
          </w:tcPr>
          <w:p w14:paraId="6D4E378D" w14:textId="216D0A21" w:rsidR="00F14D99" w:rsidRPr="0009222C" w:rsidRDefault="00F14D99" w:rsidP="00ED5209">
            <w:pPr>
              <w:widowControl w:val="0"/>
              <w:spacing w:line="320" w:lineRule="atLeast"/>
              <w:rPr>
                <w:rFonts w:cs="Helvetica Neue"/>
                <w:sz w:val="20"/>
                <w:szCs w:val="20"/>
              </w:rPr>
            </w:pPr>
            <w:r w:rsidRPr="0009222C">
              <w:rPr>
                <w:rFonts w:cs="Helvetica Neue"/>
                <w:b/>
                <w:sz w:val="20"/>
                <w:szCs w:val="20"/>
              </w:rPr>
              <w:t xml:space="preserve">White </w:t>
            </w:r>
          </w:p>
          <w:p w14:paraId="6CB608B7" w14:textId="77777777" w:rsidR="00F14D99" w:rsidRPr="0009222C" w:rsidRDefault="00F14D99" w:rsidP="00ED5209">
            <w:pPr>
              <w:widowControl w:val="0"/>
              <w:spacing w:line="320" w:lineRule="atLeast"/>
              <w:rPr>
                <w:rFonts w:cs="Helvetica Neue"/>
                <w:sz w:val="20"/>
                <w:szCs w:val="20"/>
              </w:rPr>
            </w:pPr>
          </w:p>
        </w:tc>
        <w:tc>
          <w:tcPr>
            <w:tcW w:w="8363" w:type="dxa"/>
          </w:tcPr>
          <w:p w14:paraId="4B31B3A8" w14:textId="679447CB" w:rsidR="00F14D99" w:rsidRPr="0009222C" w:rsidRDefault="00F14D99" w:rsidP="00ED5209">
            <w:pPr>
              <w:rPr>
                <w:rFonts w:cs="Helvetica Neue"/>
                <w:sz w:val="20"/>
                <w:szCs w:val="20"/>
              </w:rPr>
            </w:pPr>
            <w:r w:rsidRPr="0009222C">
              <w:rPr>
                <w:rFonts w:cs="Helvetica Neue"/>
                <w:b/>
                <w:sz w:val="20"/>
                <w:szCs w:val="20"/>
              </w:rPr>
              <w:t>Sun becomes red giant.</w:t>
            </w:r>
            <w:r w:rsidRPr="0009222C">
              <w:rPr>
                <w:rFonts w:cs="Helvetica Neue"/>
                <w:sz w:val="20"/>
                <w:szCs w:val="20"/>
              </w:rPr>
              <w:t xml:space="preserve"> Although this risk is practically guaranteed, it is very remote indeed. </w:t>
            </w:r>
          </w:p>
          <w:p w14:paraId="3B7499BF" w14:textId="77777777" w:rsidR="00F14D99" w:rsidRPr="0009222C" w:rsidRDefault="00F14D99" w:rsidP="00ED5209">
            <w:pPr>
              <w:rPr>
                <w:sz w:val="20"/>
                <w:szCs w:val="20"/>
              </w:rPr>
            </w:pPr>
          </w:p>
          <w:p w14:paraId="4CC61849" w14:textId="10F366AE" w:rsidR="00F14D99" w:rsidRPr="0009222C" w:rsidRDefault="00F14D99" w:rsidP="00ED5209">
            <w:pPr>
              <w:jc w:val="both"/>
              <w:rPr>
                <w:sz w:val="20"/>
                <w:szCs w:val="20"/>
              </w:rPr>
            </w:pPr>
            <w:r w:rsidRPr="0009222C">
              <w:rPr>
                <w:rFonts w:cs="Helvetica Neue"/>
                <w:b/>
                <w:sz w:val="20"/>
                <w:szCs w:val="20"/>
              </w:rPr>
              <w:t xml:space="preserve">Natural false vacuum decay. </w:t>
            </w:r>
            <w:r w:rsidRPr="0009222C">
              <w:rPr>
                <w:sz w:val="20"/>
                <w:szCs w:val="20"/>
              </w:rPr>
              <w:t xml:space="preserve">Bostrom and Tegmark estimated such events as happening in less than one in 1 billion years, (that is </w:t>
            </w:r>
            <w:r w:rsidRPr="0009222C">
              <w:rPr>
                <w:rFonts w:cs="Helvetica Neue"/>
                <w:sz w:val="20"/>
                <w:szCs w:val="20"/>
              </w:rPr>
              <w:t>10</w:t>
            </w:r>
            <w:r w:rsidRPr="0009222C">
              <w:rPr>
                <w:rFonts w:cs="Helvetica Neue"/>
                <w:sz w:val="20"/>
                <w:szCs w:val="20"/>
                <w:vertAlign w:val="superscript"/>
              </w:rPr>
              <w:t>-7</w:t>
            </w:r>
            <w:r w:rsidRPr="0009222C">
              <w:rPr>
                <w:rFonts w:cs="Helvetica Neue"/>
                <w:sz w:val="20"/>
                <w:szCs w:val="20"/>
              </w:rPr>
              <w:t xml:space="preserve"> in a century)</w:t>
            </w:r>
            <w:r w:rsidRPr="0009222C">
              <w:rPr>
                <w:sz w:val="20"/>
                <w:szCs w:val="20"/>
              </w:rPr>
              <w:t xml:space="preserve"> </w:t>
            </w:r>
            <w:r w:rsidRPr="00152101">
              <w:rPr>
                <w:sz w:val="20"/>
                <w:szCs w:val="20"/>
              </w:rPr>
              <w:fldChar w:fldCharType="begin"/>
            </w:r>
            <w:r w:rsidRPr="0009222C">
              <w:rPr>
                <w:sz w:val="20"/>
                <w:szCs w:val="20"/>
              </w:rPr>
              <w:instrText xml:space="preserve"> ADDIN ZOTERO_ITEM CSL_CITATION {"citationID":"xRn4tSR0","properties":{"formattedCitation":"(Tegmark &amp; Bostrom, 2005)","plainCitation":"(Tegmark &amp; Bostrom, 2005)"},"citationItems":[{"id":694,"uris":["http://zotero.org/users/3736454/items/PQB873ZI"],"uri":["http://zotero.org/users/3736454/items/PQB873ZI"],"itemData":{"id":694,"type":"book","title":"How unlikely is a doomsday catastrophe?","collection-number":"754","publisher":"Nature, 1: 438-754","volume":"438","URL":"https://arxiv.org/abs/astro-ph/0512204","language":"en","author":[{"family":"Tegmark","given":"Max"},{"family":"Bostrom","given":"N."}],"issued":{"date-parts":[["2005"]]}}}],"schema":"https://github.com/citation-style-language/schema/raw/master/csl-citation.json"} </w:instrText>
            </w:r>
            <w:r w:rsidRPr="00152101">
              <w:rPr>
                <w:sz w:val="20"/>
                <w:szCs w:val="20"/>
              </w:rPr>
              <w:fldChar w:fldCharType="separate"/>
            </w:r>
            <w:r w:rsidRPr="00152101">
              <w:rPr>
                <w:sz w:val="20"/>
              </w:rPr>
              <w:t>(Tegmark &amp; Bostrom, 2005)</w:t>
            </w:r>
            <w:r w:rsidRPr="00152101">
              <w:rPr>
                <w:sz w:val="20"/>
                <w:szCs w:val="20"/>
              </w:rPr>
              <w:fldChar w:fldCharType="end"/>
            </w:r>
            <w:r w:rsidRPr="00152101">
              <w:rPr>
                <w:sz w:val="20"/>
                <w:szCs w:val="20"/>
              </w:rPr>
              <w:t>. Moreover, nothing can be done to prevent it.</w:t>
            </w:r>
          </w:p>
          <w:p w14:paraId="6A2F92C3" w14:textId="77777777" w:rsidR="00F14D99" w:rsidRPr="0009222C" w:rsidRDefault="00F14D99" w:rsidP="00152FE8">
            <w:pPr>
              <w:jc w:val="both"/>
              <w:rPr>
                <w:rFonts w:cs="Helvetica Neue"/>
                <w:sz w:val="15"/>
                <w:szCs w:val="15"/>
              </w:rPr>
            </w:pPr>
          </w:p>
        </w:tc>
      </w:tr>
      <w:tr w:rsidR="00833E58" w:rsidRPr="0009222C" w14:paraId="2136A8C0" w14:textId="77777777" w:rsidTr="0077411B">
        <w:tc>
          <w:tcPr>
            <w:tcW w:w="2386" w:type="dxa"/>
            <w:shd w:val="clear" w:color="auto" w:fill="auto"/>
            <w:tcMar>
              <w:left w:w="88" w:type="dxa"/>
            </w:tcMar>
          </w:tcPr>
          <w:p w14:paraId="2A4F4B0C" w14:textId="0524F004" w:rsidR="00F14D99" w:rsidRPr="0009222C" w:rsidRDefault="00F14D99" w:rsidP="00897D6D">
            <w:pPr>
              <w:widowControl w:val="0"/>
              <w:spacing w:line="320" w:lineRule="atLeast"/>
              <w:rPr>
                <w:rFonts w:cs="Helvetica Neue"/>
                <w:sz w:val="20"/>
                <w:szCs w:val="20"/>
              </w:rPr>
            </w:pPr>
            <w:r w:rsidRPr="0009222C">
              <w:rPr>
                <w:rFonts w:cs="Helvetica Neue"/>
                <w:b/>
                <w:sz w:val="20"/>
                <w:szCs w:val="20"/>
              </w:rPr>
              <w:t xml:space="preserve">Green </w:t>
            </w:r>
          </w:p>
        </w:tc>
        <w:tc>
          <w:tcPr>
            <w:tcW w:w="8363" w:type="dxa"/>
          </w:tcPr>
          <w:p w14:paraId="0DF9106A" w14:textId="1B64898F" w:rsidR="00F14D99" w:rsidRPr="0009222C" w:rsidRDefault="00F14D99" w:rsidP="00ED5209">
            <w:pPr>
              <w:widowControl w:val="0"/>
              <w:jc w:val="both"/>
              <w:rPr>
                <w:rFonts w:cs="Helvetica Neue"/>
                <w:sz w:val="20"/>
                <w:szCs w:val="20"/>
              </w:rPr>
            </w:pPr>
            <w:r w:rsidRPr="0009222C">
              <w:rPr>
                <w:rFonts w:cs="Helvetica Neue"/>
                <w:sz w:val="20"/>
                <w:szCs w:val="20"/>
              </w:rPr>
              <w:t xml:space="preserve"> </w:t>
            </w:r>
          </w:p>
          <w:p w14:paraId="32C2CD4D" w14:textId="33107418" w:rsidR="00F14D99" w:rsidRPr="00152101" w:rsidRDefault="00F14D99" w:rsidP="00ED5209">
            <w:pPr>
              <w:jc w:val="both"/>
              <w:rPr>
                <w:sz w:val="20"/>
                <w:szCs w:val="20"/>
              </w:rPr>
            </w:pPr>
            <w:r w:rsidRPr="0009222C">
              <w:rPr>
                <w:rFonts w:cs="Helvetica Neue"/>
                <w:b/>
                <w:sz w:val="20"/>
                <w:szCs w:val="20"/>
              </w:rPr>
              <w:t>Gamma-ray bursts.</w:t>
            </w:r>
            <w:r w:rsidRPr="0009222C">
              <w:rPr>
                <w:rFonts w:cs="Helvetica Neue"/>
                <w:sz w:val="20"/>
                <w:szCs w:val="20"/>
              </w:rPr>
              <w:t xml:space="preserve"> Earth threatening gamma-ray bursts are extremely rare, and in most cases they will result only in a crop failure due to UV increases. However, a close gamma-ray burst may produce a deadly muon shower which may kill everything up to 3 km in depth </w:t>
            </w:r>
            <w:r w:rsidRPr="00152101">
              <w:rPr>
                <w:sz w:val="20"/>
                <w:szCs w:val="20"/>
              </w:rPr>
              <w:fldChar w:fldCharType="begin"/>
            </w:r>
            <w:r w:rsidRPr="0009222C">
              <w:rPr>
                <w:sz w:val="20"/>
                <w:szCs w:val="20"/>
              </w:rPr>
              <w:instrText xml:space="preserve"> ADDIN ZOTERO_ITEM CSL_CITATION {"citationID":"muJh99wr","properties":{"formattedCitation":"(A. Dar, Laor, &amp; N.J, 1997)","plainCitation":"(A. Dar, Laor, &amp; N.J, 1997)"},"citationItems":[{"id":699,"uris":["http://zotero.org/users/3736454/items/3WFSDZZC"],"uri":["http://zotero.org/users/3736454/items/3WFSDZZC"],"itemData":{"id":699,"type":"article-journal","title":"Life extinctions by cosmic ray jets","container-title":"Physical Review Letters","volume":"80","issue":"26","URL":"https://arxiv.org/pdf/astro-ph/9705008v1.pdf","language":"en","author":[{"family":"Dar","given":"A."},{"family":"Laor","given":"A."},{"family":"N.J","given":"Shaviv"}],"issued":{"date-parts":[["1997",6]]}}}],"schema":"https://github.com/citation-style-language/schema/raw/master/csl-citation.json"} </w:instrText>
            </w:r>
            <w:r w:rsidRPr="00152101">
              <w:rPr>
                <w:sz w:val="20"/>
                <w:szCs w:val="20"/>
              </w:rPr>
              <w:fldChar w:fldCharType="separate"/>
            </w:r>
            <w:r w:rsidRPr="00152101">
              <w:rPr>
                <w:sz w:val="20"/>
              </w:rPr>
              <w:t>(A. Dar, Laor, &amp; N.J, 1997)</w:t>
            </w:r>
            <w:r w:rsidRPr="00152101">
              <w:rPr>
                <w:sz w:val="20"/>
                <w:szCs w:val="20"/>
              </w:rPr>
              <w:fldChar w:fldCharType="end"/>
            </w:r>
            <w:r w:rsidRPr="00152101">
              <w:rPr>
                <w:sz w:val="20"/>
                <w:szCs w:val="20"/>
              </w:rPr>
              <w:t>. However, such events could happen less than once in a billion years (</w:t>
            </w:r>
            <w:r w:rsidRPr="00152101">
              <w:rPr>
                <w:rFonts w:cs="Helvetica Neue"/>
                <w:sz w:val="20"/>
                <w:szCs w:val="20"/>
              </w:rPr>
              <w:t>10</w:t>
            </w:r>
            <w:r w:rsidRPr="0009222C">
              <w:rPr>
                <w:rFonts w:cs="Helvetica Neue"/>
                <w:sz w:val="20"/>
                <w:szCs w:val="20"/>
                <w:vertAlign w:val="superscript"/>
              </w:rPr>
              <w:t>-7</w:t>
            </w:r>
            <w:r w:rsidRPr="0009222C">
              <w:rPr>
                <w:rFonts w:cs="Helvetica Neue"/>
                <w:sz w:val="20"/>
                <w:szCs w:val="20"/>
              </w:rPr>
              <w:t xml:space="preserve"> in a century) </w:t>
            </w:r>
            <w:r w:rsidRPr="00152101">
              <w:rPr>
                <w:color w:val="000000" w:themeColor="text1"/>
                <w:sz w:val="20"/>
                <w:szCs w:val="20"/>
              </w:rPr>
              <w:fldChar w:fldCharType="begin"/>
            </w:r>
            <w:r w:rsidRPr="0009222C">
              <w:rPr>
                <w:color w:val="000000" w:themeColor="text1"/>
                <w:sz w:val="20"/>
                <w:szCs w:val="20"/>
              </w:rPr>
              <w:instrText xml:space="preserve"> ADDIN ZOTERO_ITEM CSL_CITATION {"citationID":"EkB2TscX","properties":{"formattedCitation":"{\\rtf (Cirkovi\\uc0\\u263{} &amp; Vukoti\\uc0\\u263{}a, 2016)}","plainCitation":"(Cirković &amp; Vukotića, 2016)"},"citationItems":[{"id":698,"uris":["http://zotero.org/users/3736454/items/9TGSMEZ7"],"uri":["http://zotero.org/users/3736454/items/9TGSMEZ7"],"itemData":{"id":698,"type":"article-journal","title":"Long-term prospects: Mitigation of supernova and gamma-ray burst threat to intelligent beings","container-title":"Acta Astronautica","page":"438–446","volume":"129","language":"en","author":[{"family":"Cirković","given":"M.M."},{"family":"Vukotića","given":"B."}],"issued":{"date-parts":[["2016",12]]}}}],"schema":"https://github.com/citation-style-language/schema/raw/master/csl-citation.json"} </w:instrText>
            </w:r>
            <w:r w:rsidRPr="00152101">
              <w:rPr>
                <w:color w:val="000000" w:themeColor="text1"/>
                <w:sz w:val="20"/>
                <w:szCs w:val="20"/>
              </w:rPr>
              <w:fldChar w:fldCharType="separate"/>
            </w:r>
            <w:r w:rsidRPr="00152101">
              <w:rPr>
                <w:rFonts w:eastAsia="Times New Roman"/>
                <w:color w:val="000080"/>
                <w:sz w:val="20"/>
              </w:rPr>
              <w:t>(Cirković &amp; Vukotića, 2016)</w:t>
            </w:r>
            <w:r w:rsidRPr="00152101">
              <w:rPr>
                <w:color w:val="000000" w:themeColor="text1"/>
                <w:sz w:val="20"/>
                <w:szCs w:val="20"/>
              </w:rPr>
              <w:fldChar w:fldCharType="end"/>
            </w:r>
            <w:r w:rsidRPr="00152101">
              <w:rPr>
                <w:sz w:val="20"/>
                <w:szCs w:val="20"/>
              </w:rPr>
              <w:t xml:space="preserve">. Such an event will probably kill all multicellular life on Earth. Dar estimates risks of major extinction events from gamma ray bursts as 1 in 100 mln years </w:t>
            </w:r>
            <w:r w:rsidRPr="00152101">
              <w:rPr>
                <w:sz w:val="20"/>
                <w:szCs w:val="20"/>
              </w:rPr>
              <w:fldChar w:fldCharType="begin"/>
            </w:r>
            <w:r w:rsidRPr="0009222C">
              <w:rPr>
                <w:sz w:val="20"/>
                <w:szCs w:val="20"/>
              </w:rPr>
              <w:instrText xml:space="preserve"> ADDIN ZOTERO_ITEM CSL_CITATION {"citationID":"9lvhbctu1","properties":{"formattedCitation":"(A. Dar, 2001)","plainCitation":"(A. Dar, 2001)"},"citationItems":[{"id":745,"uris":["http://zotero.org/users/3736454/items/IDHUUKEE"],"uri":["http://zotero.org/users/3736454/items/IDHUUKEE"],"itemData":{"id":745,"type":"article-journal","title":"The threat to life from Eta Carinae and gamma ray bursts","container-title":"Astrophysics and Gamma Ray Physics in Space (eds. A. Morselli and P. Picozza), Frascati Physics Series Vol. XXIV (2002), pp. 513-523","URL":"https://arxiv.org/abs/astro-ph/0110162","author":[{"family":"Dar","given":"A."}],"issued":{"date-parts":[["2001"]]}}}],"schema":"https://github.com/citation-style-language/schema/raw/master/csl-citation.json"} </w:instrText>
            </w:r>
            <w:r w:rsidRPr="00152101">
              <w:rPr>
                <w:sz w:val="20"/>
                <w:szCs w:val="20"/>
              </w:rPr>
              <w:fldChar w:fldCharType="separate"/>
            </w:r>
            <w:r w:rsidRPr="00152101">
              <w:rPr>
                <w:sz w:val="20"/>
              </w:rPr>
              <w:t>(A. Dar, 2001)</w:t>
            </w:r>
            <w:r w:rsidRPr="00152101">
              <w:rPr>
                <w:sz w:val="20"/>
                <w:szCs w:val="20"/>
              </w:rPr>
              <w:fldChar w:fldCharType="end"/>
            </w:r>
            <w:r w:rsidRPr="00152101">
              <w:rPr>
                <w:sz w:val="20"/>
                <w:szCs w:val="20"/>
              </w:rPr>
              <w:t>.</w:t>
            </w:r>
          </w:p>
          <w:p w14:paraId="12B4B72E" w14:textId="77777777" w:rsidR="00F14D99" w:rsidRPr="0009222C" w:rsidRDefault="00F14D99" w:rsidP="00ED5209">
            <w:pPr>
              <w:jc w:val="both"/>
              <w:rPr>
                <w:sz w:val="20"/>
                <w:szCs w:val="20"/>
              </w:rPr>
            </w:pPr>
          </w:p>
          <w:p w14:paraId="764AC415" w14:textId="0DD8C1AC" w:rsidR="00F14D99" w:rsidRPr="00152101" w:rsidRDefault="00F14D99" w:rsidP="00ED5209">
            <w:pPr>
              <w:widowControl w:val="0"/>
              <w:jc w:val="both"/>
              <w:rPr>
                <w:rFonts w:cs="Helvetica Neue"/>
                <w:sz w:val="20"/>
                <w:szCs w:val="20"/>
              </w:rPr>
            </w:pPr>
            <w:r w:rsidRPr="0009222C">
              <w:rPr>
                <w:rFonts w:cs="Helvetica Neue"/>
                <w:b/>
                <w:bCs/>
                <w:sz w:val="20"/>
                <w:szCs w:val="20"/>
              </w:rPr>
              <w:t xml:space="preserve">Asteroid impacts. </w:t>
            </w:r>
            <w:r w:rsidRPr="0009222C">
              <w:rPr>
                <w:rFonts w:cs="Helvetica Neue"/>
                <w:bCs/>
                <w:sz w:val="20"/>
                <w:szCs w:val="20"/>
              </w:rPr>
              <w:t>No dangerous asteroids have been thus far identified, and the background level of global catastrophic impacts is around 1 in a million years (</w:t>
            </w:r>
            <w:r w:rsidRPr="0009222C">
              <w:rPr>
                <w:rFonts w:cs="Helvetica Neue"/>
                <w:sz w:val="20"/>
                <w:szCs w:val="20"/>
              </w:rPr>
              <w:t>10</w:t>
            </w:r>
            <w:r w:rsidRPr="0009222C">
              <w:rPr>
                <w:rFonts w:cs="Helvetica Neue"/>
                <w:sz w:val="20"/>
                <w:szCs w:val="20"/>
                <w:vertAlign w:val="superscript"/>
              </w:rPr>
              <w:t xml:space="preserve">-4 </w:t>
            </w:r>
            <w:r w:rsidRPr="0009222C">
              <w:rPr>
                <w:rFonts w:cs="Helvetica Neue"/>
                <w:bCs/>
                <w:sz w:val="20"/>
                <w:szCs w:val="20"/>
              </w:rPr>
              <w:t xml:space="preserve">in a century). Extinction-level impact probability is </w:t>
            </w:r>
            <w:r w:rsidRPr="0009222C">
              <w:rPr>
                <w:rFonts w:cs="Helvetica Neue"/>
                <w:sz w:val="20"/>
                <w:szCs w:val="20"/>
              </w:rPr>
              <w:t>10</w:t>
            </w:r>
            <w:r w:rsidRPr="0009222C">
              <w:rPr>
                <w:rFonts w:cs="Helvetica Neue"/>
                <w:sz w:val="20"/>
                <w:szCs w:val="20"/>
                <w:vertAlign w:val="superscript"/>
              </w:rPr>
              <w:t>-6</w:t>
            </w:r>
            <w:r w:rsidRPr="0009222C">
              <w:rPr>
                <w:rFonts w:cs="Helvetica Neue"/>
                <w:bCs/>
                <w:sz w:val="20"/>
                <w:szCs w:val="20"/>
              </w:rPr>
              <w:t xml:space="preserve"> </w:t>
            </w:r>
            <w:r w:rsidRPr="0009222C">
              <w:rPr>
                <w:rFonts w:cs="Helvetica Neue"/>
                <w:sz w:val="20"/>
                <w:szCs w:val="20"/>
              </w:rPr>
              <w:t>per century. There are several prevention options involving deflecting comets/asteroids. Also, food security could be purchased cheaply (</w:t>
            </w:r>
            <w:r w:rsidRPr="00152101">
              <w:rPr>
                <w:sz w:val="20"/>
                <w:szCs w:val="20"/>
              </w:rPr>
              <w:fldChar w:fldCharType="begin"/>
            </w:r>
            <w:r w:rsidR="001C19F8" w:rsidRPr="0009222C">
              <w:rPr>
                <w:sz w:val="20"/>
                <w:szCs w:val="20"/>
              </w:rPr>
              <w:instrText xml:space="preserve"> ADDIN ZOTERO_ITEM CSL_CITATION {"citationID":"wDKHpxVE","properties":{"formattedCitation":"(D. C. Denkenberger &amp; Pearce, 2015)","plainCitation":"(D. C. Denkenberger &amp; Pearce, 2015)","dontUpdate":true},"citationItems":[{"id":690,"uris":["http://zotero.org/users/3736454/items/EXW7M38S"],"uri":["http://zotero.org/users/3736454/items/EXW7M38S"],"itemData":{"id":690,"type":"article-journal","title":"Feeding everyone: Solving the food crisis in event of global catastrophes that kill crops or obscure the sun.","container-title":"Futures","page":"57–68","volume":"72","language":"en","author":[{"family":"Denkenberger","given":"D."},{"family":"Pearce","given":"J.M."}],"issued":{"date-parts":[["2015"]]}}}],"schema":"https://github.com/citation-style-language/schema/raw/master/csl-citation.json"} </w:instrText>
            </w:r>
            <w:r w:rsidRPr="00152101">
              <w:rPr>
                <w:sz w:val="20"/>
                <w:szCs w:val="20"/>
              </w:rPr>
              <w:fldChar w:fldCharType="separate"/>
            </w:r>
            <w:r w:rsidRPr="00152101">
              <w:rPr>
                <w:rFonts w:cs="Helvetica Neue"/>
                <w:sz w:val="20"/>
                <w:szCs w:val="20"/>
              </w:rPr>
              <w:t>Denkenberger, 2015)</w:t>
            </w:r>
            <w:r w:rsidRPr="00152101">
              <w:rPr>
                <w:sz w:val="20"/>
                <w:szCs w:val="20"/>
              </w:rPr>
              <w:fldChar w:fldCharType="end"/>
            </w:r>
            <w:r w:rsidRPr="00152101">
              <w:rPr>
                <w:rFonts w:cs="Helvetica Neue"/>
                <w:sz w:val="20"/>
                <w:szCs w:val="20"/>
              </w:rPr>
              <w:t xml:space="preserve">. </w:t>
            </w:r>
            <w:r w:rsidRPr="00152101">
              <w:rPr>
                <w:rFonts w:cs="Helvetica Neue"/>
                <w:bCs/>
                <w:sz w:val="20"/>
                <w:szCs w:val="20"/>
              </w:rPr>
              <w:t>However, some uncertainty exists</w:t>
            </w:r>
            <w:r w:rsidRPr="0009222C">
              <w:rPr>
                <w:rFonts w:cs="Helvetica Neue"/>
                <w:bCs/>
                <w:sz w:val="20"/>
                <w:szCs w:val="20"/>
              </w:rPr>
              <w:t>. Some periods involve intense comet bombardment, and if we are in such a time</w:t>
            </w:r>
            <w:r w:rsidRPr="0009222C">
              <w:rPr>
                <w:rFonts w:cs="Helvetica Neue"/>
                <w:sz w:val="20"/>
                <w:szCs w:val="20"/>
              </w:rPr>
              <w:t xml:space="preserve"> investment in telescopes should be larger </w:t>
            </w:r>
            <w:r w:rsidRPr="00152101">
              <w:rPr>
                <w:rFonts w:cs="Helvetica Neue"/>
                <w:sz w:val="20"/>
                <w:szCs w:val="20"/>
              </w:rPr>
              <w:fldChar w:fldCharType="begin"/>
            </w:r>
            <w:r w:rsidRPr="0009222C">
              <w:rPr>
                <w:rFonts w:cs="Helvetica Neue"/>
                <w:sz w:val="20"/>
                <w:szCs w:val="20"/>
              </w:rPr>
              <w:instrText xml:space="preserve"> ADDIN ZOTERO_ITEM CSL_CITATION {"citationID":"22lo4p091k","properties":{"formattedCitation":"(Rampino &amp; Caldeira, 2015)","plainCitation":"(Rampino &amp; Caldeira, 2015)"},"citationItems":[{"id":730,"uris":["http://zotero.org/users/3736454/items/V4Q7R392"],"uri":["http://zotero.org/users/3736454/items/V4Q7R392"],"itemData":{"id":730,"type":"article-journal","title":"Periodic impact cratering and extinction events over the last 260 million years","container-title":"Monthly Notices of the Royal Astronomical Society","page":"3480","volume":"454","issue":"4","DOI":"10.1093/mnras/stv2088","author":[{"family":"Rampino","given":"Michael R."},{"family":"Caldeira","given":"Ken"}],"issued":{"date-parts":[["2015"]]}}}],"schema":"https://github.com/citation-style-language/schema/raw/master/csl-citation.json"} </w:instrText>
            </w:r>
            <w:r w:rsidRPr="00152101">
              <w:rPr>
                <w:rFonts w:cs="Helvetica Neue"/>
                <w:sz w:val="20"/>
                <w:szCs w:val="20"/>
              </w:rPr>
              <w:fldChar w:fldCharType="separate"/>
            </w:r>
            <w:r w:rsidRPr="00152101">
              <w:rPr>
                <w:sz w:val="20"/>
              </w:rPr>
              <w:t>(Rampino &amp; Caldeira, 2015)</w:t>
            </w:r>
            <w:r w:rsidRPr="00152101">
              <w:rPr>
                <w:rFonts w:cs="Helvetica Neue"/>
                <w:sz w:val="20"/>
                <w:szCs w:val="20"/>
              </w:rPr>
              <w:fldChar w:fldCharType="end"/>
            </w:r>
            <w:r w:rsidRPr="00152101">
              <w:rPr>
                <w:rFonts w:cs="Helvetica Neue"/>
                <w:sz w:val="20"/>
                <w:szCs w:val="20"/>
              </w:rPr>
              <w:t>.</w:t>
            </w:r>
          </w:p>
          <w:p w14:paraId="66C7D9E5" w14:textId="0586601F" w:rsidR="00F14D99" w:rsidRPr="0009222C" w:rsidRDefault="00F14D99" w:rsidP="00ED5209">
            <w:pPr>
              <w:widowControl w:val="0"/>
              <w:jc w:val="both"/>
              <w:rPr>
                <w:rFonts w:cs="Helvetica Neue"/>
                <w:sz w:val="20"/>
                <w:szCs w:val="20"/>
              </w:rPr>
            </w:pPr>
          </w:p>
          <w:p w14:paraId="65AF46D8" w14:textId="09440CCC" w:rsidR="00F14D99" w:rsidRPr="00152101" w:rsidRDefault="00F14D99" w:rsidP="009B6CBF">
            <w:pPr>
              <w:widowControl w:val="0"/>
              <w:jc w:val="both"/>
              <w:rPr>
                <w:rFonts w:cs="Helvetica Neue"/>
                <w:sz w:val="20"/>
                <w:szCs w:val="20"/>
              </w:rPr>
            </w:pPr>
            <w:r w:rsidRPr="0009222C">
              <w:rPr>
                <w:rFonts w:cs="Helvetica Neue"/>
                <w:b/>
                <w:sz w:val="20"/>
                <w:szCs w:val="20"/>
              </w:rPr>
              <w:t xml:space="preserve">High energy accelerator experiments creating false vacuum decay/black hole/strangelet. </w:t>
            </w:r>
            <w:r w:rsidRPr="0009222C">
              <w:rPr>
                <w:rFonts w:cs="Helvetica Neue"/>
                <w:sz w:val="20"/>
                <w:szCs w:val="20"/>
              </w:rPr>
              <w:t>Vacuum decay seems to have extremely low probability, far below 10</w:t>
            </w:r>
            <w:r w:rsidRPr="0009222C">
              <w:rPr>
                <w:rFonts w:cs="Helvetica Neue"/>
                <w:sz w:val="20"/>
                <w:szCs w:val="20"/>
                <w:vertAlign w:val="superscript"/>
              </w:rPr>
              <w:t xml:space="preserve">-8 </w:t>
            </w:r>
            <w:r w:rsidRPr="0009222C">
              <w:rPr>
                <w:rFonts w:cs="Helvetica Neue"/>
                <w:sz w:val="20"/>
                <w:szCs w:val="20"/>
              </w:rPr>
              <w:t xml:space="preserve">currently. One obvious reason for expecting such events to have very low probability is that similar events happen quite often, and haven’t destroyed everything as yet </w:t>
            </w:r>
            <w:r w:rsidRPr="00152101">
              <w:rPr>
                <w:sz w:val="20"/>
                <w:szCs w:val="20"/>
              </w:rPr>
              <w:fldChar w:fldCharType="begin"/>
            </w:r>
            <w:r w:rsidRPr="0009222C">
              <w:rPr>
                <w:sz w:val="20"/>
                <w:szCs w:val="20"/>
              </w:rPr>
              <w:instrText xml:space="preserve"> ADDIN ZOTERO_ITEM CSL_CITATION {"citationID":"qNkMzUDY","properties":{"formattedCitation":"(Kent, 2004)","plainCitation":"(Kent, 2004)"},"citationItems":[{"id":696,"uris":["http://zotero.org/users/3736454/items/EW3ESPVQ"],"uri":["http://zotero.org/users/3736454/items/EW3ESPVQ"],"itemData":{"id":696,"type":"article-journal","title":"A critical look at risk assessments for global catastrophes","container-title":"Risk Analysis","page":"157–68","volume":"24","issue":"1","language":"pt","author":[{"family":"Kent","given":"Adrian"}],"issued":{"date-parts":[["2004",2]]}}}],"schema":"https://github.com/citation-style-language/schema/raw/master/csl-citation.json"} </w:instrText>
            </w:r>
            <w:r w:rsidRPr="00152101">
              <w:rPr>
                <w:sz w:val="20"/>
                <w:szCs w:val="20"/>
              </w:rPr>
              <w:fldChar w:fldCharType="separate"/>
            </w:r>
            <w:r w:rsidRPr="00152101">
              <w:rPr>
                <w:sz w:val="20"/>
              </w:rPr>
              <w:t>(Kent, 2004)</w:t>
            </w:r>
            <w:r w:rsidRPr="00152101">
              <w:rPr>
                <w:sz w:val="20"/>
                <w:szCs w:val="20"/>
              </w:rPr>
              <w:fldChar w:fldCharType="end"/>
            </w:r>
            <w:r w:rsidRPr="00152101">
              <w:rPr>
                <w:rFonts w:cs="Helvetica Neue"/>
                <w:sz w:val="20"/>
                <w:szCs w:val="20"/>
              </w:rPr>
              <w:t>. However, we give this event a higher estimation</w:t>
            </w:r>
            <w:r w:rsidRPr="0009222C">
              <w:rPr>
                <w:rFonts w:cs="Helvetica Neue"/>
                <w:sz w:val="20"/>
                <w:szCs w:val="20"/>
              </w:rPr>
              <w:t xml:space="preserve"> for two reasons. First, as accelerators become more capable such events might become more likely. Second, the risks are at an astronomical scale: it could affect other civilizations in the universe. Other types of accelerator catastrophes, like mini-black hole or strangelet creation, would only kill Earth life. However, these are more likely, with one estimate being &lt;2E-8 risk from a single facility (the Relativistic Heavy Ion Collider</w:t>
            </w:r>
            <w:r w:rsidRPr="0009222C">
              <w:rPr>
                <w:rFonts w:cs="Helvetica Neue"/>
                <w:color w:val="000000" w:themeColor="text1"/>
                <w:sz w:val="20"/>
                <w:szCs w:val="20"/>
              </w:rPr>
              <w:t xml:space="preserve">) </w:t>
            </w:r>
            <w:r w:rsidRPr="00152101">
              <w:rPr>
                <w:rFonts w:cs="Helvetica Neue"/>
                <w:color w:val="000000" w:themeColor="text1"/>
                <w:sz w:val="20"/>
                <w:szCs w:val="20"/>
              </w:rPr>
              <w:fldChar w:fldCharType="begin"/>
            </w:r>
            <w:r w:rsidRPr="0009222C">
              <w:rPr>
                <w:rFonts w:cs="Helvetica Neue"/>
                <w:color w:val="000000" w:themeColor="text1"/>
                <w:sz w:val="20"/>
                <w:szCs w:val="20"/>
              </w:rPr>
              <w:instrText xml:space="preserve"> ADDIN ZOTERO_ITEM CSL_CITATION {"citationID":"Z6noUxTB","properties":{"formattedCitation":"{\\rtf (Arnon Dar, De R\\uc0\\u250{}jula, &amp; Heinz, 1999)}","plainCitation":"(Arnon Dar, De Rújula, &amp; Heinz, 1999)"},"citationItems":[{"id":3074,"uris":["http://zotero.org/groups/1442139/items/XQNMGHKF"],"uri":["http://zotero.org/groups/1442139/items/XQNMGHKF"],"itemData":{"id":3074,"type":"article-journal","title":"Will relativistic heavy-ion colliders destroy our planet?","container-title":"Physics Letters B","page":"142-148","volume":"470","issue":"1","ISSN":"0370-2693","journalAbbreviation":"Physics Letters B","author":[{"family":"Dar","given":"Arnon"},{"family":"De Rújula","given":"Alvaro"},{"family":"Heinz","given":"Ulrich"}],"issued":{"date-parts":[["1999"]]}}}],"schema":"https://github.com/citation-style-language/schema/raw/master/csl-citation.json"} </w:instrText>
            </w:r>
            <w:r w:rsidRPr="00152101">
              <w:rPr>
                <w:rFonts w:cs="Helvetica Neue"/>
                <w:color w:val="000000" w:themeColor="text1"/>
                <w:sz w:val="20"/>
                <w:szCs w:val="20"/>
              </w:rPr>
              <w:fldChar w:fldCharType="separate"/>
            </w:r>
            <w:r w:rsidRPr="00152101">
              <w:rPr>
                <w:rFonts w:eastAsia="Times New Roman"/>
                <w:color w:val="000000" w:themeColor="text1"/>
                <w:sz w:val="20"/>
              </w:rPr>
              <w:t>(Arnon Dar, De Rújula, &amp; Heinz, 1999)</w:t>
            </w:r>
            <w:r w:rsidRPr="00152101">
              <w:rPr>
                <w:rFonts w:cs="Helvetica Neue"/>
                <w:color w:val="000000" w:themeColor="text1"/>
                <w:sz w:val="20"/>
                <w:szCs w:val="20"/>
              </w:rPr>
              <w:fldChar w:fldCharType="end"/>
            </w:r>
            <w:r w:rsidRPr="00152101">
              <w:rPr>
                <w:rFonts w:cs="Helvetica Neue"/>
                <w:sz w:val="20"/>
                <w:szCs w:val="20"/>
              </w:rPr>
              <w:t xml:space="preserve">, which should be coded white. There many unknowns about dangerous experiments </w:t>
            </w:r>
            <w:r w:rsidRPr="00152101">
              <w:rPr>
                <w:rFonts w:cs="Helvetica Neue"/>
                <w:sz w:val="20"/>
                <w:szCs w:val="20"/>
              </w:rPr>
              <w:fldChar w:fldCharType="begin"/>
            </w:r>
            <w:r w:rsidRPr="0009222C">
              <w:rPr>
                <w:rFonts w:cs="Helvetica Neue"/>
                <w:sz w:val="20"/>
                <w:szCs w:val="20"/>
              </w:rPr>
              <w:instrText xml:space="preserve"> ADDIN ZOTERO_ITEM CSL_CITATION {"citationID":"1s8n6tjekk","properties":{"formattedCitation":"(Sandberg &amp; Landry, 2015)","plainCitation":"(Sandberg &amp; Landry, 2015)"},"citationItems":[{"id":3067,"uris":["http://zotero.org/users/3736454/items/PNB8XAP9"],"uri":["http://zotero.org/users/3736454/items/PNB8XAP9"],"itemData":{"id":3067,"type":"article-journal","title":"Putting out the dark fire: constraining speculative physics disasters","author":[{"family":"Sandberg","given":"A."},{"family":"Landry","given":"Forrest"}],"issued":{"date-parts":[["2015"]]}}}],"schema":"https://github.com/citation-style-language/schema/raw/master/csl-citation.json"} </w:instrText>
            </w:r>
            <w:r w:rsidRPr="00152101">
              <w:rPr>
                <w:rFonts w:cs="Helvetica Neue"/>
                <w:sz w:val="20"/>
                <w:szCs w:val="20"/>
              </w:rPr>
              <w:fldChar w:fldCharType="separate"/>
            </w:r>
            <w:r w:rsidRPr="00152101">
              <w:rPr>
                <w:sz w:val="20"/>
              </w:rPr>
              <w:t>(Sandberg &amp; Landry, 2015)</w:t>
            </w:r>
            <w:r w:rsidRPr="00152101">
              <w:rPr>
                <w:rFonts w:cs="Helvetica Neue"/>
                <w:sz w:val="20"/>
                <w:szCs w:val="20"/>
              </w:rPr>
              <w:fldChar w:fldCharType="end"/>
            </w:r>
            <w:r w:rsidRPr="00152101">
              <w:rPr>
                <w:rFonts w:cs="Helvetica Neue"/>
                <w:sz w:val="20"/>
                <w:szCs w:val="20"/>
              </w:rPr>
              <w:t>. Overall, these risks should be monitored, so green is advisable.</w:t>
            </w:r>
          </w:p>
          <w:p w14:paraId="7E9BA3AB" w14:textId="77777777" w:rsidR="00F14D99" w:rsidRPr="0009222C" w:rsidRDefault="00F14D99" w:rsidP="00ED5209">
            <w:pPr>
              <w:widowControl w:val="0"/>
              <w:jc w:val="both"/>
              <w:rPr>
                <w:rFonts w:cs="Helvetica Neue"/>
                <w:sz w:val="20"/>
                <w:szCs w:val="20"/>
              </w:rPr>
            </w:pPr>
          </w:p>
          <w:p w14:paraId="240CFC45" w14:textId="77777777" w:rsidR="00F14D99" w:rsidRPr="0009222C" w:rsidRDefault="00F14D99" w:rsidP="00515D60">
            <w:pPr>
              <w:widowControl w:val="0"/>
              <w:jc w:val="both"/>
              <w:rPr>
                <w:rFonts w:cs="Helvetica Neue"/>
                <w:sz w:val="15"/>
                <w:szCs w:val="15"/>
              </w:rPr>
            </w:pPr>
          </w:p>
        </w:tc>
      </w:tr>
      <w:tr w:rsidR="00833E58" w:rsidRPr="0009222C" w14:paraId="74E69C30" w14:textId="77777777" w:rsidTr="0077411B">
        <w:tc>
          <w:tcPr>
            <w:tcW w:w="2386" w:type="dxa"/>
            <w:shd w:val="clear" w:color="auto" w:fill="auto"/>
            <w:tcMar>
              <w:left w:w="88" w:type="dxa"/>
            </w:tcMar>
          </w:tcPr>
          <w:p w14:paraId="48F4A4BE" w14:textId="6200DDBA" w:rsidR="00F14D99" w:rsidRPr="0009222C" w:rsidRDefault="00F14D99" w:rsidP="00ED5209">
            <w:pPr>
              <w:rPr>
                <w:rFonts w:eastAsia="Times New Roman"/>
                <w:sz w:val="20"/>
                <w:szCs w:val="20"/>
              </w:rPr>
            </w:pPr>
            <w:r w:rsidRPr="0009222C">
              <w:rPr>
                <w:rFonts w:eastAsia="Times New Roman" w:cs="Arial"/>
                <w:b/>
                <w:bCs/>
                <w:color w:val="000000"/>
                <w:sz w:val="20"/>
                <w:szCs w:val="20"/>
              </w:rPr>
              <w:t xml:space="preserve">Yellow </w:t>
            </w:r>
          </w:p>
          <w:p w14:paraId="6C60E270" w14:textId="77777777" w:rsidR="00F14D99" w:rsidRPr="0009222C" w:rsidRDefault="00F14D99" w:rsidP="00ED5209">
            <w:pPr>
              <w:widowControl w:val="0"/>
              <w:spacing w:line="320" w:lineRule="atLeast"/>
              <w:rPr>
                <w:rFonts w:cs="Helvetica Neue"/>
                <w:sz w:val="20"/>
                <w:szCs w:val="20"/>
              </w:rPr>
            </w:pPr>
          </w:p>
        </w:tc>
        <w:tc>
          <w:tcPr>
            <w:tcW w:w="8363" w:type="dxa"/>
          </w:tcPr>
          <w:p w14:paraId="70FCBEBD" w14:textId="77777777" w:rsidR="00F14D99" w:rsidRPr="0009222C" w:rsidRDefault="00F14D99" w:rsidP="00515D60">
            <w:pPr>
              <w:widowControl w:val="0"/>
              <w:jc w:val="both"/>
              <w:rPr>
                <w:rFonts w:cs="Helvetica Neue"/>
                <w:b/>
                <w:sz w:val="20"/>
                <w:szCs w:val="20"/>
              </w:rPr>
            </w:pPr>
          </w:p>
          <w:p w14:paraId="01FAAE6E" w14:textId="361F8F12" w:rsidR="00F14D99" w:rsidRPr="00152101" w:rsidRDefault="00F14D99" w:rsidP="00515D60">
            <w:pPr>
              <w:widowControl w:val="0"/>
              <w:jc w:val="both"/>
              <w:rPr>
                <w:rFonts w:cs="Helvetica Neue"/>
                <w:sz w:val="20"/>
                <w:szCs w:val="20"/>
              </w:rPr>
            </w:pPr>
            <w:r w:rsidRPr="0009222C">
              <w:rPr>
                <w:rFonts w:cs="Helvetica Neue"/>
                <w:b/>
                <w:sz w:val="20"/>
                <w:szCs w:val="20"/>
              </w:rPr>
              <w:t>Supervolcanic eruption.</w:t>
            </w:r>
            <w:r w:rsidRPr="0009222C">
              <w:rPr>
                <w:rFonts w:cs="Helvetica Neue"/>
                <w:sz w:val="20"/>
                <w:szCs w:val="20"/>
              </w:rPr>
              <w:t xml:space="preserve"> Given historical patterns, the likelihood of living in a century containing a super volcanic eruption is approximately 10</w:t>
            </w:r>
            <w:r w:rsidRPr="0009222C">
              <w:rPr>
                <w:rFonts w:cs="Helvetica Neue"/>
                <w:sz w:val="20"/>
                <w:szCs w:val="20"/>
                <w:vertAlign w:val="superscript"/>
              </w:rPr>
              <w:t>-3</w:t>
            </w:r>
            <w:r w:rsidRPr="0009222C">
              <w:rPr>
                <w:rFonts w:cs="Helvetica Neue"/>
                <w:sz w:val="20"/>
                <w:szCs w:val="20"/>
              </w:rPr>
              <w:t xml:space="preserve"> </w:t>
            </w:r>
            <w:r w:rsidRPr="00152101">
              <w:rPr>
                <w:sz w:val="20"/>
                <w:szCs w:val="20"/>
              </w:rPr>
              <w:fldChar w:fldCharType="begin"/>
            </w:r>
            <w:r w:rsidR="001C19F8" w:rsidRPr="0009222C">
              <w:rPr>
                <w:sz w:val="20"/>
                <w:szCs w:val="20"/>
              </w:rPr>
              <w:instrText xml:space="preserve"> ADDIN ZOTERO_ITEM CSL_CITATION {"citationID":"SFTiTGIz","properties":{"formattedCitation":"(D. Denkenberger &amp; Pearce, 2014)","plainCitation":"(D. Denkenberger &amp; Pearce, 2014)","dontUpdate":true},"citationItems":[{"id":686,"uris":["http://zotero.org/users/3736454/items/I5MENB3Z"],"uri":["http://zotero.org/users/3736454/items/I5MENB3Z"],"itemData":{"id":686,"type":"book","title":"Feeding everyone no matter what: managing food security after global catastrophe","publisher":"Academic Press","language":"en","author":[{"family":"Denkenberger","given":"D."},{"family":"Pearce","given":"J.M."}],"issued":{"date-parts":[["2014"]]}}}],"schema":"https://github.com/citation-style-language/schema/raw/master/csl-citation.json"} </w:instrText>
            </w:r>
            <w:r w:rsidRPr="00152101">
              <w:rPr>
                <w:sz w:val="20"/>
                <w:szCs w:val="20"/>
              </w:rPr>
              <w:fldChar w:fldCharType="separate"/>
            </w:r>
            <w:r w:rsidRPr="00152101">
              <w:rPr>
                <w:rFonts w:cs="Helvetica Neue"/>
                <w:sz w:val="20"/>
                <w:szCs w:val="20"/>
              </w:rPr>
              <w:t>(Denkenberger, 2014)</w:t>
            </w:r>
            <w:r w:rsidRPr="00152101">
              <w:rPr>
                <w:sz w:val="20"/>
                <w:szCs w:val="20"/>
              </w:rPr>
              <w:fldChar w:fldCharType="end"/>
            </w:r>
            <w:r w:rsidRPr="00152101">
              <w:rPr>
                <w:rFonts w:cs="Helvetica Neue"/>
                <w:sz w:val="20"/>
                <w:szCs w:val="20"/>
              </w:rPr>
              <w:t xml:space="preserve">. However, the chance of human </w:t>
            </w:r>
            <w:r w:rsidRPr="0009222C">
              <w:rPr>
                <w:rFonts w:cs="Helvetica Neue"/>
                <w:sz w:val="20"/>
                <w:szCs w:val="20"/>
              </w:rPr>
              <w:t xml:space="preserve">extinction resulting is </w:t>
            </w:r>
            <w:r w:rsidRPr="0009222C">
              <w:rPr>
                <w:rFonts w:cs="Helvetica Neue"/>
                <w:sz w:val="20"/>
                <w:szCs w:val="20"/>
              </w:rPr>
              <w:lastRenderedPageBreak/>
              <w:t xml:space="preserve">significantly lower than this. If such an eruption produces global crop failure, it could end current civilization. Conventional wisdom is that there is nothing that could be done to prevent a super volcano from erupting, but some possible preventive measures have been suggested (Denkenberger, this issue). We estimate supervolcanic risks to be higher than asteroid impacts because of the historical record, as they likely nearly finished us off 74 000 ago </w:t>
            </w:r>
            <w:r w:rsidRPr="00152101">
              <w:rPr>
                <w:rFonts w:cs="Helvetica Neue"/>
                <w:sz w:val="20"/>
                <w:szCs w:val="20"/>
              </w:rPr>
              <w:fldChar w:fldCharType="begin"/>
            </w:r>
            <w:r w:rsidRPr="0009222C">
              <w:rPr>
                <w:rFonts w:cs="Helvetica Neue"/>
                <w:sz w:val="20"/>
                <w:szCs w:val="20"/>
              </w:rPr>
              <w:instrText xml:space="preserve"> ADDIN ZOTERO_ITEM CSL_CITATION {"citationID":"1fb969nhdv","properties":{"formattedCitation":"(Robock et al., 2009)","plainCitation":"(Robock et al., 2009)"},"citationItems":[{"id":2484,"uris":["http://zotero.org/groups/1442139/items/Z72Q94V5"],"uri":["http://zotero.org/groups/1442139/items/Z72Q94V5"],"itemData":{"id":2484,"type":"article-journal","title":"Did the Toba volcanic eruption of</w:instrText>
            </w:r>
            <w:r w:rsidRPr="0009222C">
              <w:rPr>
                <w:rFonts w:ascii="MS Mincho" w:eastAsia="MS Mincho" w:hAnsi="MS Mincho" w:cs="MS Mincho"/>
                <w:sz w:val="20"/>
                <w:szCs w:val="20"/>
              </w:rPr>
              <w:instrText>∼</w:instrText>
            </w:r>
            <w:r w:rsidRPr="0009222C">
              <w:rPr>
                <w:rFonts w:cs="Helvetica Neue"/>
                <w:sz w:val="20"/>
                <w:szCs w:val="20"/>
              </w:rPr>
              <w:instrText xml:space="preserve"> 74 ka BP produce widespread glaciation?","container-title":"Journal of Geophysical Research: Atmospheres","volume":"114","issue":"D10","ISSN":"2156-2202","journalAbbreviation":"Journal of Geophysical Research: Atmospheres","author":[{"family":"Robock","given":"Alan"},{"family":"Ammann","given":"Caspar M"},{"family":"Oman","given":"Luke"},{"family":"Shindell","given":"Drew"},{"family":"Levis","given":"Samuel"},{"family":"Stenchikov","given":"Georgiy"}],"issued":{"date-parts":[["2009"]]}}}],"schema":"https://github.com/citation-style-language/schema/raw/master/csl-citation.json"} </w:instrText>
            </w:r>
            <w:r w:rsidRPr="00152101">
              <w:rPr>
                <w:rFonts w:cs="Helvetica Neue"/>
                <w:sz w:val="20"/>
                <w:szCs w:val="20"/>
              </w:rPr>
              <w:fldChar w:fldCharType="separate"/>
            </w:r>
            <w:r w:rsidRPr="00152101">
              <w:rPr>
                <w:sz w:val="20"/>
              </w:rPr>
              <w:t>(Robock et al., 2009)</w:t>
            </w:r>
            <w:r w:rsidRPr="00152101">
              <w:rPr>
                <w:rFonts w:cs="Helvetica Neue"/>
                <w:sz w:val="20"/>
                <w:szCs w:val="20"/>
              </w:rPr>
              <w:fldChar w:fldCharType="end"/>
            </w:r>
            <w:r w:rsidRPr="00152101">
              <w:rPr>
                <w:rFonts w:cs="Helvetica Neue"/>
                <w:sz w:val="20"/>
                <w:szCs w:val="20"/>
              </w:rPr>
              <w:t xml:space="preserve">. </w:t>
            </w:r>
          </w:p>
          <w:p w14:paraId="1A2D735D" w14:textId="40D9F93F" w:rsidR="00F14D99" w:rsidRPr="0009222C" w:rsidRDefault="00F14D99" w:rsidP="00ED5209">
            <w:pPr>
              <w:widowControl w:val="0"/>
              <w:jc w:val="center"/>
              <w:rPr>
                <w:rFonts w:cs="Helvetica Neue"/>
                <w:b/>
                <w:sz w:val="20"/>
                <w:szCs w:val="20"/>
              </w:rPr>
            </w:pPr>
          </w:p>
          <w:p w14:paraId="53E7D758" w14:textId="43E2AA9D" w:rsidR="00F14D99" w:rsidRPr="0009222C" w:rsidRDefault="00F14D99" w:rsidP="00ED5209">
            <w:pPr>
              <w:pStyle w:val="NoSpacing"/>
              <w:jc w:val="both"/>
              <w:rPr>
                <w:rFonts w:ascii="Verdana" w:hAnsi="Verdana"/>
                <w:sz w:val="20"/>
                <w:szCs w:val="20"/>
              </w:rPr>
            </w:pPr>
            <w:r w:rsidRPr="0009222C">
              <w:rPr>
                <w:rFonts w:ascii="Verdana" w:eastAsiaTheme="minorEastAsia" w:hAnsi="Verdana" w:cs="Helvetica Neue"/>
                <w:b/>
                <w:sz w:val="20"/>
                <w:szCs w:val="20"/>
              </w:rPr>
              <w:t>Natural pandemic.</w:t>
            </w:r>
            <w:r w:rsidRPr="0009222C">
              <w:rPr>
                <w:rFonts w:ascii="Verdana" w:eastAsiaTheme="minorEastAsia" w:hAnsi="Verdana" w:cs="Helvetica Neue"/>
                <w:sz w:val="20"/>
                <w:szCs w:val="20"/>
              </w:rPr>
              <w:t xml:space="preserve"> A natural pandemic is fairly likely to kill 1% (to an order of magnitude) of the global population during this century, as the Spanish flu did.</w:t>
            </w:r>
            <w:r w:rsidRPr="0009222C">
              <w:rPr>
                <w:rFonts w:ascii="Verdana" w:hAnsi="Verdana"/>
                <w:sz w:val="20"/>
                <w:szCs w:val="20"/>
              </w:rPr>
              <w:t xml:space="preserve"> </w:t>
            </w:r>
            <w:r w:rsidRPr="0009222C">
              <w:rPr>
                <w:rFonts w:ascii="Verdana" w:eastAsiaTheme="minorEastAsia" w:hAnsi="Verdana" w:cs="Helvetica Neue"/>
                <w:sz w:val="20"/>
                <w:szCs w:val="20"/>
              </w:rPr>
              <w:t xml:space="preserve">However, such a pandemic is very unlikely to cause total extinction because lethality is under 100% and some populations are isolated. Between all natural pandemics, emerging pandemic flus have a shorter timespan and need much more attention. Bird flu has a mortality above 0.5 </w:t>
            </w:r>
            <w:r w:rsidRPr="0009222C">
              <w:rPr>
                <w:rFonts w:ascii="Verdana" w:eastAsiaTheme="minorEastAsia" w:hAnsi="Verdana" w:cs="Helvetica Neue"/>
                <w:sz w:val="20"/>
                <w:szCs w:val="20"/>
              </w:rPr>
              <w:fldChar w:fldCharType="begin"/>
            </w:r>
            <w:r w:rsidRPr="0009222C">
              <w:rPr>
                <w:rFonts w:ascii="Verdana" w:eastAsiaTheme="minorEastAsia" w:hAnsi="Verdana" w:cs="Helvetica Neue"/>
                <w:sz w:val="20"/>
                <w:szCs w:val="20"/>
              </w:rPr>
              <w:instrText xml:space="preserve"> ADDIN ZOTERO_ITEM CSL_CITATION {"citationID":"2e61l25org","properties":{"formattedCitation":"(WHO, 2017)","plainCitation":"(WHO, 2017)"},"citationItems":[{"id":3071,"uris":["http://zotero.org/groups/1442139/items/NB24IH4R"],"uri":["http://zotero.org/groups/1442139/items/NB24IH4R"],"itemData":{"id":3071,"type":"article","title":"WHO | FAQs: H5N1 influenza","URL":"http://www.who.int/influenza/human_animal_interface/avian_influenza/h5n1_research/faqs/en/","shortTitle":"WHO | FAQs","author":[{"family":"WHO","given":""}],"issued":{"date-parts":[["2017"]]},"accessed":{"date-parts":[["2017",8,9]]}}}],"schema":"https://github.com/citation-style-language/schema/raw/master/csl-citation.json"} </w:instrText>
            </w:r>
            <w:r w:rsidRPr="0009222C">
              <w:rPr>
                <w:rFonts w:ascii="Verdana" w:eastAsiaTheme="minorEastAsia" w:hAnsi="Verdana" w:cs="Helvetica Neue"/>
                <w:sz w:val="20"/>
                <w:szCs w:val="20"/>
              </w:rPr>
              <w:fldChar w:fldCharType="separate"/>
            </w:r>
            <w:r w:rsidRPr="0009222C">
              <w:rPr>
                <w:rFonts w:ascii="Verdana" w:eastAsiaTheme="minorEastAsia" w:hAnsi="Verdana"/>
                <w:sz w:val="20"/>
              </w:rPr>
              <w:t>(WHO, 2017)</w:t>
            </w:r>
            <w:r w:rsidRPr="0009222C">
              <w:rPr>
                <w:rFonts w:ascii="Verdana" w:eastAsiaTheme="minorEastAsia" w:hAnsi="Verdana" w:cs="Helvetica Neue"/>
                <w:sz w:val="20"/>
                <w:szCs w:val="20"/>
              </w:rPr>
              <w:fldChar w:fldCharType="end"/>
            </w:r>
            <w:r w:rsidRPr="0009222C">
              <w:rPr>
                <w:rFonts w:ascii="Verdana" w:eastAsiaTheme="minorEastAsia" w:hAnsi="Verdana" w:cs="Helvetica Neue"/>
                <w:sz w:val="20"/>
                <w:szCs w:val="20"/>
              </w:rPr>
              <w:t xml:space="preserve"> and could produce widespread chaos and possible civilizational collapse if human-to-human transmission starts. Therefore, we estimate 10% probability this century of 10% mortality.</w:t>
            </w:r>
          </w:p>
          <w:p w14:paraId="003D1FCB" w14:textId="053BAD4C" w:rsidR="00F14D99" w:rsidRPr="0009222C" w:rsidRDefault="00F14D99" w:rsidP="00ED5209">
            <w:pPr>
              <w:widowControl w:val="0"/>
              <w:jc w:val="center"/>
              <w:rPr>
                <w:rFonts w:cs="Helvetica Neue"/>
                <w:b/>
                <w:sz w:val="20"/>
                <w:szCs w:val="20"/>
              </w:rPr>
            </w:pPr>
          </w:p>
          <w:p w14:paraId="4F068FBA" w14:textId="5602982F" w:rsidR="00F14D99" w:rsidRPr="00152101" w:rsidRDefault="00F14D99" w:rsidP="00ED5209">
            <w:pPr>
              <w:widowControl w:val="0"/>
              <w:jc w:val="both"/>
              <w:rPr>
                <w:rFonts w:cs="Helvetica Neue"/>
                <w:sz w:val="20"/>
                <w:szCs w:val="20"/>
              </w:rPr>
            </w:pPr>
            <w:r w:rsidRPr="0009222C">
              <w:rPr>
                <w:rFonts w:cs="Helvetica Neue"/>
                <w:b/>
                <w:sz w:val="20"/>
                <w:szCs w:val="20"/>
              </w:rPr>
              <w:t>Global warming triggering global catastrophe</w:t>
            </w:r>
            <w:r w:rsidRPr="0009222C">
              <w:rPr>
                <w:rFonts w:cs="Helvetica Neue"/>
                <w:sz w:val="20"/>
                <w:szCs w:val="20"/>
              </w:rPr>
              <w:t xml:space="preserve">. According to the IPCC anthropogenic global warming may affect billions of people by the end of the 21st century </w:t>
            </w:r>
            <w:r w:rsidRPr="00152101">
              <w:rPr>
                <w:rFonts w:cs="Helvetica Neue"/>
                <w:sz w:val="20"/>
                <w:szCs w:val="20"/>
              </w:rPr>
              <w:fldChar w:fldCharType="begin"/>
            </w:r>
            <w:r w:rsidRPr="0009222C">
              <w:rPr>
                <w:rFonts w:cs="Helvetica Neue"/>
                <w:sz w:val="20"/>
                <w:szCs w:val="20"/>
              </w:rPr>
              <w:instrText xml:space="preserve"> ADDIN ZOTERO_ITEM CSL_CITATION {"citationID":"pxuFoi01","properties":{"formattedCitation":"(Parry, 2007)","plainCitation":"(Parry, 2007)"},"citationItems":[{"id":3070,"uris":["http://zotero.org/users/3736454/items/JAMZIIIV"],"uri":["http://zotero.org/users/3736454/items/JAMZIIIV"],"itemData":{"id":3070,"type":"book","title":"Climate change 2007-impacts, adaptation and vulnerability: Working group II contribution to the fourth assessment report of the IPCC","publisher":"Cambridge University Press","volume":"4","ISBN":"0-521-88010-6","author":[{"family":"Parry","given":"Martin L"}],"issued":{"date-parts":[["2007"]]}}}],"schema":"https://github.com/citation-style-language/schema/raw/master/csl-citation.json"} </w:instrText>
            </w:r>
            <w:r w:rsidRPr="00152101">
              <w:rPr>
                <w:rFonts w:cs="Helvetica Neue"/>
                <w:sz w:val="20"/>
                <w:szCs w:val="20"/>
              </w:rPr>
              <w:fldChar w:fldCharType="separate"/>
            </w:r>
            <w:r w:rsidRPr="00152101">
              <w:rPr>
                <w:sz w:val="20"/>
              </w:rPr>
              <w:t>(Parry, 2007)</w:t>
            </w:r>
            <w:r w:rsidRPr="00152101">
              <w:rPr>
                <w:rFonts w:cs="Helvetica Neue"/>
                <w:sz w:val="20"/>
                <w:szCs w:val="20"/>
              </w:rPr>
              <w:fldChar w:fldCharType="end"/>
            </w:r>
            <w:r w:rsidRPr="00152101">
              <w:rPr>
                <w:rFonts w:cs="Helvetica Neue"/>
                <w:sz w:val="20"/>
                <w:szCs w:val="20"/>
              </w:rPr>
              <w:t>, causing heat waves, crop failures and mass migration. Those events, and downstream consequences such as conflicts, could conceivably kill 1 billion people. However, this would only occur for tail risk scenarios which have order of magnitude 1% probability. Having said this, s</w:t>
            </w:r>
            <w:r w:rsidRPr="0009222C">
              <w:rPr>
                <w:rFonts w:cs="Helvetica Neue"/>
                <w:sz w:val="20"/>
                <w:szCs w:val="20"/>
              </w:rPr>
              <w:t xml:space="preserve">everal experts think that methane release from permafrost and similar positive feedback loops may result in runaway global warming with much larger consequences </w:t>
            </w:r>
            <w:r w:rsidRPr="00152101">
              <w:rPr>
                <w:rFonts w:cs="Helvetica Neue"/>
                <w:sz w:val="20"/>
                <w:szCs w:val="20"/>
              </w:rPr>
              <w:fldChar w:fldCharType="begin"/>
            </w:r>
            <w:r w:rsidRPr="0009222C">
              <w:rPr>
                <w:rFonts w:cs="Helvetica Neue"/>
                <w:sz w:val="20"/>
                <w:szCs w:val="20"/>
              </w:rPr>
              <w:instrText xml:space="preserve"> ADDIN ZOTERO_ITEM CSL_CITATION {"citationID":"2m1ogm73h4","properties":{"formattedCitation":"(Obata &amp; Shibata, 2012b)","plainCitation":"(Obata &amp; Shibata, 2012b)","dontUpdate":true},"citationItems":[{"id":2089,"uris":["http://zotero.org/groups/1442139/items/HS4MIVJ5"],"uri":["http://zotero.org/groups/1442139/items/HS4MIVJ5"],"itemData":{"id":2089,"type":"article-journal","title":"Damage of land biosphere due to intense warming by 1000-fold rapid increase in atmospheric methane: Estimation with a climate–carbon cycle model","container-title":"Journal of Climate","page":"8524-8541","volume":"25","issue":"24","ISSN":"0894-8755","journalAbbreviation":"Journal of Climate","author":[{"family":"Obata","given":"Atsushi"},{"family":"Shibata","given":"Kiyotaka"}],"issued":{"date-parts":[["2012"]]}}}],"schema":"https://github.com/citation-style-language/schema/raw/master/csl-citation.json"} </w:instrText>
            </w:r>
            <w:r w:rsidRPr="00152101">
              <w:rPr>
                <w:rFonts w:cs="Helvetica Neue"/>
                <w:sz w:val="20"/>
                <w:szCs w:val="20"/>
              </w:rPr>
              <w:fldChar w:fldCharType="separate"/>
            </w:r>
            <w:r w:rsidRPr="00152101">
              <w:rPr>
                <w:rFonts w:cs="Helvetica Neue"/>
                <w:sz w:val="20"/>
                <w:szCs w:val="20"/>
              </w:rPr>
              <w:t>(Obata &amp; Shibata, 2012)</w:t>
            </w:r>
            <w:r w:rsidRPr="00152101">
              <w:rPr>
                <w:rFonts w:cs="Helvetica Neue"/>
                <w:sz w:val="20"/>
                <w:szCs w:val="20"/>
              </w:rPr>
              <w:fldChar w:fldCharType="end"/>
            </w:r>
            <w:r w:rsidRPr="00152101">
              <w:rPr>
                <w:rFonts w:cs="Helvetica Neue"/>
                <w:sz w:val="20"/>
                <w:szCs w:val="20"/>
              </w:rPr>
              <w:t>.</w:t>
            </w:r>
          </w:p>
          <w:p w14:paraId="49C4BC72" w14:textId="5D73F40E" w:rsidR="00F14D99" w:rsidRPr="0009222C" w:rsidRDefault="00F14D99" w:rsidP="00ED5209">
            <w:pPr>
              <w:widowControl w:val="0"/>
              <w:jc w:val="center"/>
              <w:rPr>
                <w:rFonts w:cs="Helvetica Neue"/>
                <w:b/>
                <w:sz w:val="20"/>
                <w:szCs w:val="20"/>
              </w:rPr>
            </w:pPr>
          </w:p>
          <w:p w14:paraId="360CAD0B" w14:textId="77777777" w:rsidR="00F14D99" w:rsidRPr="0009222C" w:rsidRDefault="00F14D99" w:rsidP="00ED5209">
            <w:pPr>
              <w:widowControl w:val="0"/>
              <w:spacing w:line="320" w:lineRule="atLeast"/>
              <w:jc w:val="both"/>
              <w:rPr>
                <w:sz w:val="20"/>
                <w:szCs w:val="20"/>
              </w:rPr>
            </w:pPr>
          </w:p>
          <w:p w14:paraId="1F575863" w14:textId="77777777" w:rsidR="00F14D99" w:rsidRPr="0009222C" w:rsidRDefault="00F14D99" w:rsidP="00ED5209">
            <w:pPr>
              <w:widowControl w:val="0"/>
              <w:rPr>
                <w:rFonts w:cs="Helvetica Neue"/>
                <w:sz w:val="20"/>
                <w:szCs w:val="20"/>
              </w:rPr>
            </w:pPr>
          </w:p>
        </w:tc>
      </w:tr>
      <w:tr w:rsidR="00833E58" w:rsidRPr="0009222C" w14:paraId="11F4B1A3" w14:textId="77777777" w:rsidTr="0077411B">
        <w:trPr>
          <w:trHeight w:val="1765"/>
        </w:trPr>
        <w:tc>
          <w:tcPr>
            <w:tcW w:w="2386" w:type="dxa"/>
            <w:shd w:val="clear" w:color="auto" w:fill="auto"/>
            <w:tcMar>
              <w:left w:w="88" w:type="dxa"/>
            </w:tcMar>
          </w:tcPr>
          <w:p w14:paraId="154C5E39" w14:textId="77777777" w:rsidR="00F14D99" w:rsidRPr="0009222C" w:rsidRDefault="00F14D99" w:rsidP="00C024CB">
            <w:pPr>
              <w:widowControl w:val="0"/>
              <w:rPr>
                <w:rFonts w:cs="Helvetica Neue"/>
                <w:b/>
                <w:sz w:val="10"/>
                <w:szCs w:val="10"/>
              </w:rPr>
            </w:pPr>
          </w:p>
          <w:p w14:paraId="0F24324D" w14:textId="77777777" w:rsidR="00F14D99" w:rsidRPr="0009222C" w:rsidRDefault="00F14D99" w:rsidP="00C024CB">
            <w:pPr>
              <w:widowControl w:val="0"/>
              <w:rPr>
                <w:rFonts w:cs="Helvetica Neue"/>
                <w:b/>
                <w:sz w:val="10"/>
                <w:szCs w:val="10"/>
              </w:rPr>
            </w:pPr>
          </w:p>
          <w:p w14:paraId="4E02CF8E" w14:textId="3024A612" w:rsidR="00F14D99" w:rsidRPr="0009222C" w:rsidRDefault="00F14D99" w:rsidP="00C024CB">
            <w:pPr>
              <w:widowControl w:val="0"/>
              <w:rPr>
                <w:rFonts w:cs="Helvetica Neue"/>
                <w:sz w:val="20"/>
                <w:szCs w:val="20"/>
              </w:rPr>
            </w:pPr>
            <w:r w:rsidRPr="0009222C">
              <w:rPr>
                <w:rFonts w:cs="Helvetica Neue"/>
                <w:b/>
                <w:sz w:val="20"/>
                <w:szCs w:val="20"/>
              </w:rPr>
              <w:t xml:space="preserve">Orange </w:t>
            </w:r>
          </w:p>
          <w:p w14:paraId="5CE146A3" w14:textId="77777777" w:rsidR="00F14D99" w:rsidRPr="0009222C" w:rsidRDefault="00F14D99" w:rsidP="00ED5209">
            <w:pPr>
              <w:widowControl w:val="0"/>
              <w:spacing w:line="320" w:lineRule="atLeast"/>
              <w:rPr>
                <w:rFonts w:cs="Helvetica Neue"/>
                <w:sz w:val="20"/>
                <w:szCs w:val="20"/>
              </w:rPr>
            </w:pPr>
          </w:p>
        </w:tc>
        <w:tc>
          <w:tcPr>
            <w:tcW w:w="8363" w:type="dxa"/>
          </w:tcPr>
          <w:p w14:paraId="5FCDD0B5" w14:textId="4466A6CF" w:rsidR="00F14D99" w:rsidRPr="0009222C" w:rsidRDefault="00F14D99" w:rsidP="00ED5209">
            <w:pPr>
              <w:widowControl w:val="0"/>
              <w:jc w:val="center"/>
              <w:rPr>
                <w:rFonts w:cs="Helvetica Neue"/>
                <w:b/>
                <w:sz w:val="20"/>
                <w:szCs w:val="20"/>
              </w:rPr>
            </w:pPr>
          </w:p>
          <w:p w14:paraId="75CC99A0" w14:textId="2571AED4" w:rsidR="00F14D99" w:rsidRPr="0009222C" w:rsidRDefault="00F14D99" w:rsidP="00ED5209">
            <w:pPr>
              <w:widowControl w:val="0"/>
              <w:ind w:right="176"/>
              <w:jc w:val="both"/>
              <w:rPr>
                <w:sz w:val="20"/>
                <w:szCs w:val="20"/>
              </w:rPr>
            </w:pPr>
            <w:r w:rsidRPr="0009222C">
              <w:rPr>
                <w:rFonts w:cs="Helvetica Neue"/>
                <w:b/>
                <w:sz w:val="20"/>
                <w:szCs w:val="20"/>
              </w:rPr>
              <w:t>Full-scale nuclear war</w:t>
            </w:r>
            <w:r w:rsidRPr="0009222C">
              <w:rPr>
                <w:rFonts w:cs="Helvetica Neue"/>
                <w:sz w:val="20"/>
                <w:szCs w:val="20"/>
              </w:rPr>
              <w:t xml:space="preserve">. There is roughly 0.02-7% chance per year of accidental full-scale nuclear war between the US and Russia </w:t>
            </w:r>
            <w:r w:rsidRPr="00152101">
              <w:rPr>
                <w:rFonts w:cs="Helvetica Neue"/>
                <w:sz w:val="20"/>
                <w:szCs w:val="20"/>
              </w:rPr>
              <w:fldChar w:fldCharType="begin"/>
            </w:r>
            <w:r w:rsidRPr="0009222C">
              <w:rPr>
                <w:rFonts w:cs="Helvetica Neue"/>
                <w:sz w:val="20"/>
                <w:szCs w:val="20"/>
              </w:rPr>
              <w:instrText xml:space="preserve"> ADDIN ZOTERO_ITEM CSL_CITATION {"citationID":"8f1k2lh62","properties":{"formattedCitation":"(Barrett, Baum, &amp; Hostetler, 2013)","plainCitation":"(Barrett, Baum, &amp; Hostetler, 2013)"},"citationItems":[{"id":703,"uris":["http://zotero.org/users/3736454/items/NKZQV68S"],"uri":["http://zotero.org/users/3736454/items/NKZQV68S"],"itemData":{"id":703,"type":"article-journal","title":"Analyzing and reducing the risks of inadvertent nuclear war between the United States and Russia.","container-title":"Science &amp; Global Security","page":"106–133","volume":"21","issue":"2","language":"en","author":[{"family":"Barrett","given":"Anthony M."},{"family":"Baum","given":"S.D."},{"family":"Hostetler","given":"and Kelly"}],"issued":{"date-parts":[["2013"]]}}}],"schema":"https://github.com/citation-style-language/schema/raw/master/csl-citation.json"} </w:instrText>
            </w:r>
            <w:r w:rsidRPr="00152101">
              <w:rPr>
                <w:rFonts w:cs="Helvetica Neue"/>
                <w:sz w:val="20"/>
                <w:szCs w:val="20"/>
              </w:rPr>
              <w:fldChar w:fldCharType="separate"/>
            </w:r>
            <w:r w:rsidRPr="00152101">
              <w:rPr>
                <w:sz w:val="20"/>
              </w:rPr>
              <w:t>(Barrett, Baum, &amp; Hostetler, 2013)</w:t>
            </w:r>
            <w:r w:rsidRPr="00152101">
              <w:rPr>
                <w:rFonts w:cs="Helvetica Neue"/>
                <w:sz w:val="20"/>
                <w:szCs w:val="20"/>
              </w:rPr>
              <w:fldChar w:fldCharType="end"/>
            </w:r>
            <w:r w:rsidRPr="00152101">
              <w:rPr>
                <w:rFonts w:cs="Helvetica Neue"/>
                <w:sz w:val="20"/>
                <w:szCs w:val="20"/>
              </w:rPr>
              <w:t>. With fairly high probabilities of nuclear winter and civilization collapse given nuclear war, this is order of magnitude 10% this century.</w:t>
            </w:r>
          </w:p>
          <w:p w14:paraId="452E8237" w14:textId="55DFD6E9" w:rsidR="00F14D99" w:rsidRPr="0009222C" w:rsidRDefault="00F14D99" w:rsidP="00ED5209">
            <w:pPr>
              <w:widowControl w:val="0"/>
              <w:ind w:right="176"/>
              <w:jc w:val="both"/>
              <w:rPr>
                <w:rFonts w:cs="Helvetica Neue"/>
                <w:sz w:val="20"/>
                <w:szCs w:val="20"/>
              </w:rPr>
            </w:pPr>
            <w:r w:rsidRPr="0009222C">
              <w:rPr>
                <w:rFonts w:cs="Helvetica Neue"/>
                <w:sz w:val="20"/>
                <w:szCs w:val="20"/>
              </w:rPr>
              <w:t>We should also take into consideration that despite reductions in nuclear weapons, a new nuclear arms race is possible in the 21st century. Such a race may include more devastating weapons or cheaper manufacturing methods. Nuclear war could include the creation of large cobalt bombs as doomsday weapons or attacks on nuclear power plants. It could also start a chain of events which result in civilization collapse.</w:t>
            </w:r>
          </w:p>
          <w:p w14:paraId="244651D2" w14:textId="311A385B" w:rsidR="00F14D99" w:rsidRPr="0009222C" w:rsidRDefault="00F14D99" w:rsidP="00ED5209">
            <w:pPr>
              <w:widowControl w:val="0"/>
              <w:jc w:val="center"/>
              <w:rPr>
                <w:rFonts w:cs="Helvetica Neue"/>
                <w:b/>
                <w:sz w:val="20"/>
                <w:szCs w:val="20"/>
              </w:rPr>
            </w:pPr>
          </w:p>
          <w:p w14:paraId="6120D4C1" w14:textId="73CDD230" w:rsidR="00F14D99" w:rsidRPr="00152101" w:rsidRDefault="00F14D99" w:rsidP="008A674A">
            <w:pPr>
              <w:widowControl w:val="0"/>
              <w:jc w:val="both"/>
              <w:rPr>
                <w:sz w:val="20"/>
                <w:szCs w:val="20"/>
              </w:rPr>
            </w:pPr>
            <w:r w:rsidRPr="0009222C">
              <w:rPr>
                <w:rFonts w:cs="Helvetica Neue"/>
                <w:b/>
                <w:sz w:val="20"/>
                <w:szCs w:val="20"/>
              </w:rPr>
              <w:t>Nanotechnology risks.</w:t>
            </w:r>
            <w:r w:rsidRPr="0009222C">
              <w:rPr>
                <w:rFonts w:cs="Helvetica Neue"/>
                <w:sz w:val="20"/>
                <w:szCs w:val="20"/>
              </w:rPr>
              <w:t xml:space="preserve"> Although molecular manufacturing can be achieved without self-replicating machines </w:t>
            </w:r>
            <w:r w:rsidRPr="00152101">
              <w:rPr>
                <w:rFonts w:cs="Helvetica Neue"/>
                <w:sz w:val="20"/>
                <w:szCs w:val="20"/>
              </w:rPr>
              <w:fldChar w:fldCharType="begin"/>
            </w:r>
            <w:r w:rsidRPr="0009222C">
              <w:rPr>
                <w:rFonts w:cs="Helvetica Neue"/>
                <w:sz w:val="20"/>
                <w:szCs w:val="20"/>
              </w:rPr>
              <w:instrText xml:space="preserve"> ADDIN ZOTERO_ITEM CSL_CITATION {"citationID":"fpeehhlum","properties":{"formattedCitation":"(Drexler &amp; Phoenix, 2004)","plainCitation":"(Drexler &amp; Phoenix, 2004)"},"citationItems":[{"id":667,"uris":["http://zotero.org/users/3736454/items/FEFXXM7D"],"uri":["http://zotero.org/users/3736454/items/FEFXXM7D"],"itemData":{"id":667,"type":"article-journal","title":"Safe exponential manufacturing","container-title":"Nanotechnology","page":"869","volume":"15","author":[{"family":"Drexler","given":"Eric"},{"family":"Phoenix","given":"Chris"}],"issued":{"date-parts":[["2004"]]}}}],"schema":"https://github.com/citation-style-language/schema/raw/master/csl-citation.json"} </w:instrText>
            </w:r>
            <w:r w:rsidRPr="00152101">
              <w:rPr>
                <w:rFonts w:cs="Helvetica Neue"/>
                <w:sz w:val="20"/>
                <w:szCs w:val="20"/>
              </w:rPr>
              <w:fldChar w:fldCharType="separate"/>
            </w:r>
            <w:r w:rsidRPr="00152101">
              <w:rPr>
                <w:sz w:val="20"/>
              </w:rPr>
              <w:t>(Drexler &amp; Phoenix, 2004)</w:t>
            </w:r>
            <w:r w:rsidRPr="00152101">
              <w:rPr>
                <w:rFonts w:cs="Helvetica Neue"/>
                <w:sz w:val="20"/>
                <w:szCs w:val="20"/>
              </w:rPr>
              <w:fldChar w:fldCharType="end"/>
            </w:r>
            <w:r w:rsidRPr="00152101">
              <w:rPr>
                <w:sz w:val="20"/>
                <w:szCs w:val="20"/>
              </w:rPr>
              <w:t>, technological fascination with biological systems makes it li</w:t>
            </w:r>
            <w:r w:rsidRPr="0009222C">
              <w:rPr>
                <w:sz w:val="20"/>
                <w:szCs w:val="20"/>
              </w:rPr>
              <w:t xml:space="preserve">kely that self-replicating machines will be created. Moreover, catastrophic uses of nanotechnology needn’t be due to accident, but also due to the actions of purposeful malignant agents. </w:t>
            </w:r>
            <w:r w:rsidRPr="0009222C">
              <w:rPr>
                <w:rFonts w:cs="Helvetica Neue"/>
                <w:sz w:val="20"/>
                <w:szCs w:val="20"/>
              </w:rPr>
              <w:t xml:space="preserve">Therefore, we estimate the chance of runaway self-replicating machines causing “gray goo” and thus human extinction to be one per cent in this century. There could also be extinction risks from weapons produced by safe exponential molecular manufacturing. See also </w:t>
            </w:r>
            <w:r w:rsidRPr="00152101">
              <w:rPr>
                <w:sz w:val="20"/>
                <w:szCs w:val="20"/>
              </w:rPr>
              <w:fldChar w:fldCharType="begin"/>
            </w:r>
            <w:r w:rsidRPr="0009222C">
              <w:rPr>
                <w:sz w:val="20"/>
                <w:szCs w:val="20"/>
              </w:rPr>
              <w:instrText xml:space="preserve"> ADDIN ZOTERO_ITEM CSL_CITATION {"citationID":"lTWzug8q","properties":{"formattedCitation":"(Turchin, 2016)","plainCitation":"(Turchin, 2016)","dontUpdate":true},"citationItems":[{"id":726,"uris":["http://zotero.org/users/3736454/items/GCKBQ6IR"],"uri":["http://zotero.org/users/3736454/items/GCKBQ6IR"],"itemData":{"id":726,"type":"article","title":"The map of nanotech risks","URL":"http://lesswrong.com/lw/ncs/the_map_of_nanotech_global_catastrophic_risks/","author":[{"family":"Turchin","given":"A."}],"issued":{"date-parts":[["2016"]]}}}],"schema":"https://github.com/citation-style-language/schema/raw/master/csl-citation.json"} </w:instrText>
            </w:r>
            <w:r w:rsidRPr="00152101">
              <w:rPr>
                <w:sz w:val="20"/>
                <w:szCs w:val="20"/>
              </w:rPr>
              <w:fldChar w:fldCharType="separate"/>
            </w:r>
            <w:r w:rsidRPr="00152101">
              <w:rPr>
                <w:rFonts w:cs="Helvetica Neue"/>
                <w:sz w:val="20"/>
                <w:szCs w:val="20"/>
              </w:rPr>
              <w:t>(Turchin, 2016)</w:t>
            </w:r>
            <w:r w:rsidRPr="00152101">
              <w:rPr>
                <w:sz w:val="20"/>
                <w:szCs w:val="20"/>
              </w:rPr>
              <w:fldChar w:fldCharType="end"/>
            </w:r>
            <w:r w:rsidRPr="00152101">
              <w:rPr>
                <w:sz w:val="20"/>
                <w:szCs w:val="20"/>
              </w:rPr>
              <w:t>.</w:t>
            </w:r>
          </w:p>
          <w:p w14:paraId="438EE4B4" w14:textId="77777777" w:rsidR="00F14D99" w:rsidRPr="0009222C" w:rsidRDefault="00F14D99" w:rsidP="00ED5209">
            <w:pPr>
              <w:pStyle w:val="NoSpacing"/>
              <w:ind w:right="176"/>
              <w:rPr>
                <w:rFonts w:ascii="Verdana" w:eastAsiaTheme="minorEastAsia" w:hAnsi="Verdana" w:cs="Helvetica Neue"/>
                <w:sz w:val="20"/>
                <w:szCs w:val="20"/>
              </w:rPr>
            </w:pPr>
          </w:p>
          <w:p w14:paraId="57CC1152" w14:textId="0C0AA249" w:rsidR="00F14D99" w:rsidRPr="0009222C" w:rsidRDefault="00F14D99" w:rsidP="00ED5209">
            <w:pPr>
              <w:pStyle w:val="NoSpacing"/>
              <w:ind w:right="176"/>
              <w:jc w:val="both"/>
              <w:rPr>
                <w:rFonts w:ascii="Verdana" w:eastAsiaTheme="minorEastAsia" w:hAnsi="Verdana" w:cs="Helvetica Neue"/>
                <w:sz w:val="20"/>
                <w:szCs w:val="20"/>
              </w:rPr>
            </w:pPr>
            <w:r w:rsidRPr="0009222C">
              <w:rPr>
                <w:rFonts w:ascii="Verdana" w:hAnsi="Verdana" w:cs="Helvetica Neue"/>
                <w:b/>
                <w:sz w:val="20"/>
                <w:szCs w:val="20"/>
              </w:rPr>
              <w:lastRenderedPageBreak/>
              <w:t>Artificial pandemic and other risks from synthetic biology.</w:t>
            </w:r>
            <w:r w:rsidRPr="0009222C">
              <w:rPr>
                <w:rFonts w:ascii="Verdana" w:hAnsi="Verdana" w:cs="Helvetica Neue"/>
                <w:sz w:val="20"/>
                <w:szCs w:val="20"/>
              </w:rPr>
              <w:t xml:space="preserve"> </w:t>
            </w:r>
            <w:r w:rsidRPr="0009222C">
              <w:rPr>
                <w:rFonts w:ascii="Verdana" w:eastAsiaTheme="minorEastAsia" w:hAnsi="Verdana" w:cs="Helvetica Neue"/>
                <w:sz w:val="20"/>
                <w:szCs w:val="20"/>
              </w:rPr>
              <w:t xml:space="preserve">An artificial multipandemic is a situation in which multiple (even hundreds) of individual viruses created through synthetic biology are released simultaneously either by a terrorist state or as a result of the independent activity of biohackers </w:t>
            </w:r>
            <w:r w:rsidRPr="0009222C">
              <w:rPr>
                <w:rFonts w:ascii="Verdana" w:hAnsi="Verdana"/>
                <w:sz w:val="20"/>
                <w:szCs w:val="20"/>
              </w:rPr>
              <w:fldChar w:fldCharType="begin"/>
            </w:r>
            <w:r w:rsidR="0077411B" w:rsidRPr="0009222C">
              <w:rPr>
                <w:rFonts w:ascii="Verdana" w:hAnsi="Verdana"/>
                <w:sz w:val="20"/>
                <w:szCs w:val="20"/>
              </w:rPr>
              <w:instrText xml:space="preserve"> ADDIN ZOTERO_ITEM CSL_CITATION {"citationID":"EloPVYwz","properties":{"formattedCitation":"(Turchin, Green, &amp; Dekenbergern, 2017)","plainCitation":"(Turchin, Green, &amp; Dekenbergern, 2017)"},"citationItems":[{"id":725,"uris":["http://zotero.org/users/3736454/items/CXEEI6FQ"],"uri":["http://zotero.org/users/3736454/items/CXEEI6FQ"],"itemData":{"id":725,"type":"article-journal","title":"Multiple Simultaneous Pandemics as Most Dangerous Global Catastrophic Risk Connected with Bioweapons and Synthetic Biology","container-title":"Forthcoming","author":[{"family":"Turchin","given":"A."},{"family":"Green","given":"B."},{"family":"Dekenbergern","given":"D."}],"issued":{"date-parts":[["2017"]]}}}],"schema":"https://github.com/citation-style-language/schema/raw/master/csl-citation.json"} </w:instrText>
            </w:r>
            <w:r w:rsidRPr="0009222C">
              <w:rPr>
                <w:rFonts w:ascii="Verdana" w:hAnsi="Verdana"/>
                <w:sz w:val="20"/>
                <w:szCs w:val="20"/>
              </w:rPr>
              <w:fldChar w:fldCharType="separate"/>
            </w:r>
            <w:r w:rsidR="0077411B" w:rsidRPr="0009222C">
              <w:rPr>
                <w:rFonts w:ascii="Verdana" w:eastAsiaTheme="minorEastAsia" w:hAnsi="Verdana" w:cs="Helvetica Neue"/>
                <w:sz w:val="20"/>
                <w:szCs w:val="20"/>
              </w:rPr>
              <w:t>(Turchin, Green, &amp; Dekenbergern, 2017)</w:t>
            </w:r>
            <w:r w:rsidRPr="0009222C">
              <w:rPr>
                <w:rFonts w:ascii="Verdana" w:hAnsi="Verdana"/>
                <w:sz w:val="20"/>
                <w:szCs w:val="20"/>
              </w:rPr>
              <w:fldChar w:fldCharType="end"/>
            </w:r>
            <w:r w:rsidRPr="0009222C">
              <w:rPr>
                <w:rFonts w:ascii="Verdana" w:eastAsiaTheme="minorEastAsia" w:hAnsi="Verdana" w:cs="Helvetica Neue"/>
                <w:sz w:val="20"/>
                <w:szCs w:val="20"/>
              </w:rPr>
              <w:t xml:space="preserve">. Because the capacity to create such a multipandemic could arrive as early as within the next ten to thirty years (as all the needed technologies already exist), it could overshadow future risks, like nanotech and AI, so we give it a higher estimate. There are also other possible risks, connected with synthetic biology, which are widely recognized as serious </w:t>
            </w:r>
            <w:r w:rsidRPr="0009222C">
              <w:rPr>
                <w:rFonts w:ascii="Verdana" w:hAnsi="Verdana" w:cs="Helvetica Neue"/>
                <w:sz w:val="20"/>
                <w:szCs w:val="20"/>
              </w:rPr>
              <w:fldChar w:fldCharType="begin"/>
            </w:r>
            <w:r w:rsidRPr="0009222C">
              <w:rPr>
                <w:rFonts w:ascii="Verdana" w:hAnsi="Verdana" w:cs="Helvetica Neue"/>
                <w:sz w:val="20"/>
                <w:szCs w:val="20"/>
              </w:rPr>
              <w:instrText xml:space="preserve"> ADDIN ZOTERO_ITEM CSL_CITATION {"citationID":"2epc88426g","properties":{"formattedCitation":"(Bostrom, 2002)","plainCitation":"(Bostrom, 2002)"},"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Pr="0009222C">
              <w:rPr>
                <w:rFonts w:ascii="Verdana" w:hAnsi="Verdana" w:cs="Helvetica Neue"/>
                <w:sz w:val="20"/>
                <w:szCs w:val="20"/>
              </w:rPr>
              <w:fldChar w:fldCharType="separate"/>
            </w:r>
            <w:r w:rsidRPr="0009222C">
              <w:rPr>
                <w:rFonts w:ascii="Verdana" w:hAnsi="Verdana"/>
                <w:sz w:val="20"/>
              </w:rPr>
              <w:t>(Bostrom, 2002)</w:t>
            </w:r>
            <w:r w:rsidRPr="0009222C">
              <w:rPr>
                <w:rFonts w:ascii="Verdana" w:hAnsi="Verdana" w:cs="Helvetica Neue"/>
                <w:sz w:val="20"/>
                <w:szCs w:val="20"/>
              </w:rPr>
              <w:fldChar w:fldCharType="end"/>
            </w:r>
            <w:r w:rsidRPr="0009222C">
              <w:rPr>
                <w:rFonts w:ascii="Verdana" w:hAnsi="Verdana" w:cs="Helvetica Neue"/>
                <w:sz w:val="20"/>
                <w:szCs w:val="20"/>
              </w:rPr>
              <w:t>.</w:t>
            </w:r>
          </w:p>
          <w:p w14:paraId="6D6938AC" w14:textId="77777777" w:rsidR="00F14D99" w:rsidRPr="0009222C" w:rsidRDefault="00F14D99" w:rsidP="00C567A8">
            <w:pPr>
              <w:widowControl w:val="0"/>
              <w:jc w:val="both"/>
              <w:rPr>
                <w:rFonts w:cs="Helvetica Neue"/>
                <w:sz w:val="20"/>
                <w:szCs w:val="20"/>
              </w:rPr>
            </w:pPr>
          </w:p>
          <w:p w14:paraId="78B002CF" w14:textId="5CBD8865" w:rsidR="00F14D99" w:rsidRPr="0009222C" w:rsidRDefault="00F14D99" w:rsidP="00C567A8">
            <w:pPr>
              <w:widowControl w:val="0"/>
              <w:jc w:val="both"/>
              <w:rPr>
                <w:sz w:val="20"/>
                <w:szCs w:val="20"/>
              </w:rPr>
            </w:pPr>
            <w:r w:rsidRPr="0009222C">
              <w:rPr>
                <w:rFonts w:cs="Helvetica Neue"/>
                <w:b/>
                <w:sz w:val="20"/>
                <w:szCs w:val="20"/>
              </w:rPr>
              <w:t xml:space="preserve">Agricultural catastrophe. </w:t>
            </w:r>
            <w:r w:rsidRPr="0009222C">
              <w:rPr>
                <w:rFonts w:cs="Helvetica Neue"/>
                <w:sz w:val="20"/>
                <w:szCs w:val="20"/>
              </w:rPr>
              <w:t xml:space="preserve">There is about a one per cent risk per year of a ten per cent global agricultural shortfall occurring due to a large volcanic eruption, a medium asteroid or comet impact, regional nuclear war, abrupt climate change, or extreme weather causing multiple breadbasket failures </w:t>
            </w:r>
            <w:r w:rsidRPr="00152101">
              <w:rPr>
                <w:sz w:val="20"/>
                <w:szCs w:val="20"/>
              </w:rPr>
              <w:fldChar w:fldCharType="begin"/>
            </w:r>
            <w:r w:rsidR="001C19F8" w:rsidRPr="0009222C">
              <w:rPr>
                <w:sz w:val="20"/>
                <w:szCs w:val="20"/>
              </w:rPr>
              <w:instrText xml:space="preserve"> ADDIN ZOTERO_ITEM CSL_CITATION {"citationID":"CvMdHyLD","properties":{"formattedCitation":"(D. C. Denkenberger &amp; Pearce, 2016)","plainCitation":"(D. C. Denkenberger &amp; Pearce, 2016)","dontUpdate":true},"citationItems":[{"id":691,"uris":["http://zotero.org/users/3736454/items/QA4262GW"],"uri":["http://zotero.org/users/3736454/items/QA4262GW"],"itemData":{"id":691,"type":"article-journal","title":"Cost-Effectiveness of Interventions for Alternate Food to Address Agricultural Catastrophes Globally.","container-title":"International Journal of Disaster Risk Science","page":"205–215","volume":"7","issue":"3","language":"en","author":[{"family":"Denkenberger","given":"D."},{"family":"Pearce","given":"J. M."}],"issued":{"date-parts":[["2016"]]}}}],"schema":"https://github.com/citation-style-language/schema/raw/master/csl-citation.json"} </w:instrText>
            </w:r>
            <w:r w:rsidRPr="00152101">
              <w:rPr>
                <w:sz w:val="20"/>
                <w:szCs w:val="20"/>
              </w:rPr>
              <w:fldChar w:fldCharType="separate"/>
            </w:r>
            <w:r w:rsidRPr="00152101">
              <w:rPr>
                <w:rFonts w:cs="Helvetica Neue"/>
                <w:sz w:val="20"/>
                <w:szCs w:val="20"/>
              </w:rPr>
              <w:t>(Denkenberger 2016)</w:t>
            </w:r>
            <w:r w:rsidRPr="00152101">
              <w:rPr>
                <w:sz w:val="20"/>
                <w:szCs w:val="20"/>
              </w:rPr>
              <w:fldChar w:fldCharType="end"/>
            </w:r>
            <w:r w:rsidRPr="00152101">
              <w:rPr>
                <w:sz w:val="20"/>
                <w:szCs w:val="20"/>
              </w:rPr>
              <w:t>. This could lead to 10% mortality.</w:t>
            </w:r>
          </w:p>
          <w:p w14:paraId="2C44FB4B" w14:textId="77777777" w:rsidR="00F14D99" w:rsidRPr="0009222C" w:rsidRDefault="00F14D99" w:rsidP="00ED5209">
            <w:pPr>
              <w:pStyle w:val="NoSpacing"/>
              <w:ind w:right="176"/>
              <w:jc w:val="both"/>
              <w:rPr>
                <w:rFonts w:ascii="Verdana" w:eastAsiaTheme="minorEastAsia" w:hAnsi="Verdana" w:cs="Helvetica Neue"/>
                <w:sz w:val="20"/>
                <w:szCs w:val="20"/>
              </w:rPr>
            </w:pPr>
          </w:p>
          <w:p w14:paraId="3345A5C1" w14:textId="77777777" w:rsidR="00F14D99" w:rsidRPr="0009222C" w:rsidRDefault="00F14D99" w:rsidP="00EF4F68">
            <w:pPr>
              <w:widowControl w:val="0"/>
              <w:ind w:right="176"/>
              <w:jc w:val="both"/>
              <w:rPr>
                <w:rFonts w:cs="Helvetica Neue"/>
                <w:sz w:val="20"/>
                <w:szCs w:val="20"/>
              </w:rPr>
            </w:pPr>
          </w:p>
        </w:tc>
      </w:tr>
      <w:tr w:rsidR="00833E58" w:rsidRPr="0009222C" w14:paraId="346736D9" w14:textId="77777777" w:rsidTr="0077411B">
        <w:tc>
          <w:tcPr>
            <w:tcW w:w="2386" w:type="dxa"/>
            <w:shd w:val="clear" w:color="auto" w:fill="auto"/>
            <w:tcMar>
              <w:left w:w="88" w:type="dxa"/>
            </w:tcMar>
          </w:tcPr>
          <w:p w14:paraId="4A4A77CD" w14:textId="77777777" w:rsidR="00F14D99" w:rsidRPr="0009222C" w:rsidRDefault="00F14D99" w:rsidP="00ED5209">
            <w:pPr>
              <w:widowControl w:val="0"/>
              <w:spacing w:line="320" w:lineRule="atLeast"/>
              <w:rPr>
                <w:rFonts w:cs="Helvetica Neue"/>
                <w:b/>
                <w:sz w:val="10"/>
                <w:szCs w:val="10"/>
              </w:rPr>
            </w:pPr>
          </w:p>
          <w:p w14:paraId="2FD5301F" w14:textId="7902C695" w:rsidR="00F14D99" w:rsidRPr="0009222C" w:rsidRDefault="00F14D99" w:rsidP="00897D6D">
            <w:pPr>
              <w:widowControl w:val="0"/>
              <w:spacing w:line="320" w:lineRule="atLeast"/>
              <w:rPr>
                <w:rFonts w:cs="Helvetica Neue"/>
                <w:sz w:val="20"/>
                <w:szCs w:val="20"/>
              </w:rPr>
            </w:pPr>
            <w:r w:rsidRPr="0009222C">
              <w:rPr>
                <w:rFonts w:cs="Helvetica Neue"/>
                <w:b/>
                <w:sz w:val="20"/>
                <w:szCs w:val="20"/>
              </w:rPr>
              <w:t xml:space="preserve">Red </w:t>
            </w:r>
          </w:p>
        </w:tc>
        <w:tc>
          <w:tcPr>
            <w:tcW w:w="8363" w:type="dxa"/>
          </w:tcPr>
          <w:p w14:paraId="37F821C7" w14:textId="44C087BA" w:rsidR="00F14D99" w:rsidRPr="0009222C" w:rsidRDefault="00F14D99" w:rsidP="00F220B3">
            <w:pPr>
              <w:widowControl w:val="0"/>
              <w:ind w:right="176"/>
              <w:jc w:val="both"/>
              <w:rPr>
                <w:sz w:val="20"/>
                <w:szCs w:val="20"/>
              </w:rPr>
            </w:pPr>
            <w:r w:rsidRPr="0009222C">
              <w:rPr>
                <w:rFonts w:cs="Helvetica Neue"/>
                <w:b/>
                <w:sz w:val="20"/>
                <w:szCs w:val="20"/>
              </w:rPr>
              <w:t>AI risks.</w:t>
            </w:r>
            <w:r w:rsidRPr="0009222C">
              <w:rPr>
                <w:rFonts w:cs="Helvetica Neue"/>
                <w:sz w:val="20"/>
                <w:szCs w:val="20"/>
              </w:rPr>
              <w:t xml:space="preserve"> The risks connected with the possible creation of non-aligned Strong AI are discussed by </w:t>
            </w:r>
            <w:r w:rsidRPr="00152101">
              <w:rPr>
                <w:sz w:val="20"/>
                <w:szCs w:val="20"/>
              </w:rPr>
              <w:fldChar w:fldCharType="begin"/>
            </w:r>
            <w:r w:rsidRPr="0009222C">
              <w:rPr>
                <w:sz w:val="20"/>
                <w:szCs w:val="20"/>
              </w:rPr>
              <w:instrText xml:space="preserve"> ADDIN ZOTERO_ITEM CSL_CITATION {"citationID":"lizx1wwV","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152101">
              <w:rPr>
                <w:sz w:val="20"/>
                <w:szCs w:val="20"/>
              </w:rPr>
              <w:fldChar w:fldCharType="separate"/>
            </w:r>
            <w:r w:rsidRPr="00152101">
              <w:rPr>
                <w:sz w:val="20"/>
              </w:rPr>
              <w:t>(Bostrom, 2014)</w:t>
            </w:r>
            <w:r w:rsidRPr="00152101">
              <w:rPr>
                <w:sz w:val="20"/>
                <w:szCs w:val="20"/>
              </w:rPr>
              <w:fldChar w:fldCharType="end"/>
            </w:r>
            <w:r w:rsidRPr="00152101">
              <w:rPr>
                <w:rFonts w:cs="Helvetica Neue"/>
                <w:sz w:val="20"/>
                <w:szCs w:val="20"/>
              </w:rPr>
              <w:t xml:space="preserve">, </w:t>
            </w:r>
            <w:r w:rsidRPr="00152101">
              <w:rPr>
                <w:sz w:val="20"/>
                <w:szCs w:val="20"/>
              </w:rPr>
              <w:fldChar w:fldCharType="begin"/>
            </w:r>
            <w:r w:rsidRPr="0009222C">
              <w:rPr>
                <w:sz w:val="20"/>
                <w:szCs w:val="20"/>
              </w:rPr>
              <w:instrText xml:space="preserve"> ADDIN ZOTERO_ITEM CSL_CITATION {"citationID":"fDnITSwk","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152101">
              <w:rPr>
                <w:sz w:val="20"/>
                <w:szCs w:val="20"/>
              </w:rPr>
              <w:fldChar w:fldCharType="separate"/>
            </w:r>
            <w:r w:rsidRPr="00152101">
              <w:rPr>
                <w:sz w:val="20"/>
              </w:rPr>
              <w:t>(Yudkowsky, 2008)</w:t>
            </w:r>
            <w:r w:rsidRPr="00152101">
              <w:rPr>
                <w:sz w:val="20"/>
                <w:szCs w:val="20"/>
              </w:rPr>
              <w:fldChar w:fldCharType="end"/>
            </w:r>
            <w:r w:rsidRPr="00152101">
              <w:rPr>
                <w:rFonts w:cs="Helvetica Neue"/>
                <w:sz w:val="20"/>
                <w:szCs w:val="20"/>
              </w:rPr>
              <w:t xml:space="preserve">, </w:t>
            </w:r>
            <w:r w:rsidRPr="00152101">
              <w:rPr>
                <w:sz w:val="20"/>
                <w:szCs w:val="20"/>
              </w:rPr>
              <w:fldChar w:fldCharType="begin"/>
            </w:r>
            <w:r w:rsidRPr="0009222C">
              <w:rPr>
                <w:sz w:val="20"/>
                <w:szCs w:val="20"/>
              </w:rPr>
              <w:instrText xml:space="preserve"> ADDIN ZOTERO_ITEM CSL_CITATION {"citationID":"vhXRUqBc","properties":{"formattedCitation":"(Yampolskiy &amp; Fox, 2013)","plainCitation":"(Yampolskiy &amp; Fox, 2013)"},"citationItems":[{"id":212,"uris":["http://zotero.org/users/3736454/items/6JDTQR6V"],"uri":["http://zotero.org/users/3736454/items/6JDTQR6V"],"itemData":{"id":212,"type":"article-journal","title":"Safety Engineering for Artificial General Intelligence","URL":"https://intelligence.org/files/SafetyEngineering.pdf","language":"en","author":[{"family":"Yampolskiy","given":"R."},{"family":"Fox","given":"J."}],"issued":{"date-parts":[["2013"]]}}}],"schema":"https://github.com/citation-style-language/schema/raw/master/csl-citation.json"} </w:instrText>
            </w:r>
            <w:r w:rsidRPr="00152101">
              <w:rPr>
                <w:sz w:val="20"/>
                <w:szCs w:val="20"/>
              </w:rPr>
              <w:fldChar w:fldCharType="separate"/>
            </w:r>
            <w:r w:rsidRPr="00152101">
              <w:rPr>
                <w:sz w:val="20"/>
              </w:rPr>
              <w:t>(Yampolskiy &amp; Fox, 2013)</w:t>
            </w:r>
            <w:r w:rsidRPr="00152101">
              <w:rPr>
                <w:sz w:val="20"/>
                <w:szCs w:val="20"/>
              </w:rPr>
              <w:fldChar w:fldCharType="end"/>
            </w:r>
            <w:r w:rsidRPr="00152101">
              <w:rPr>
                <w:rFonts w:cs="Helvetica Neue"/>
                <w:sz w:val="20"/>
                <w:szCs w:val="20"/>
              </w:rPr>
              <w:t xml:space="preserve"> and others. It is widely recognized as the most serious X risk. AI could start an “intelligence explosion wave” through the Universe, which could </w:t>
            </w:r>
            <w:r w:rsidRPr="0009222C">
              <w:rPr>
                <w:rFonts w:cs="Helvetica Neue"/>
                <w:sz w:val="20"/>
                <w:szCs w:val="20"/>
              </w:rPr>
              <w:t xml:space="preserve">prevent appearance of the other civilizations before they create their own AI. </w:t>
            </w:r>
          </w:p>
          <w:p w14:paraId="6AC41400" w14:textId="77777777" w:rsidR="00F14D99" w:rsidRPr="0009222C" w:rsidRDefault="00F14D99" w:rsidP="00ED5209">
            <w:pPr>
              <w:widowControl w:val="0"/>
              <w:rPr>
                <w:rFonts w:cs="Helvetica Neue"/>
                <w:color w:val="000000" w:themeColor="text1"/>
                <w:sz w:val="20"/>
                <w:szCs w:val="20"/>
              </w:rPr>
            </w:pPr>
          </w:p>
          <w:p w14:paraId="5D26CBD9" w14:textId="77777777" w:rsidR="00F14D99" w:rsidRPr="0009222C" w:rsidRDefault="00F14D99" w:rsidP="008A674A">
            <w:pPr>
              <w:widowControl w:val="0"/>
              <w:jc w:val="both"/>
              <w:rPr>
                <w:rFonts w:cs="Helvetica Neue"/>
                <w:sz w:val="20"/>
                <w:szCs w:val="20"/>
              </w:rPr>
            </w:pPr>
          </w:p>
        </w:tc>
      </w:tr>
      <w:tr w:rsidR="00833E58" w:rsidRPr="0009222C" w14:paraId="371AEBDA" w14:textId="77777777" w:rsidTr="0077411B">
        <w:tc>
          <w:tcPr>
            <w:tcW w:w="2386" w:type="dxa"/>
            <w:shd w:val="clear" w:color="auto" w:fill="auto"/>
            <w:tcMar>
              <w:left w:w="88" w:type="dxa"/>
            </w:tcMar>
          </w:tcPr>
          <w:p w14:paraId="331B1F2C" w14:textId="7C4AF64B" w:rsidR="00F14D99" w:rsidRPr="0009222C" w:rsidRDefault="00F14D99" w:rsidP="00ED5209">
            <w:pPr>
              <w:widowControl w:val="0"/>
              <w:spacing w:line="320" w:lineRule="atLeast"/>
              <w:rPr>
                <w:rFonts w:cs="Helvetica Neue"/>
                <w:b/>
                <w:sz w:val="20"/>
                <w:szCs w:val="20"/>
              </w:rPr>
            </w:pPr>
            <w:r w:rsidRPr="0009222C">
              <w:rPr>
                <w:rFonts w:cs="Helvetica Neue"/>
                <w:b/>
                <w:sz w:val="20"/>
                <w:szCs w:val="20"/>
              </w:rPr>
              <w:t>Purple</w:t>
            </w:r>
          </w:p>
        </w:tc>
        <w:tc>
          <w:tcPr>
            <w:tcW w:w="8363" w:type="dxa"/>
          </w:tcPr>
          <w:p w14:paraId="5D01CFF5" w14:textId="04919473" w:rsidR="00F14D99" w:rsidRPr="0009222C" w:rsidRDefault="00F14D99" w:rsidP="00A36461">
            <w:pPr>
              <w:widowControl w:val="0"/>
              <w:rPr>
                <w:rFonts w:cs="Helvetica Neue"/>
                <w:b/>
                <w:sz w:val="20"/>
                <w:szCs w:val="20"/>
              </w:rPr>
            </w:pPr>
            <w:r w:rsidRPr="0009222C">
              <w:rPr>
                <w:rFonts w:cs="Helvetica Neue"/>
                <w:b/>
                <w:sz w:val="20"/>
                <w:szCs w:val="20"/>
              </w:rPr>
              <w:t>Something like the Caribbean crisis in the past, but larger size.</w:t>
            </w:r>
          </w:p>
          <w:p w14:paraId="2993D9F3" w14:textId="35E52FAA" w:rsidR="00F14D99" w:rsidRPr="0009222C" w:rsidRDefault="00F14D99" w:rsidP="00A36461">
            <w:pPr>
              <w:widowControl w:val="0"/>
              <w:jc w:val="both"/>
              <w:rPr>
                <w:rFonts w:cs="Helvetica Neue"/>
                <w:sz w:val="20"/>
                <w:szCs w:val="20"/>
              </w:rPr>
            </w:pPr>
            <w:r w:rsidRPr="0009222C">
              <w:rPr>
                <w:rFonts w:cs="Helvetica Neue"/>
                <w:sz w:val="20"/>
                <w:szCs w:val="20"/>
              </w:rPr>
              <w:t xml:space="preserve">Currently, there are no known purple risks. If we could be sure that Strong AI will appear in the next 100 years and would probably be negative, it would constitute a purple risk. </w:t>
            </w:r>
          </w:p>
          <w:p w14:paraId="0AAA01FD" w14:textId="064546F4" w:rsidR="00F14D99" w:rsidRPr="0009222C" w:rsidRDefault="00F14D99">
            <w:pPr>
              <w:widowControl w:val="0"/>
              <w:jc w:val="both"/>
              <w:rPr>
                <w:rFonts w:cs="Helvetica Neue"/>
                <w:b/>
                <w:sz w:val="20"/>
                <w:szCs w:val="20"/>
              </w:rPr>
            </w:pPr>
            <w:r w:rsidRPr="0009222C">
              <w:rPr>
                <w:rFonts w:cs="Helvetica Neue"/>
                <w:color w:val="000000" w:themeColor="text1"/>
                <w:sz w:val="20"/>
                <w:szCs w:val="20"/>
              </w:rPr>
              <w:t xml:space="preserve">Another example would be the creation of a Doomsday weapon that could kill our species with global radiation poisoning (much greater ionizing radiation release than all of the current nuclear weapons) (Kahn, 1959). A further example would be a large incoming asteroid being located, or an extinction level pandemic has begun. These situations require quick and urgent effort on all levels. </w:t>
            </w:r>
          </w:p>
        </w:tc>
      </w:tr>
    </w:tbl>
    <w:p w14:paraId="29E3A447" w14:textId="77777777" w:rsidR="008A674A" w:rsidRPr="0009222C" w:rsidRDefault="008A674A" w:rsidP="008A674A">
      <w:pPr>
        <w:widowControl w:val="0"/>
        <w:jc w:val="both"/>
        <w:rPr>
          <w:rFonts w:cs="Helvetica Neue"/>
          <w:b/>
          <w:color w:val="000000" w:themeColor="text1"/>
          <w:sz w:val="16"/>
          <w:szCs w:val="16"/>
        </w:rPr>
      </w:pPr>
    </w:p>
    <w:p w14:paraId="44138CBA" w14:textId="0744949F" w:rsidR="008A674A" w:rsidRPr="0009222C" w:rsidRDefault="00EA3852" w:rsidP="0077411B">
      <w:pPr>
        <w:pStyle w:val="Heading2"/>
        <w:numPr>
          <w:ilvl w:val="0"/>
          <w:numId w:val="0"/>
        </w:numPr>
        <w:ind w:left="720"/>
      </w:pPr>
      <w:bookmarkStart w:id="22" w:name="_Toc489969922"/>
      <w:r w:rsidRPr="0009222C">
        <w:t>4</w:t>
      </w:r>
      <w:r w:rsidR="008A674A" w:rsidRPr="0009222C">
        <w:t>.</w:t>
      </w:r>
      <w:r w:rsidR="00097581" w:rsidRPr="0009222C">
        <w:t>7</w:t>
      </w:r>
      <w:r w:rsidR="008A674A" w:rsidRPr="0009222C">
        <w:t xml:space="preserve">. </w:t>
      </w:r>
      <w:r w:rsidR="00F33AA2" w:rsidRPr="0009222C">
        <w:t>Total risk estimation: r</w:t>
      </w:r>
      <w:r w:rsidR="008A674A" w:rsidRPr="0009222C">
        <w:t xml:space="preserve">ed </w:t>
      </w:r>
      <w:bookmarkEnd w:id="22"/>
    </w:p>
    <w:p w14:paraId="063E925D" w14:textId="77777777" w:rsidR="00256B34" w:rsidRPr="0009222C" w:rsidRDefault="00256B34" w:rsidP="00DE6265">
      <w:pPr>
        <w:widowControl w:val="0"/>
        <w:ind w:firstLine="720"/>
        <w:jc w:val="both"/>
      </w:pPr>
      <w:r w:rsidRPr="0009222C">
        <w:t xml:space="preserve">In addition to using our scale to rank particular risks, we can also use it to estimate our total risk. We think our total risk estimation puts us in the red category. </w:t>
      </w:r>
    </w:p>
    <w:p w14:paraId="001188E7" w14:textId="7ACC792A" w:rsidR="008A674A" w:rsidRPr="0009222C" w:rsidRDefault="00256B34" w:rsidP="00DE6265">
      <w:pPr>
        <w:widowControl w:val="0"/>
        <w:ind w:firstLine="720"/>
        <w:jc w:val="both"/>
      </w:pPr>
      <w:r w:rsidRPr="0009222C">
        <w:t>First, t</w:t>
      </w:r>
      <w:r w:rsidR="008A674A" w:rsidRPr="0009222C">
        <w:t>here are around ten main classes and many subtypes of</w:t>
      </w:r>
      <w:r w:rsidR="0010461C" w:rsidRPr="0009222C">
        <w:t xml:space="preserve"> </w:t>
      </w:r>
      <w:r w:rsidR="008A674A" w:rsidRPr="0009222C">
        <w:t xml:space="preserve">global </w:t>
      </w:r>
      <w:r w:rsidR="00F555DE" w:rsidRPr="0009222C">
        <w:t>catastrophes</w:t>
      </w:r>
      <w:r w:rsidR="008A674A" w:rsidRPr="0009222C">
        <w:t xml:space="preserve"> which could happen in the 21st century, and the number is </w:t>
      </w:r>
      <w:r w:rsidR="00431B2C" w:rsidRPr="0009222C">
        <w:t>increasing</w:t>
      </w:r>
      <w:r w:rsidR="008A674A" w:rsidRPr="0009222C">
        <w:t xml:space="preserve">. </w:t>
      </w:r>
      <w:r w:rsidRPr="0009222C">
        <w:t xml:space="preserve">Second, our </w:t>
      </w:r>
      <w:r w:rsidR="008A674A" w:rsidRPr="0009222C">
        <w:t xml:space="preserve">technology is growing exponentially and instruments of global destruction are becoming cheaper, especially in biotechnology. </w:t>
      </w:r>
      <w:r w:rsidRPr="0009222C">
        <w:t>Third, t</w:t>
      </w:r>
      <w:r w:rsidR="008A674A" w:rsidRPr="0009222C">
        <w:t>he world is divided into many nations and ideologies, with investments of a trillion dollars a year in weapons</w:t>
      </w:r>
      <w:r w:rsidR="000627A0" w:rsidRPr="0009222C">
        <w:t xml:space="preserve"> </w:t>
      </w:r>
      <w:r w:rsidR="00C42F67" w:rsidRPr="00152101">
        <w:fldChar w:fldCharType="begin"/>
      </w:r>
      <w:r w:rsidR="00C42F67" w:rsidRPr="0009222C">
        <w:instrText xml:space="preserve"> ADDIN ZOTERO_ITEM CSL_CITATION {"citationID":"wd1yFeIw","properties":{"formattedCitation":"(Starck, 2005)","plainCitation":"(Starck, 2005)"},"citationItems":[{"id":3352,"uris":["http://zotero.org/users/3736454/items/65E4Q5DA"],"uri":["http://zotero.org/users/3736454/items/65E4Q5DA"],"itemData":{"id":3352,"type":"article-journal","title":"World Military Spending Topped $1 Trillion in 2004","container-title":"Common Dreams News Center","page":"0607-03","volume":"7","journalAbbreviation":"Common Dreams News Center","author":[{"family":"Starck","given":"Peter"}],"issued":{"date-parts":[["2005"]]}}}],"schema":"https://github.com/citation-style-language/schema/raw/master/csl-citation.json"} </w:instrText>
      </w:r>
      <w:r w:rsidR="00C42F67" w:rsidRPr="00152101">
        <w:fldChar w:fldCharType="separate"/>
      </w:r>
      <w:r w:rsidR="00C42F67" w:rsidRPr="00152101">
        <w:rPr>
          <w:noProof/>
        </w:rPr>
        <w:t>(Starck, 2005)</w:t>
      </w:r>
      <w:r w:rsidR="00C42F67" w:rsidRPr="00152101">
        <w:fldChar w:fldCharType="end"/>
      </w:r>
      <w:r w:rsidR="008A674A" w:rsidRPr="00152101">
        <w:t xml:space="preserve">. </w:t>
      </w:r>
      <w:r w:rsidRPr="00152101">
        <w:t xml:space="preserve">Fourth, </w:t>
      </w:r>
      <w:r w:rsidR="00EA3852" w:rsidRPr="00152101">
        <w:t>m</w:t>
      </w:r>
      <w:r w:rsidR="008A674A" w:rsidRPr="0009222C">
        <w:t xml:space="preserve">ost governments are ignoring </w:t>
      </w:r>
      <w:r w:rsidR="007E6EE2" w:rsidRPr="0009222C">
        <w:t>X</w:t>
      </w:r>
      <w:r w:rsidR="008A674A" w:rsidRPr="0009222C">
        <w:t xml:space="preserve"> risks, and the total funding of </w:t>
      </w:r>
      <w:r w:rsidR="00A545FE" w:rsidRPr="0009222C">
        <w:t xml:space="preserve">X </w:t>
      </w:r>
      <w:r w:rsidR="008A674A" w:rsidRPr="0009222C">
        <w:t xml:space="preserve">risk related research </w:t>
      </w:r>
      <w:r w:rsidR="00C47491" w:rsidRPr="0009222C">
        <w:t>is relatively small.</w:t>
      </w:r>
      <w:r w:rsidR="008A674A" w:rsidRPr="0009222C">
        <w:t xml:space="preserve"> </w:t>
      </w:r>
      <w:r w:rsidRPr="0009222C">
        <w:t>Fifth, at the beginning of such rapid increases to our technological powers, w</w:t>
      </w:r>
      <w:r w:rsidR="008A674A" w:rsidRPr="0009222C">
        <w:t>e liv</w:t>
      </w:r>
      <w:r w:rsidRPr="0009222C">
        <w:t xml:space="preserve">e </w:t>
      </w:r>
      <w:r w:rsidRPr="0009222C">
        <w:lastRenderedPageBreak/>
        <w:t>during</w:t>
      </w:r>
      <w:r w:rsidR="008A674A" w:rsidRPr="0009222C">
        <w:t xml:space="preserve"> a special </w:t>
      </w:r>
      <w:r w:rsidRPr="0009222C">
        <w:t>moment in</w:t>
      </w:r>
      <w:r w:rsidR="008A674A" w:rsidRPr="0009222C">
        <w:t xml:space="preserve"> human history</w:t>
      </w:r>
      <w:r w:rsidRPr="0009222C">
        <w:t>. It is now that</w:t>
      </w:r>
      <w:r w:rsidR="008A674A" w:rsidRPr="0009222C">
        <w:t xml:space="preserve"> </w:t>
      </w:r>
      <w:r w:rsidR="00A545FE" w:rsidRPr="0009222C">
        <w:t xml:space="preserve">X </w:t>
      </w:r>
      <w:r w:rsidR="008A674A" w:rsidRPr="0009222C">
        <w:t xml:space="preserve">risk prevention measures are most needed. </w:t>
      </w:r>
      <w:r w:rsidRPr="0009222C">
        <w:t>Finally, sixth, m</w:t>
      </w:r>
      <w:r w:rsidR="008A674A" w:rsidRPr="0009222C">
        <w:t>ost likely there are many unknown risks, which we cannot estimate.</w:t>
      </w:r>
    </w:p>
    <w:p w14:paraId="2500A6A0" w14:textId="6831D3EB" w:rsidR="003878D0" w:rsidRPr="0009222C" w:rsidRDefault="00256B34" w:rsidP="002269D7">
      <w:pPr>
        <w:ind w:firstLine="720"/>
        <w:jc w:val="both"/>
      </w:pPr>
      <w:r w:rsidRPr="0009222C">
        <w:t>On this basis, we</w:t>
      </w:r>
      <w:r w:rsidR="00F33AA2" w:rsidRPr="0009222C">
        <w:t xml:space="preserve"> estimate total situation with global catastrophic and </w:t>
      </w:r>
      <w:r w:rsidR="007E6EE2" w:rsidRPr="0009222C">
        <w:t>X</w:t>
      </w:r>
      <w:r w:rsidR="00F33AA2" w:rsidRPr="0009222C">
        <w:t xml:space="preserve"> risks as </w:t>
      </w:r>
      <w:r w:rsidR="00F33AA2" w:rsidRPr="0009222C">
        <w:rPr>
          <w:b/>
        </w:rPr>
        <w:t>red</w:t>
      </w:r>
      <w:r w:rsidRPr="0009222C">
        <w:t>. T</w:t>
      </w:r>
      <w:r w:rsidR="00431B2C" w:rsidRPr="0009222C">
        <w:t>hat is</w:t>
      </w:r>
      <w:r w:rsidRPr="0009222C">
        <w:t>,</w:t>
      </w:r>
      <w:r w:rsidR="00431B2C" w:rsidRPr="0009222C">
        <w:t xml:space="preserve"> some kind of global catastrophe will most likely happen in the next 100 years. </w:t>
      </w:r>
      <w:r w:rsidR="00F33AA2" w:rsidRPr="0009222C">
        <w:t xml:space="preserve">This means that urgent global efforts are needed to lower </w:t>
      </w:r>
      <w:r w:rsidR="009F7899" w:rsidRPr="0009222C">
        <w:t xml:space="preserve">the </w:t>
      </w:r>
      <w:r w:rsidR="00F33AA2" w:rsidRPr="0009222C">
        <w:t>probability of human extinction.</w:t>
      </w:r>
    </w:p>
    <w:p w14:paraId="500575DB" w14:textId="77777777" w:rsidR="003878D0" w:rsidRPr="0009222C" w:rsidRDefault="003878D0">
      <w:pPr>
        <w:widowControl w:val="0"/>
        <w:ind w:firstLine="720"/>
        <w:jc w:val="both"/>
      </w:pPr>
    </w:p>
    <w:p w14:paraId="4E2BF279" w14:textId="72D57B33" w:rsidR="003878D0" w:rsidRPr="0009222C" w:rsidRDefault="00EA3852" w:rsidP="0077411B">
      <w:pPr>
        <w:pStyle w:val="Heading2"/>
        <w:numPr>
          <w:ilvl w:val="0"/>
          <w:numId w:val="0"/>
        </w:numPr>
        <w:ind w:left="720" w:hanging="720"/>
      </w:pPr>
      <w:r w:rsidRPr="0009222C">
        <w:t>4</w:t>
      </w:r>
      <w:r w:rsidR="003878D0" w:rsidRPr="0009222C">
        <w:t>.</w:t>
      </w:r>
      <w:r w:rsidRPr="0009222C">
        <w:t>8.</w:t>
      </w:r>
      <w:r w:rsidR="003878D0" w:rsidRPr="0009222C">
        <w:t xml:space="preserve"> Other possible approaches for the risks communication and classification</w:t>
      </w:r>
    </w:p>
    <w:p w14:paraId="72772B23" w14:textId="1A959AA6" w:rsidR="003878D0" w:rsidRPr="0009222C" w:rsidRDefault="005F7247">
      <w:pPr>
        <w:widowControl w:val="0"/>
        <w:ind w:firstLine="720"/>
        <w:jc w:val="both"/>
      </w:pPr>
      <w:r w:rsidRPr="0009222C">
        <w:t>It is worth mentioning that there are other approaches which could be used in concert with our color coded system.</w:t>
      </w:r>
    </w:p>
    <w:p w14:paraId="0A928991" w14:textId="252F12D7" w:rsidR="003878D0" w:rsidRPr="0009222C" w:rsidRDefault="003878D0" w:rsidP="002269D7">
      <w:pPr>
        <w:pStyle w:val="ListParagraph"/>
        <w:widowControl w:val="0"/>
        <w:numPr>
          <w:ilvl w:val="0"/>
          <w:numId w:val="33"/>
        </w:numPr>
        <w:jc w:val="both"/>
      </w:pPr>
      <w:r w:rsidRPr="0009222C">
        <w:rPr>
          <w:i/>
        </w:rPr>
        <w:t>Use of</w:t>
      </w:r>
      <w:r w:rsidR="00E3340C" w:rsidRPr="0009222C">
        <w:rPr>
          <w:i/>
        </w:rPr>
        <w:t xml:space="preserve"> the</w:t>
      </w:r>
      <w:r w:rsidRPr="0009222C">
        <w:rPr>
          <w:i/>
        </w:rPr>
        <w:t xml:space="preserve"> prioritization </w:t>
      </w:r>
      <w:r w:rsidR="00E3340C" w:rsidRPr="0009222C">
        <w:rPr>
          <w:i/>
        </w:rPr>
        <w:t>list</w:t>
      </w:r>
      <w:r w:rsidRPr="0009222C">
        <w:rPr>
          <w:i/>
        </w:rPr>
        <w:t xml:space="preserve"> to demonstrate which risks are the most important</w:t>
      </w:r>
      <w:r w:rsidRPr="0009222C">
        <w:t>.</w:t>
      </w:r>
      <w:r w:rsidR="00E3340C" w:rsidRPr="0009222C">
        <w:t xml:space="preserve"> For example: 1. AI risks 2. Nuclear war risks 3. Synthetic biology risks.</w:t>
      </w:r>
      <w:r w:rsidR="003A6814" w:rsidRPr="0009222C">
        <w:t xml:space="preserve"> </w:t>
      </w:r>
    </w:p>
    <w:p w14:paraId="0F089607" w14:textId="2E5E2B31" w:rsidR="00E3340C" w:rsidRPr="0009222C" w:rsidRDefault="00E3340C" w:rsidP="002269D7">
      <w:pPr>
        <w:pStyle w:val="ListParagraph"/>
        <w:widowControl w:val="0"/>
        <w:numPr>
          <w:ilvl w:val="0"/>
          <w:numId w:val="33"/>
        </w:numPr>
        <w:jc w:val="both"/>
      </w:pPr>
      <w:r w:rsidRPr="0009222C">
        <w:rPr>
          <w:i/>
        </w:rPr>
        <w:t>Create a 3D scale</w:t>
      </w:r>
      <w:r w:rsidR="0010461C" w:rsidRPr="0009222C">
        <w:rPr>
          <w:i/>
        </w:rPr>
        <w:t xml:space="preserve"> matrix</w:t>
      </w:r>
      <w:r w:rsidRPr="0009222C">
        <w:rPr>
          <w:i/>
        </w:rPr>
        <w:t>,</w:t>
      </w:r>
      <w:r w:rsidRPr="0009222C">
        <w:t xml:space="preserve"> using total</w:t>
      </w:r>
      <w:r w:rsidR="00EA6D16" w:rsidRPr="0009222C">
        <w:t xml:space="preserve"> risk</w:t>
      </w:r>
      <w:r w:rsidR="007A7DBF" w:rsidRPr="0009222C">
        <w:t>’s</w:t>
      </w:r>
      <w:r w:rsidRPr="0009222C">
        <w:t xml:space="preserve"> probability, magnitude and timing as</w:t>
      </w:r>
      <w:r w:rsidR="007A7DBF" w:rsidRPr="0009222C">
        <w:t xml:space="preserve"> three</w:t>
      </w:r>
      <w:r w:rsidRPr="0009222C">
        <w:t xml:space="preserve"> </w:t>
      </w:r>
      <w:r w:rsidR="00EA6D16" w:rsidRPr="0009222C">
        <w:t>axes</w:t>
      </w:r>
      <w:r w:rsidRPr="0009222C">
        <w:t xml:space="preserve">. </w:t>
      </w:r>
    </w:p>
    <w:p w14:paraId="2FA75E75" w14:textId="6FABE598" w:rsidR="00E3340C" w:rsidRPr="0009222C" w:rsidRDefault="00EA6D16" w:rsidP="002269D7">
      <w:pPr>
        <w:pStyle w:val="ListParagraph"/>
        <w:widowControl w:val="0"/>
        <w:numPr>
          <w:ilvl w:val="0"/>
          <w:numId w:val="33"/>
        </w:numPr>
        <w:jc w:val="both"/>
      </w:pPr>
      <w:r w:rsidRPr="0009222C">
        <w:rPr>
          <w:i/>
        </w:rPr>
        <w:t>Measure</w:t>
      </w:r>
      <w:r w:rsidR="007A7DBF" w:rsidRPr="0009222C">
        <w:rPr>
          <w:i/>
        </w:rPr>
        <w:t xml:space="preserve"> global</w:t>
      </w:r>
      <w:r w:rsidRPr="0009222C">
        <w:rPr>
          <w:i/>
        </w:rPr>
        <w:t xml:space="preserve"> </w:t>
      </w:r>
      <w:r w:rsidR="00E3340C" w:rsidRPr="0009222C">
        <w:rPr>
          <w:i/>
        </w:rPr>
        <w:t>risks by expected uti</w:t>
      </w:r>
      <w:r w:rsidR="007A7DBF" w:rsidRPr="0009222C">
        <w:rPr>
          <w:i/>
        </w:rPr>
        <w:t>lity</w:t>
      </w:r>
      <w:r w:rsidR="007A7DBF" w:rsidRPr="0009222C">
        <w:t xml:space="preserve"> of the prevention efforts, expressed in saved lives or dollars. </w:t>
      </w:r>
      <w:r w:rsidR="00B05A02" w:rsidRPr="0009222C">
        <w:t xml:space="preserve">This approach is used in </w:t>
      </w:r>
      <w:r w:rsidR="00B05A02" w:rsidRPr="0009222C">
        <w:fldChar w:fldCharType="begin"/>
      </w:r>
      <w:r w:rsidR="002236A6" w:rsidRPr="0009222C">
        <w:instrText xml:space="preserve"> ADDIN ZOTERO_ITEM CSL_CITATION {"citationID":"cu76251vh","properties":{"formattedCitation":"(S.D. Baum &amp; Barrett, 2017)","plainCitation":"(S.D. Baum &amp; Barrett, 2017)"},"citationItems":[{"id":3325,"uris":["http://zotero.org/users/3736454/items/479T4E85"],"uri":["http://zotero.org/users/3736454/items/479T4E85"],"itemData":{"id":3325,"type":"report","title":"Towards an Integrated Assessment of Global Catastrophic Risk","publisher":"Social Science Research Network","publisher-place":"Rochester, NY","genre":"SSRN Scholarly Paper","source":"papers.ssrn.com","event-place":"Rochester, NY","abstract":"Integrated assessment is an analysis of a topic that integrates multiple lines of research. Integrated assessments are thus inherently interdisciplinary. They are generally oriented toward practical problems, often in the context of public policy, and frequently concern topics in science and technology. This paper presents a concept for and some initial work towards an integrated assessment of global catastrophic risk (GCR). Generally speaking, GCR is the risk of significant harm to global human civilization. More precise definitions are provided below. Some GCRs include nuclear war, climate change, and pandemic disease outbreaks. Integrated assessment of GCR puts all these risks into one study in order to address overarching questions about the risk and the opportunities to reduce it. The specific concept for integrated assessment presented here has been developed over several years by the Global Catastrophic Risk Institute (GCRI). GCRI is an independent, nonprofit think tank founded in 2011 by Seth Baum and Tony Barrett (i.e., the authors). The integrated assessment structures much of GCRI’s thinking and activity, and likewise offers a framework for general study and work on the GCR topic.","URL":"https://papers.ssrn.com/abstract=3046816","number":"ID 3046816","author":[{"family":"Baum","given":"S.D."},{"family":"Barrett","given":"Anthony M."}],"issued":{"date-parts":[["2017",10,2]]},"accessed":{"date-parts":[["2017",10,5]]}}}],"schema":"https://github.com/citation-style-language/schema/raw/master/csl-citation.json"} </w:instrText>
      </w:r>
      <w:r w:rsidR="00B05A02" w:rsidRPr="0009222C">
        <w:fldChar w:fldCharType="separate"/>
      </w:r>
      <w:r w:rsidR="00AC65DB" w:rsidRPr="0009222C">
        <w:rPr>
          <w:noProof/>
        </w:rPr>
        <w:t>(</w:t>
      </w:r>
      <w:r w:rsidR="002236A6" w:rsidRPr="0009222C">
        <w:rPr>
          <w:noProof/>
        </w:rPr>
        <w:t>Baum &amp; Barrett, 2017)</w:t>
      </w:r>
      <w:r w:rsidR="00B05A02" w:rsidRPr="0009222C">
        <w:fldChar w:fldCharType="end"/>
      </w:r>
      <w:r w:rsidR="00B05A02" w:rsidRPr="0009222C">
        <w:t>.</w:t>
      </w:r>
    </w:p>
    <w:p w14:paraId="36C56258" w14:textId="581BC1C3" w:rsidR="004C109E" w:rsidRPr="0009222C" w:rsidRDefault="007D179E" w:rsidP="002269D7">
      <w:pPr>
        <w:pStyle w:val="ListParagraph"/>
        <w:widowControl w:val="0"/>
        <w:numPr>
          <w:ilvl w:val="0"/>
          <w:numId w:val="33"/>
        </w:numPr>
        <w:jc w:val="both"/>
      </w:pPr>
      <w:r w:rsidRPr="0009222C">
        <w:rPr>
          <w:i/>
        </w:rPr>
        <w:t>Doomsday clock</w:t>
      </w:r>
      <w:r w:rsidRPr="0009222C">
        <w:t xml:space="preserve">, as </w:t>
      </w:r>
      <w:r w:rsidR="005F7247" w:rsidRPr="0009222C">
        <w:t xml:space="preserve">a </w:t>
      </w:r>
      <w:r w:rsidRPr="0009222C">
        <w:t>communication tool to express general level of needed emotional impact</w:t>
      </w:r>
      <w:r w:rsidR="00B05A02" w:rsidRPr="0009222C">
        <w:t xml:space="preserve"> </w:t>
      </w:r>
      <w:r w:rsidR="00B05A02" w:rsidRPr="0009222C">
        <w:fldChar w:fldCharType="begin"/>
      </w:r>
      <w:r w:rsidR="00B05A02" w:rsidRPr="0009222C">
        <w:instrText xml:space="preserve"> ADDIN ZOTERO_ITEM CSL_CITATION {"citationID":"1p1qf2femu","properties":{"formattedCitation":"(The Bulletin of the Atomic Scientists, 2017)","plainCitation":"(The Bulletin of the Atomic Scientists, 2017)"},"citationItems":[{"id":3041,"uris":["http://zotero.org/users/3736454/items/T9VAD2EE"],"uri":["http://zotero.org/users/3736454/items/T9VAD2EE"],"itemData":{"id":3041,"type":"article","title":"Doomsday Clock","URL":"http://thebulletin.org/timeline","author":[{"family":"The Bulletin of the Atomic Scientists","given":""}],"issued":{"date-parts":[["2017"]]}}}],"schema":"https://github.com/citation-style-language/schema/raw/master/csl-citation.json"} </w:instrText>
      </w:r>
      <w:r w:rsidR="00B05A02" w:rsidRPr="0009222C">
        <w:fldChar w:fldCharType="separate"/>
      </w:r>
      <w:r w:rsidR="00B05A02" w:rsidRPr="0009222C">
        <w:rPr>
          <w:noProof/>
        </w:rPr>
        <w:t>(The Bulletin of the Atomic Scientists, 2017)</w:t>
      </w:r>
      <w:r w:rsidR="00B05A02" w:rsidRPr="0009222C">
        <w:fldChar w:fldCharType="end"/>
      </w:r>
      <w:r w:rsidRPr="0009222C">
        <w:t>.</w:t>
      </w:r>
    </w:p>
    <w:p w14:paraId="1E310C92" w14:textId="1A59E880" w:rsidR="00FE2220" w:rsidRPr="0009222C" w:rsidRDefault="00EA3852" w:rsidP="002A0C00">
      <w:pPr>
        <w:pStyle w:val="Heading1"/>
        <w:ind w:left="360"/>
      </w:pPr>
      <w:bookmarkStart w:id="23" w:name="_Toc477696407"/>
      <w:bookmarkStart w:id="24" w:name="_Toc477696412"/>
      <w:bookmarkStart w:id="25" w:name="_Toc489969923"/>
      <w:bookmarkStart w:id="26" w:name="_Toc479770403"/>
      <w:bookmarkEnd w:id="23"/>
      <w:bookmarkEnd w:id="24"/>
      <w:r w:rsidRPr="0009222C">
        <w:rPr>
          <w:rFonts w:ascii="Verdana" w:hAnsi="Verdana"/>
        </w:rPr>
        <w:t>5</w:t>
      </w:r>
      <w:r w:rsidR="0004288D" w:rsidRPr="0009222C">
        <w:rPr>
          <w:rFonts w:ascii="Verdana" w:hAnsi="Verdana"/>
        </w:rPr>
        <w:t xml:space="preserve">. </w:t>
      </w:r>
      <w:bookmarkEnd w:id="25"/>
      <w:r w:rsidR="002339B6" w:rsidRPr="0009222C">
        <w:rPr>
          <w:rFonts w:ascii="Verdana" w:hAnsi="Verdana"/>
        </w:rPr>
        <w:t>Conclusion &amp; Further Work</w:t>
      </w:r>
      <w:r w:rsidR="007B3D75" w:rsidRPr="0009222C">
        <w:rPr>
          <w:rFonts w:ascii="Verdana" w:hAnsi="Verdana"/>
        </w:rPr>
        <w:t xml:space="preserve"> </w:t>
      </w:r>
      <w:bookmarkEnd w:id="26"/>
    </w:p>
    <w:p w14:paraId="5ABBF6CF" w14:textId="5A346BAE" w:rsidR="004C109E" w:rsidRPr="0009222C" w:rsidRDefault="002339B6">
      <w:pPr>
        <w:widowControl w:val="0"/>
        <w:spacing w:line="320" w:lineRule="atLeast"/>
        <w:ind w:firstLine="720"/>
        <w:jc w:val="both"/>
      </w:pPr>
      <w:r w:rsidRPr="0009222C">
        <w:rPr>
          <w:rFonts w:cs="Helvetica Neue"/>
        </w:rPr>
        <w:t>T</w:t>
      </w:r>
      <w:r w:rsidR="007B3D75" w:rsidRPr="0009222C">
        <w:rPr>
          <w:rFonts w:cs="Helvetica Neue"/>
        </w:rPr>
        <w:t>he biggest gain</w:t>
      </w:r>
      <w:r w:rsidR="007E65ED" w:rsidRPr="0009222C">
        <w:rPr>
          <w:rFonts w:cs="Helvetica Neue"/>
        </w:rPr>
        <w:t>s</w:t>
      </w:r>
      <w:r w:rsidR="00A00575" w:rsidRPr="0009222C">
        <w:rPr>
          <w:rFonts w:cs="Helvetica Neue"/>
        </w:rPr>
        <w:t xml:space="preserve"> in global</w:t>
      </w:r>
      <w:r w:rsidR="00C5369A" w:rsidRPr="0009222C">
        <w:rPr>
          <w:rFonts w:cs="Helvetica Neue"/>
        </w:rPr>
        <w:t xml:space="preserve"> safety</w:t>
      </w:r>
      <w:r w:rsidR="007B3D75" w:rsidRPr="0009222C">
        <w:rPr>
          <w:rFonts w:cs="Helvetica Neue"/>
        </w:rPr>
        <w:t xml:space="preserve"> will be achieved by preventing the highest risks in the</w:t>
      </w:r>
      <w:r w:rsidR="00C5369A" w:rsidRPr="0009222C">
        <w:rPr>
          <w:rFonts w:cs="Helvetica Neue"/>
        </w:rPr>
        <w:t xml:space="preserve"> proposed scale</w:t>
      </w:r>
      <w:r w:rsidRPr="0009222C">
        <w:rPr>
          <w:rFonts w:cs="Helvetica Neue"/>
        </w:rPr>
        <w:t xml:space="preserve">: </w:t>
      </w:r>
      <w:r w:rsidR="00C5369A" w:rsidRPr="0009222C">
        <w:rPr>
          <w:rFonts w:cs="Helvetica Neue"/>
        </w:rPr>
        <w:t>near-term risks</w:t>
      </w:r>
      <w:r w:rsidR="007B3D75" w:rsidRPr="0009222C">
        <w:rPr>
          <w:rFonts w:cs="Helvetica Neue"/>
        </w:rPr>
        <w:t xml:space="preserve"> with </w:t>
      </w:r>
      <w:r w:rsidRPr="0009222C">
        <w:rPr>
          <w:rFonts w:cs="Helvetica Neue"/>
        </w:rPr>
        <w:t xml:space="preserve">the </w:t>
      </w:r>
      <w:r w:rsidR="007B3D75" w:rsidRPr="0009222C">
        <w:rPr>
          <w:rFonts w:cs="Helvetica Neue"/>
        </w:rPr>
        <w:t>highest probability</w:t>
      </w:r>
      <w:r w:rsidR="000547BF" w:rsidRPr="0009222C">
        <w:rPr>
          <w:rFonts w:cs="Helvetica Neue"/>
        </w:rPr>
        <w:t xml:space="preserve">. </w:t>
      </w:r>
      <w:r w:rsidR="005C1CC0" w:rsidRPr="0009222C">
        <w:rPr>
          <w:rFonts w:cs="Helvetica Neue"/>
        </w:rPr>
        <w:t>S</w:t>
      </w:r>
      <w:r w:rsidR="007E65ED" w:rsidRPr="0009222C">
        <w:rPr>
          <w:rFonts w:cs="Helvetica Neue"/>
        </w:rPr>
        <w:t>pecifically,</w:t>
      </w:r>
      <w:r w:rsidR="00250E1E" w:rsidRPr="0009222C">
        <w:rPr>
          <w:rFonts w:cs="Helvetica Neue"/>
        </w:rPr>
        <w:t xml:space="preserve"> </w:t>
      </w:r>
      <w:r w:rsidR="005C1CC0" w:rsidRPr="0009222C">
        <w:rPr>
          <w:rFonts w:cs="Helvetica Neue"/>
        </w:rPr>
        <w:t xml:space="preserve">these are the </w:t>
      </w:r>
      <w:r w:rsidR="00250E1E" w:rsidRPr="0009222C">
        <w:rPr>
          <w:rFonts w:cs="Helvetica Neue"/>
        </w:rPr>
        <w:t>orange and red risks</w:t>
      </w:r>
      <w:r w:rsidR="005C1CC0" w:rsidRPr="0009222C">
        <w:rPr>
          <w:rFonts w:cs="Helvetica Neue"/>
        </w:rPr>
        <w:t xml:space="preserve">: </w:t>
      </w:r>
      <w:r w:rsidR="000B5886" w:rsidRPr="0009222C">
        <w:rPr>
          <w:rFonts w:cs="Helvetica Neue"/>
        </w:rPr>
        <w:t xml:space="preserve">AI, synthetic biology, </w:t>
      </w:r>
      <w:r w:rsidR="00DC136F" w:rsidRPr="0009222C">
        <w:rPr>
          <w:rFonts w:cs="Helvetica Neue"/>
        </w:rPr>
        <w:t>nanotech</w:t>
      </w:r>
      <w:r w:rsidR="0004288D" w:rsidRPr="0009222C">
        <w:rPr>
          <w:rFonts w:cs="Helvetica Neue"/>
        </w:rPr>
        <w:t>nology</w:t>
      </w:r>
      <w:r w:rsidR="00DC136F" w:rsidRPr="0009222C">
        <w:rPr>
          <w:rFonts w:cs="Helvetica Neue"/>
        </w:rPr>
        <w:t xml:space="preserve">, </w:t>
      </w:r>
      <w:r w:rsidR="000B5886" w:rsidRPr="0009222C">
        <w:rPr>
          <w:rFonts w:cs="Helvetica Neue"/>
        </w:rPr>
        <w:t xml:space="preserve">nuclear war, </w:t>
      </w:r>
      <w:r w:rsidR="005C1CC0" w:rsidRPr="0009222C">
        <w:rPr>
          <w:rFonts w:cs="Helvetica Neue"/>
        </w:rPr>
        <w:t>and</w:t>
      </w:r>
      <w:r w:rsidR="000B5886" w:rsidRPr="0009222C">
        <w:rPr>
          <w:rFonts w:cs="Helvetica Neue"/>
        </w:rPr>
        <w:t xml:space="preserve"> agricultural catastrophes</w:t>
      </w:r>
      <w:r w:rsidR="00250E1E" w:rsidRPr="0009222C">
        <w:rPr>
          <w:rFonts w:cs="Helvetica Neue"/>
        </w:rPr>
        <w:t>.</w:t>
      </w:r>
    </w:p>
    <w:p w14:paraId="77F83EC2" w14:textId="2D8D5760" w:rsidR="004C109E" w:rsidRPr="0009222C" w:rsidRDefault="007B3D75">
      <w:pPr>
        <w:widowControl w:val="0"/>
        <w:spacing w:line="320" w:lineRule="atLeast"/>
        <w:ind w:firstLine="720"/>
        <w:jc w:val="both"/>
        <w:rPr>
          <w:rFonts w:cs="Helvetica Neue"/>
        </w:rPr>
      </w:pPr>
      <w:r w:rsidRPr="0009222C">
        <w:rPr>
          <w:rFonts w:cs="Helvetica Neue"/>
        </w:rPr>
        <w:t xml:space="preserve">Less obvious is what to do with lower level risks. Should they be ignored </w:t>
      </w:r>
      <w:r w:rsidR="002339B6" w:rsidRPr="0009222C">
        <w:rPr>
          <w:rFonts w:cs="Helvetica Neue"/>
        </w:rPr>
        <w:t xml:space="preserve">due to </w:t>
      </w:r>
      <w:r w:rsidRPr="0009222C">
        <w:rPr>
          <w:rFonts w:cs="Helvetica Neue"/>
        </w:rPr>
        <w:t>fall</w:t>
      </w:r>
      <w:r w:rsidR="002339B6" w:rsidRPr="0009222C">
        <w:rPr>
          <w:rFonts w:cs="Helvetica Neue"/>
        </w:rPr>
        <w:t>ing</w:t>
      </w:r>
      <w:r w:rsidRPr="0009222C">
        <w:rPr>
          <w:rFonts w:cs="Helvetica Neue"/>
        </w:rPr>
        <w:t xml:space="preserve"> into</w:t>
      </w:r>
      <w:r w:rsidR="00C5369A" w:rsidRPr="0009222C">
        <w:rPr>
          <w:rFonts w:cs="Helvetica Neue"/>
        </w:rPr>
        <w:t xml:space="preserve"> the</w:t>
      </w:r>
      <w:r w:rsidRPr="0009222C">
        <w:rPr>
          <w:rFonts w:cs="Helvetica Neue"/>
        </w:rPr>
        <w:t xml:space="preserve"> margin of error of estimation of the highest risks? Or should </w:t>
      </w:r>
      <w:r w:rsidR="002339B6" w:rsidRPr="0009222C">
        <w:rPr>
          <w:rFonts w:cs="Helvetica Neue"/>
        </w:rPr>
        <w:t xml:space="preserve">we </w:t>
      </w:r>
      <w:r w:rsidRPr="0009222C">
        <w:rPr>
          <w:rFonts w:cs="Helvetica Neue"/>
        </w:rPr>
        <w:t>attempt to prevent all risks proportionally to their perceived level?</w:t>
      </w:r>
      <w:r w:rsidR="00460575" w:rsidRPr="0009222C">
        <w:t xml:space="preserve"> </w:t>
      </w:r>
      <w:r w:rsidR="00460575" w:rsidRPr="0009222C">
        <w:rPr>
          <w:rFonts w:cs="Helvetica Neue"/>
        </w:rPr>
        <w:t xml:space="preserve">Another </w:t>
      </w:r>
      <w:r w:rsidR="002339B6" w:rsidRPr="0009222C">
        <w:rPr>
          <w:rFonts w:cs="Helvetica Neue"/>
        </w:rPr>
        <w:t>approach is to</w:t>
      </w:r>
      <w:r w:rsidR="00460575" w:rsidRPr="0009222C">
        <w:rPr>
          <w:rFonts w:cs="Helvetica Neue"/>
        </w:rPr>
        <w:t xml:space="preserve"> work on all risks</w:t>
      </w:r>
      <w:r w:rsidR="002339B6" w:rsidRPr="0009222C">
        <w:rPr>
          <w:rFonts w:cs="Helvetica Neue"/>
        </w:rPr>
        <w:t>, the thought being that</w:t>
      </w:r>
      <w:r w:rsidR="00460575" w:rsidRPr="0009222C">
        <w:rPr>
          <w:rFonts w:cs="Helvetica Neue"/>
        </w:rPr>
        <w:t xml:space="preserve"> the marginal cost effectiveness of reducing civilization collapse or extinction is equated between the risks.</w:t>
      </w:r>
      <w:r w:rsidR="002339B6" w:rsidRPr="0009222C">
        <w:rPr>
          <w:rFonts w:cs="Helvetica Neue"/>
        </w:rPr>
        <w:t xml:space="preserve"> Indeed, putting a small amount of our resources towards researching such low-level risks could be achieved with minimal costs.</w:t>
      </w:r>
    </w:p>
    <w:p w14:paraId="6BB21E6C" w14:textId="664AD6E8" w:rsidR="00F615F0" w:rsidRPr="0009222C" w:rsidRDefault="007B3D75" w:rsidP="00371047">
      <w:pPr>
        <w:widowControl w:val="0"/>
        <w:spacing w:line="320" w:lineRule="atLeast"/>
        <w:ind w:firstLine="720"/>
        <w:jc w:val="both"/>
        <w:rPr>
          <w:rFonts w:cs="Helvetica Neue"/>
        </w:rPr>
      </w:pPr>
      <w:r w:rsidRPr="0009222C">
        <w:rPr>
          <w:rFonts w:cs="Helvetica Neue"/>
        </w:rPr>
        <w:t xml:space="preserve">Ideally society should provide enough resources to maximally prevent all </w:t>
      </w:r>
      <w:r w:rsidR="007E6EE2" w:rsidRPr="0009222C">
        <w:rPr>
          <w:rFonts w:cs="Helvetica Neue"/>
        </w:rPr>
        <w:t>X</w:t>
      </w:r>
      <w:r w:rsidRPr="0009222C">
        <w:rPr>
          <w:rFonts w:cs="Helvetica Neue"/>
        </w:rPr>
        <w:t xml:space="preserve"> risks:</w:t>
      </w:r>
      <w:r w:rsidR="002339B6" w:rsidRPr="0009222C">
        <w:rPr>
          <w:rFonts w:cs="Helvetica Neue"/>
        </w:rPr>
        <w:t xml:space="preserve"> both those</w:t>
      </w:r>
      <w:r w:rsidRPr="0009222C">
        <w:rPr>
          <w:rFonts w:cs="Helvetica Neue"/>
        </w:rPr>
        <w:t xml:space="preserve"> far and</w:t>
      </w:r>
      <w:r w:rsidR="002339B6" w:rsidRPr="0009222C">
        <w:rPr>
          <w:rFonts w:cs="Helvetica Neue"/>
        </w:rPr>
        <w:t xml:space="preserve"> </w:t>
      </w:r>
      <w:r w:rsidRPr="0009222C">
        <w:rPr>
          <w:rFonts w:cs="Helvetica Neue"/>
        </w:rPr>
        <w:t xml:space="preserve">near. If resources are limited, it is better to prevent the near-term risks; if civilization survives longer, </w:t>
      </w:r>
      <w:r w:rsidR="002339B6" w:rsidRPr="0009222C">
        <w:rPr>
          <w:rFonts w:cs="Helvetica Neue"/>
        </w:rPr>
        <w:lastRenderedPageBreak/>
        <w:t>hopefully</w:t>
      </w:r>
      <w:r w:rsidRPr="0009222C">
        <w:rPr>
          <w:rFonts w:cs="Helvetica Neue"/>
        </w:rPr>
        <w:t xml:space="preserve"> more resources </w:t>
      </w:r>
      <w:r w:rsidR="002339B6" w:rsidRPr="0009222C">
        <w:rPr>
          <w:rFonts w:cs="Helvetica Neue"/>
        </w:rPr>
        <w:t xml:space="preserve">and knowledge will become available to </w:t>
      </w:r>
      <w:r w:rsidRPr="0009222C">
        <w:rPr>
          <w:rFonts w:cs="Helvetica Neue"/>
        </w:rPr>
        <w:t xml:space="preserve">prevent </w:t>
      </w:r>
      <w:r w:rsidR="00C5369A" w:rsidRPr="0009222C">
        <w:rPr>
          <w:rFonts w:cs="Helvetica Neue"/>
        </w:rPr>
        <w:t>further</w:t>
      </w:r>
      <w:r w:rsidRPr="0009222C">
        <w:rPr>
          <w:rFonts w:cs="Helvetica Neue"/>
        </w:rPr>
        <w:t xml:space="preserve"> risks. If risks are imminent</w:t>
      </w:r>
      <w:r w:rsidR="007E65ED" w:rsidRPr="0009222C">
        <w:rPr>
          <w:rFonts w:cs="Helvetica Neue"/>
        </w:rPr>
        <w:t>,</w:t>
      </w:r>
      <w:r w:rsidRPr="0009222C">
        <w:rPr>
          <w:rFonts w:cs="Helvetica Neue"/>
        </w:rPr>
        <w:t xml:space="preserve"> </w:t>
      </w:r>
      <w:r w:rsidRPr="0009222C">
        <w:rPr>
          <w:rFonts w:cs="Helvetica Neue"/>
        </w:rPr>
        <w:softHyphen/>
        <w:t>and clear to policymakers</w:t>
      </w:r>
      <w:r w:rsidR="007E65ED" w:rsidRPr="0009222C">
        <w:rPr>
          <w:rFonts w:cs="Helvetica Neue"/>
        </w:rPr>
        <w:t>,</w:t>
      </w:r>
      <w:r w:rsidRPr="0009222C">
        <w:rPr>
          <w:rFonts w:cs="Helvetica Neue"/>
        </w:rPr>
        <w:t xml:space="preserve"> they could expand prevention budgets by re</w:t>
      </w:r>
      <w:r w:rsidR="007E65ED" w:rsidRPr="0009222C">
        <w:rPr>
          <w:rFonts w:cs="Helvetica Neue"/>
        </w:rPr>
        <w:t>-</w:t>
      </w:r>
      <w:r w:rsidRPr="0009222C">
        <w:rPr>
          <w:rFonts w:cs="Helvetica Neue"/>
        </w:rPr>
        <w:t xml:space="preserve">routing funds from </w:t>
      </w:r>
      <w:r w:rsidR="009F0EF3" w:rsidRPr="0009222C">
        <w:rPr>
          <w:rFonts w:cs="Helvetica Neue"/>
        </w:rPr>
        <w:t xml:space="preserve">other areas. </w:t>
      </w:r>
    </w:p>
    <w:p w14:paraId="5896280D" w14:textId="70852E05" w:rsidR="00961B4F" w:rsidRPr="0009222C" w:rsidRDefault="00961B4F" w:rsidP="00961B4F">
      <w:pPr>
        <w:widowControl w:val="0"/>
        <w:spacing w:line="320" w:lineRule="atLeast"/>
        <w:ind w:firstLine="720"/>
        <w:jc w:val="both"/>
        <w:rPr>
          <w:rFonts w:cs="Helvetica Neue"/>
        </w:rPr>
      </w:pPr>
      <w:r w:rsidRPr="0009222C">
        <w:rPr>
          <w:rFonts w:cs="Helvetica Neue"/>
        </w:rPr>
        <w:t xml:space="preserve">Global catastrophic and </w:t>
      </w:r>
      <w:r w:rsidR="00A545FE" w:rsidRPr="0009222C">
        <w:rPr>
          <w:rFonts w:cs="Helvetica Neue"/>
        </w:rPr>
        <w:t xml:space="preserve">X </w:t>
      </w:r>
      <w:r w:rsidRPr="0009222C">
        <w:rPr>
          <w:rFonts w:cs="Helvetica Neue"/>
        </w:rPr>
        <w:t xml:space="preserve">risks are extremely important, </w:t>
      </w:r>
      <w:r w:rsidR="002339B6" w:rsidRPr="0009222C">
        <w:rPr>
          <w:rFonts w:cs="Helvetica Neue"/>
        </w:rPr>
        <w:t>affecting as they do</w:t>
      </w:r>
      <w:r w:rsidRPr="0009222C">
        <w:rPr>
          <w:rFonts w:cs="Helvetica Neue"/>
        </w:rPr>
        <w:t xml:space="preserve"> </w:t>
      </w:r>
      <w:r w:rsidR="002339B6" w:rsidRPr="0009222C">
        <w:rPr>
          <w:rFonts w:cs="Helvetica Neue"/>
        </w:rPr>
        <w:t>future human and other kinds of life</w:t>
      </w:r>
      <w:r w:rsidRPr="0009222C">
        <w:rPr>
          <w:rFonts w:cs="Helvetica Neue"/>
        </w:rPr>
        <w:t xml:space="preserve">. A risk communication instrument is needed to convey the importance of different risks </w:t>
      </w:r>
      <w:r w:rsidR="00367B55" w:rsidRPr="0009222C">
        <w:rPr>
          <w:rFonts w:cs="Helvetica Neue"/>
        </w:rPr>
        <w:t xml:space="preserve">and thus </w:t>
      </w:r>
      <w:r w:rsidRPr="0009222C">
        <w:rPr>
          <w:rFonts w:cs="Helvetica Neue"/>
        </w:rPr>
        <w:t xml:space="preserve">to prioritize action. </w:t>
      </w:r>
      <w:r w:rsidR="005B4757" w:rsidRPr="0009222C">
        <w:rPr>
          <w:rFonts w:cs="Helvetica Neue"/>
        </w:rPr>
        <w:t>We</w:t>
      </w:r>
      <w:r w:rsidRPr="0009222C">
        <w:rPr>
          <w:rFonts w:cs="Helvetica Neue"/>
        </w:rPr>
        <w:t xml:space="preserve"> </w:t>
      </w:r>
      <w:r w:rsidR="00367B55" w:rsidRPr="0009222C">
        <w:rPr>
          <w:rFonts w:cs="Helvetica Neue"/>
        </w:rPr>
        <w:t xml:space="preserve">have </w:t>
      </w:r>
      <w:r w:rsidRPr="0009222C">
        <w:rPr>
          <w:rFonts w:cs="Helvetica Neue"/>
        </w:rPr>
        <w:t>discuss</w:t>
      </w:r>
      <w:r w:rsidR="00367B55" w:rsidRPr="0009222C">
        <w:rPr>
          <w:rFonts w:cs="Helvetica Neue"/>
        </w:rPr>
        <w:t>ed</w:t>
      </w:r>
      <w:r w:rsidRPr="0009222C">
        <w:rPr>
          <w:rFonts w:cs="Helvetica Neue"/>
        </w:rPr>
        <w:t xml:space="preserve"> considerations in</w:t>
      </w:r>
      <w:r w:rsidR="005B4757" w:rsidRPr="0009222C">
        <w:rPr>
          <w:rFonts w:cs="Helvetica Neue"/>
        </w:rPr>
        <w:t xml:space="preserve"> </w:t>
      </w:r>
      <w:r w:rsidRPr="0009222C">
        <w:rPr>
          <w:rFonts w:cs="Helvetica Neue"/>
        </w:rPr>
        <w:t>constructing a</w:t>
      </w:r>
      <w:r w:rsidR="003A6814" w:rsidRPr="0009222C">
        <w:rPr>
          <w:rFonts w:cs="Helvetica Neue"/>
        </w:rPr>
        <w:t xml:space="preserve"> </w:t>
      </w:r>
      <w:r w:rsidR="002E0C8A" w:rsidRPr="0009222C">
        <w:rPr>
          <w:rFonts w:cs="Helvetica Neue"/>
        </w:rPr>
        <w:t xml:space="preserve">communication </w:t>
      </w:r>
      <w:r w:rsidRPr="0009222C">
        <w:rPr>
          <w:rFonts w:cs="Helvetica Neue"/>
        </w:rPr>
        <w:t xml:space="preserve">scale for global catastrophic and </w:t>
      </w:r>
      <w:r w:rsidR="00A545FE" w:rsidRPr="0009222C">
        <w:rPr>
          <w:rFonts w:cs="Helvetica Neue"/>
        </w:rPr>
        <w:t xml:space="preserve">X </w:t>
      </w:r>
      <w:r w:rsidRPr="0009222C">
        <w:rPr>
          <w:rFonts w:cs="Helvetica Neue"/>
        </w:rPr>
        <w:t xml:space="preserve">risks. </w:t>
      </w:r>
      <w:r w:rsidR="00A06F81" w:rsidRPr="0009222C">
        <w:rPr>
          <w:rFonts w:cs="Helvetica Neue"/>
        </w:rPr>
        <w:t xml:space="preserve">We </w:t>
      </w:r>
      <w:r w:rsidR="002E0C8A" w:rsidRPr="0009222C">
        <w:rPr>
          <w:rFonts w:cs="Helvetica Neue"/>
        </w:rPr>
        <w:t>estimated several often</w:t>
      </w:r>
      <w:r w:rsidR="000B5886" w:rsidRPr="0009222C">
        <w:rPr>
          <w:rFonts w:cs="Helvetica Neue"/>
        </w:rPr>
        <w:t>-</w:t>
      </w:r>
      <w:r w:rsidR="002E0C8A" w:rsidRPr="0009222C">
        <w:rPr>
          <w:rFonts w:cs="Helvetica Neue"/>
        </w:rPr>
        <w:t xml:space="preserve">discussed </w:t>
      </w:r>
      <w:r w:rsidRPr="0009222C">
        <w:rPr>
          <w:rFonts w:cs="Helvetica Neue"/>
        </w:rPr>
        <w:t>types of risks</w:t>
      </w:r>
      <w:r w:rsidR="002E0C8A" w:rsidRPr="0009222C">
        <w:rPr>
          <w:rFonts w:cs="Helvetica Neue"/>
        </w:rPr>
        <w:t xml:space="preserve"> using our scale</w:t>
      </w:r>
      <w:r w:rsidRPr="0009222C">
        <w:rPr>
          <w:rFonts w:cs="Helvetica Neue"/>
        </w:rPr>
        <w:t xml:space="preserve">, </w:t>
      </w:r>
      <w:r w:rsidR="00A55F53" w:rsidRPr="0009222C">
        <w:rPr>
          <w:rFonts w:cs="Helvetica Neue"/>
        </w:rPr>
        <w:t>and discuss</w:t>
      </w:r>
      <w:r w:rsidR="00CD1BDE" w:rsidRPr="0009222C">
        <w:rPr>
          <w:rFonts w:cs="Helvetica Neue"/>
        </w:rPr>
        <w:t>ed</w:t>
      </w:r>
      <w:r w:rsidR="00A55F53" w:rsidRPr="0009222C">
        <w:rPr>
          <w:rFonts w:cs="Helvetica Neue"/>
        </w:rPr>
        <w:t xml:space="preserve"> prioritization</w:t>
      </w:r>
      <w:r w:rsidRPr="0009222C">
        <w:rPr>
          <w:rFonts w:cs="Helvetica Neue"/>
        </w:rPr>
        <w:t xml:space="preserve">. </w:t>
      </w:r>
    </w:p>
    <w:p w14:paraId="49A242F2" w14:textId="77777777" w:rsidR="002C7F3F" w:rsidRPr="0009222C" w:rsidRDefault="000547BF" w:rsidP="00961B4F">
      <w:pPr>
        <w:widowControl w:val="0"/>
        <w:spacing w:line="320" w:lineRule="atLeast"/>
        <w:ind w:firstLine="720"/>
        <w:jc w:val="both"/>
        <w:rPr>
          <w:rFonts w:cs="Helvetica Neue"/>
        </w:rPr>
      </w:pPr>
      <w:r w:rsidRPr="0009222C">
        <w:rPr>
          <w:rFonts w:cs="Helvetica Neue"/>
        </w:rPr>
        <w:t xml:space="preserve">Future work will depend on practical </w:t>
      </w:r>
      <w:r w:rsidR="002C7F3F" w:rsidRPr="0009222C">
        <w:rPr>
          <w:rFonts w:cs="Helvetica Neue"/>
        </w:rPr>
        <w:t>implementation</w:t>
      </w:r>
      <w:r w:rsidRPr="0009222C">
        <w:rPr>
          <w:rFonts w:cs="Helvetica Neue"/>
        </w:rPr>
        <w:t xml:space="preserve"> of the scale in </w:t>
      </w:r>
      <w:r w:rsidR="002C7F3F" w:rsidRPr="0009222C">
        <w:rPr>
          <w:rFonts w:cs="Helvetica Neue"/>
        </w:rPr>
        <w:t xml:space="preserve">the </w:t>
      </w:r>
      <w:r w:rsidRPr="0009222C">
        <w:rPr>
          <w:rFonts w:cs="Helvetica Neue"/>
        </w:rPr>
        <w:t>discussion and communication situation</w:t>
      </w:r>
      <w:r w:rsidR="002C7F3F" w:rsidRPr="0009222C">
        <w:rPr>
          <w:rFonts w:cs="Helvetica Neue"/>
        </w:rPr>
        <w:t>s</w:t>
      </w:r>
      <w:r w:rsidRPr="0009222C">
        <w:rPr>
          <w:rFonts w:cs="Helvetica Neue"/>
        </w:rPr>
        <w:t xml:space="preserve"> and may include upgrade of</w:t>
      </w:r>
      <w:r w:rsidR="002C7F3F" w:rsidRPr="0009222C">
        <w:rPr>
          <w:rFonts w:cs="Helvetica Neue"/>
        </w:rPr>
        <w:t xml:space="preserve"> the</w:t>
      </w:r>
      <w:r w:rsidRPr="0009222C">
        <w:rPr>
          <w:rFonts w:cs="Helvetica Neue"/>
        </w:rPr>
        <w:t xml:space="preserve"> set of rules based on this practice. </w:t>
      </w:r>
    </w:p>
    <w:p w14:paraId="76D22C49" w14:textId="010602F9" w:rsidR="00B46E04" w:rsidRPr="00152101" w:rsidRDefault="00B46E04">
      <w:pPr>
        <w:widowControl w:val="0"/>
        <w:spacing w:line="320" w:lineRule="atLeast"/>
        <w:ind w:firstLine="720"/>
        <w:jc w:val="both"/>
        <w:rPr>
          <w:rFonts w:cs="Helvetica Neue"/>
        </w:rPr>
      </w:pPr>
      <w:r w:rsidRPr="00152101">
        <w:rPr>
          <w:rFonts w:cs="Helvetica Neue"/>
        </w:rPr>
        <w:t>Future work could include formalizing neglectedness and tractability to refine estimates of cost effectiveness of working on different risks as was attempted by 80,000 Hours</w:t>
      </w:r>
      <w:r w:rsidR="002A3949" w:rsidRPr="0009222C">
        <w:rPr>
          <w:rFonts w:cs="Helvetica Neue"/>
        </w:rPr>
        <w:t xml:space="preserve"> </w:t>
      </w:r>
      <w:r w:rsidR="002A3949" w:rsidRPr="00152101">
        <w:rPr>
          <w:rFonts w:cs="Helvetica Neue"/>
        </w:rPr>
        <w:fldChar w:fldCharType="begin"/>
      </w:r>
      <w:r w:rsidR="00FA27E8" w:rsidRPr="0009222C">
        <w:rPr>
          <w:rFonts w:cs="Helvetica Neue"/>
        </w:rPr>
        <w:instrText xml:space="preserve"> ADDIN ZOTERO_ITEM CSL_CITATION {"citationID":"jRwmlXvg","properties":{"formattedCitation":"(80,000 Hours 2017, p 000)","plainCitation":"(80,000 Hours 2017, p 000)","dontUpdate":true},"citationItems":[{"id":3026,"uris":["http://zotero.org/groups/1442139/items/IR7MPJJK"],"uri":["http://zotero.org/groups/1442139/items/IR7MPJJK"],"itemData":{"id":3026,"type":"webpage","title":"How to compare different global problems in terms of impact","URL":"https://80000hours.org/articles/problem-framework/","author":[{"family":"80,000 Hours","given":""}],"issued":{"date-parts":[["2017",7,31]]},"accessed":{"date-parts":[["2017",7,31]]}},"locator":"000"}],"schema":"https://github.com/citation-style-language/schema/raw/master/csl-citation.json"} </w:instrText>
      </w:r>
      <w:r w:rsidR="002A3949" w:rsidRPr="00152101">
        <w:rPr>
          <w:rFonts w:cs="Helvetica Neue"/>
        </w:rPr>
        <w:fldChar w:fldCharType="separate"/>
      </w:r>
      <w:r w:rsidR="002A3949" w:rsidRPr="00152101">
        <w:t>(80,000 Hours 2017</w:t>
      </w:r>
      <w:r w:rsidR="002A3949" w:rsidRPr="0009222C">
        <w:t>)</w:t>
      </w:r>
      <w:r w:rsidR="002A3949" w:rsidRPr="00152101">
        <w:rPr>
          <w:rFonts w:cs="Helvetica Neue"/>
        </w:rPr>
        <w:fldChar w:fldCharType="end"/>
      </w:r>
      <w:r w:rsidR="002A3949" w:rsidRPr="00152101">
        <w:rPr>
          <w:rFonts w:cs="Helvetica Neue"/>
        </w:rPr>
        <w:t>. Other future work could be a scale for interventions, rather than risks.</w:t>
      </w:r>
      <w:r w:rsidR="00AD66C0" w:rsidRPr="0009222C">
        <w:rPr>
          <w:rFonts w:cs="Helvetica Neue"/>
        </w:rPr>
        <w:t xml:space="preserve"> A more rigorous method of taking into account urgency is estimating return on investment, as was done by </w:t>
      </w:r>
      <w:r w:rsidR="00367E0C" w:rsidRPr="00152101">
        <w:rPr>
          <w:rFonts w:cs="Helvetica Neue"/>
        </w:rPr>
        <w:fldChar w:fldCharType="begin"/>
      </w:r>
      <w:r w:rsidR="001C19F8" w:rsidRPr="0009222C">
        <w:rPr>
          <w:rFonts w:cs="Helvetica Neue"/>
        </w:rPr>
        <w:instrText xml:space="preserve"> ADDIN ZOTERO_ITEM CSL_CITATION {"citationID":"ihlHX2eW","properties":{"formattedCitation":"(Denkenberger &amp; Pearce, 2016)","plainCitation":"(Denkenberger &amp; Pearce, 2016)"},"citationItems":[{"id":691,"uris":["http://zotero.org/users/3736454/items/QA4262GW"],"uri":["http://zotero.org/users/3736454/items/QA4262GW"],"itemData":{"id":691,"type":"article-journal","title":"Cost-Effectiveness of Interventions for Alternate Food to Address Agricultural Catastrophes Globally.","container-title":"International Journal of Disaster Risk Science","page":"205–215","volume":"7","issue":"3","language":"en","author":[{"family":"Denkenberger","given":"D."},{"family":"Pearce","given":"J. M."}],"issued":{"date-parts":[["2016"]]}}}],"schema":"https://github.com/citation-style-language/schema/raw/master/csl-citation.json"} </w:instrText>
      </w:r>
      <w:r w:rsidR="00367E0C" w:rsidRPr="00152101">
        <w:rPr>
          <w:rFonts w:cs="Helvetica Neue"/>
        </w:rPr>
        <w:fldChar w:fldCharType="separate"/>
      </w:r>
      <w:r w:rsidR="001C19F8" w:rsidRPr="00152101">
        <w:t>(Denkenberger &amp; Pearce, 2016)</w:t>
      </w:r>
      <w:r w:rsidR="00367E0C" w:rsidRPr="00152101">
        <w:rPr>
          <w:rFonts w:cs="Helvetica Neue"/>
        </w:rPr>
        <w:fldChar w:fldCharType="end"/>
      </w:r>
      <w:r w:rsidR="00AD66C0" w:rsidRPr="00152101">
        <w:rPr>
          <w:rFonts w:cs="Helvetica Neue"/>
        </w:rPr>
        <w:t>.</w:t>
      </w:r>
    </w:p>
    <w:p w14:paraId="71965F48" w14:textId="77777777" w:rsidR="004C109E" w:rsidRPr="0009222C" w:rsidRDefault="007B3D75">
      <w:pPr>
        <w:pStyle w:val="Heading1"/>
        <w:rPr>
          <w:rFonts w:ascii="Verdana" w:hAnsi="Verdana"/>
        </w:rPr>
      </w:pPr>
      <w:bookmarkStart w:id="27" w:name="_Toc477696414"/>
      <w:bookmarkStart w:id="28" w:name="_Toc474079186"/>
      <w:bookmarkStart w:id="29" w:name="_Toc479770404"/>
      <w:bookmarkStart w:id="30" w:name="_Toc489969925"/>
      <w:bookmarkEnd w:id="27"/>
      <w:bookmarkEnd w:id="28"/>
      <w:r w:rsidRPr="0009222C">
        <w:rPr>
          <w:rFonts w:ascii="Verdana" w:hAnsi="Verdana"/>
          <w:shd w:val="clear" w:color="auto" w:fill="FFFFFF"/>
        </w:rPr>
        <w:t>Disclaimer</w:t>
      </w:r>
      <w:bookmarkEnd w:id="29"/>
      <w:bookmarkEnd w:id="30"/>
    </w:p>
    <w:p w14:paraId="30D25155" w14:textId="1C12EC45" w:rsidR="004C109E" w:rsidRPr="0009222C" w:rsidRDefault="007B3D75" w:rsidP="004F4ABC">
      <w:pPr>
        <w:ind w:firstLine="720"/>
        <w:jc w:val="both"/>
        <w:rPr>
          <w:rFonts w:eastAsia="Times New Roman" w:cs="Arial"/>
          <w:color w:val="222222"/>
          <w:shd w:val="clear" w:color="auto" w:fill="FFFFFF"/>
        </w:rPr>
      </w:pPr>
      <w:r w:rsidRPr="00152101">
        <w:rPr>
          <w:rFonts w:eastAsia="Times New Roman" w:cs="Arial"/>
          <w:color w:val="222222"/>
          <w:shd w:val="clear" w:color="auto" w:fill="FFFFFF"/>
        </w:rPr>
        <w:t>This article represents</w:t>
      </w:r>
      <w:r w:rsidR="007E65ED" w:rsidRPr="00152101">
        <w:rPr>
          <w:rFonts w:eastAsia="Times New Roman" w:cs="Arial"/>
          <w:color w:val="222222"/>
          <w:shd w:val="clear" w:color="auto" w:fill="FFFFFF"/>
        </w:rPr>
        <w:t xml:space="preserve"> the</w:t>
      </w:r>
      <w:r w:rsidRPr="0009222C">
        <w:rPr>
          <w:rFonts w:eastAsia="Times New Roman" w:cs="Arial"/>
          <w:color w:val="222222"/>
          <w:shd w:val="clear" w:color="auto" w:fill="FFFFFF"/>
        </w:rPr>
        <w:t xml:space="preserve"> views of the authors, and does not necessarily represent the views of the Global Catastrophic Risk Institute</w:t>
      </w:r>
      <w:r w:rsidR="00694CE3" w:rsidRPr="0009222C">
        <w:rPr>
          <w:rFonts w:eastAsia="Times New Roman" w:cs="Arial"/>
          <w:color w:val="222222"/>
          <w:shd w:val="clear" w:color="auto" w:fill="FFFFFF"/>
        </w:rPr>
        <w:t xml:space="preserve"> or the Alliance to Feed the Earth in Disasters</w:t>
      </w:r>
      <w:r w:rsidRPr="0009222C">
        <w:rPr>
          <w:rFonts w:eastAsia="Times New Roman" w:cs="Arial"/>
          <w:color w:val="222222"/>
          <w:shd w:val="clear" w:color="auto" w:fill="FFFFFF"/>
        </w:rPr>
        <w:t>.</w:t>
      </w:r>
    </w:p>
    <w:p w14:paraId="0F86ED3E" w14:textId="77777777" w:rsidR="006C2544" w:rsidRPr="0009222C" w:rsidRDefault="006C2544">
      <w:pPr>
        <w:rPr>
          <w:rFonts w:eastAsia="Times New Roman" w:cs="Arial"/>
          <w:color w:val="222222"/>
          <w:shd w:val="clear" w:color="auto" w:fill="FFFFFF"/>
        </w:rPr>
      </w:pPr>
    </w:p>
    <w:p w14:paraId="46482250" w14:textId="77777777" w:rsidR="00250E1E" w:rsidRPr="0009222C" w:rsidRDefault="00250E1E">
      <w:pPr>
        <w:rPr>
          <w:rFonts w:eastAsia="Times New Roman" w:cs="Arial"/>
          <w:b/>
          <w:color w:val="1F497D" w:themeColor="text2"/>
          <w:sz w:val="32"/>
          <w:szCs w:val="32"/>
          <w:shd w:val="clear" w:color="auto" w:fill="FFFFFF"/>
        </w:rPr>
      </w:pPr>
      <w:r w:rsidRPr="0009222C">
        <w:rPr>
          <w:rFonts w:eastAsia="Times New Roman" w:cs="Arial"/>
          <w:b/>
          <w:color w:val="1F497D" w:themeColor="text2"/>
          <w:sz w:val="32"/>
          <w:szCs w:val="32"/>
          <w:shd w:val="clear" w:color="auto" w:fill="FFFFFF"/>
        </w:rPr>
        <w:t>Acknowledgments</w:t>
      </w:r>
      <w:r w:rsidR="006C2544" w:rsidRPr="0009222C">
        <w:rPr>
          <w:rFonts w:eastAsia="Times New Roman" w:cs="Arial"/>
          <w:b/>
          <w:color w:val="1F497D" w:themeColor="text2"/>
          <w:sz w:val="32"/>
          <w:szCs w:val="32"/>
          <w:shd w:val="clear" w:color="auto" w:fill="FFFFFF"/>
        </w:rPr>
        <w:t xml:space="preserve"> </w:t>
      </w:r>
    </w:p>
    <w:p w14:paraId="58593924" w14:textId="41F3CB34" w:rsidR="006C2544" w:rsidRPr="0009222C" w:rsidRDefault="006C2544" w:rsidP="006D0DA3">
      <w:pPr>
        <w:ind w:firstLine="360"/>
        <w:jc w:val="both"/>
        <w:rPr>
          <w:rFonts w:eastAsia="Times New Roman" w:cs="Arial"/>
          <w:color w:val="222222"/>
        </w:rPr>
      </w:pPr>
      <w:r w:rsidRPr="0009222C">
        <w:rPr>
          <w:rFonts w:eastAsia="Times New Roman" w:cs="Arial"/>
          <w:color w:val="222222"/>
          <w:shd w:val="clear" w:color="auto" w:fill="FFFFFF"/>
        </w:rPr>
        <w:t xml:space="preserve">We would like to thank </w:t>
      </w:r>
      <w:r w:rsidR="009175C3" w:rsidRPr="0009222C">
        <w:rPr>
          <w:rFonts w:eastAsia="Times New Roman" w:cs="Arial"/>
          <w:color w:val="222222"/>
          <w:shd w:val="clear" w:color="auto" w:fill="FFFFFF"/>
        </w:rPr>
        <w:t xml:space="preserve">Alexandra Alexeeva, </w:t>
      </w:r>
      <w:r w:rsidRPr="0009222C">
        <w:rPr>
          <w:rFonts w:eastAsia="Times New Roman" w:cs="Arial"/>
          <w:color w:val="222222"/>
          <w:shd w:val="clear" w:color="auto" w:fill="FFFFFF"/>
        </w:rPr>
        <w:t>Seth Baum</w:t>
      </w:r>
      <w:r w:rsidR="00A260DA" w:rsidRPr="0009222C">
        <w:rPr>
          <w:rFonts w:eastAsia="Times New Roman" w:cs="Arial"/>
          <w:color w:val="222222"/>
          <w:shd w:val="clear" w:color="auto" w:fill="FFFFFF"/>
        </w:rPr>
        <w:t>, Adrian Cu</w:t>
      </w:r>
      <w:r w:rsidR="00A0502E" w:rsidRPr="0009222C">
        <w:rPr>
          <w:rFonts w:eastAsia="Times New Roman" w:cs="Arial"/>
          <w:color w:val="222222"/>
          <w:shd w:val="clear" w:color="auto" w:fill="FFFFFF"/>
        </w:rPr>
        <w:t>r</w:t>
      </w:r>
      <w:r w:rsidR="00A260DA" w:rsidRPr="0009222C">
        <w:rPr>
          <w:rFonts w:eastAsia="Times New Roman" w:cs="Arial"/>
          <w:color w:val="222222"/>
          <w:shd w:val="clear" w:color="auto" w:fill="FFFFFF"/>
        </w:rPr>
        <w:t>rie</w:t>
      </w:r>
      <w:r w:rsidR="004E76A9" w:rsidRPr="0009222C">
        <w:rPr>
          <w:rFonts w:eastAsia="Times New Roman" w:cs="Arial"/>
          <w:color w:val="222222"/>
          <w:shd w:val="clear" w:color="auto" w:fill="FFFFFF"/>
        </w:rPr>
        <w:t xml:space="preserve">, </w:t>
      </w:r>
      <w:r w:rsidRPr="0009222C">
        <w:rPr>
          <w:rFonts w:eastAsia="Times New Roman" w:cs="Arial"/>
          <w:color w:val="222222"/>
          <w:shd w:val="clear" w:color="auto" w:fill="FFFFFF"/>
        </w:rPr>
        <w:t xml:space="preserve">Anthony Barrett </w:t>
      </w:r>
      <w:r w:rsidR="004E76A9" w:rsidRPr="0009222C">
        <w:rPr>
          <w:rFonts w:eastAsia="Times New Roman" w:cs="Arial"/>
          <w:color w:val="222222"/>
          <w:shd w:val="clear" w:color="auto" w:fill="FFFFFF"/>
        </w:rPr>
        <w:t xml:space="preserve">and 2 anonymous reviewers </w:t>
      </w:r>
      <w:r w:rsidRPr="0009222C">
        <w:rPr>
          <w:rFonts w:eastAsia="Times New Roman" w:cs="Arial"/>
          <w:color w:val="222222"/>
          <w:shd w:val="clear" w:color="auto" w:fill="FFFFFF"/>
        </w:rPr>
        <w:t xml:space="preserve">for insightful comments. </w:t>
      </w:r>
    </w:p>
    <w:p w14:paraId="71F2115C" w14:textId="77777777" w:rsidR="004C109E" w:rsidRPr="00152101" w:rsidRDefault="004C109E">
      <w:pPr>
        <w:ind w:left="360"/>
        <w:rPr>
          <w:rFonts w:eastAsia="Times New Roman" w:cs="Arial"/>
          <w:color w:val="222222"/>
          <w:shd w:val="clear" w:color="auto" w:fill="FFFFFF"/>
        </w:rPr>
      </w:pPr>
    </w:p>
    <w:p w14:paraId="6E90FD37" w14:textId="77777777" w:rsidR="004C109E" w:rsidRPr="0009222C" w:rsidRDefault="007B3D75">
      <w:pPr>
        <w:ind w:left="360"/>
        <w:rPr>
          <w:rFonts w:eastAsia="Times New Roman" w:cs="Arial"/>
          <w:color w:val="222222"/>
          <w:shd w:val="clear" w:color="auto" w:fill="FFFFFF"/>
        </w:rPr>
      </w:pPr>
      <w:r w:rsidRPr="0009222C">
        <w:rPr>
          <w:rFonts w:eastAsia="Times New Roman" w:cs="Arial"/>
          <w:b/>
          <w:color w:val="222222"/>
          <w:shd w:val="clear" w:color="auto" w:fill="FFFFFF"/>
        </w:rPr>
        <w:t>References</w:t>
      </w:r>
      <w:r w:rsidRPr="0009222C">
        <w:rPr>
          <w:rFonts w:eastAsia="Times New Roman" w:cs="Arial"/>
          <w:color w:val="222222"/>
          <w:shd w:val="clear" w:color="auto" w:fill="FFFFFF"/>
        </w:rPr>
        <w:t>:</w:t>
      </w:r>
    </w:p>
    <w:p w14:paraId="4B4F1E7E" w14:textId="77777777" w:rsidR="00250E1E" w:rsidRPr="0009222C" w:rsidRDefault="00250E1E">
      <w:pPr>
        <w:ind w:left="360"/>
        <w:rPr>
          <w:rFonts w:eastAsia="Times New Roman"/>
        </w:rPr>
      </w:pPr>
    </w:p>
    <w:p w14:paraId="2ED42EE6" w14:textId="77777777" w:rsidR="0069197F" w:rsidRPr="0069197F" w:rsidRDefault="007D1F92" w:rsidP="0069197F">
      <w:pPr>
        <w:pStyle w:val="Bibliography"/>
        <w:rPr>
          <w:rFonts w:eastAsia="Times New Roman"/>
          <w:color w:val="auto"/>
        </w:rPr>
      </w:pPr>
      <w:r w:rsidRPr="0009222C">
        <w:fldChar w:fldCharType="begin"/>
      </w:r>
      <w:r w:rsidR="0069197F">
        <w:instrText xml:space="preserve"> ADDIN ZOTERO_BIBL {"custom":[]} CSL_BIBLIOGRAPHY </w:instrText>
      </w:r>
      <w:r w:rsidRPr="0009222C">
        <w:fldChar w:fldCharType="separate"/>
      </w:r>
      <w:r w:rsidR="0069197F" w:rsidRPr="0069197F">
        <w:rPr>
          <w:rFonts w:eastAsia="Times New Roman"/>
          <w:color w:val="auto"/>
        </w:rPr>
        <w:t>80,000 Hours. (2017, July 31). How to compare different global problems in terms of impact. Retrieved July 31, 2017, from https://80000hours.org/articles/problem-framework/</w:t>
      </w:r>
    </w:p>
    <w:p w14:paraId="1D1809B8" w14:textId="77777777" w:rsidR="0069197F" w:rsidRPr="0069197F" w:rsidRDefault="0069197F" w:rsidP="0069197F">
      <w:pPr>
        <w:pStyle w:val="Bibliography"/>
        <w:rPr>
          <w:rFonts w:eastAsia="Times New Roman"/>
          <w:color w:val="auto"/>
        </w:rPr>
      </w:pPr>
      <w:r w:rsidRPr="0069197F">
        <w:rPr>
          <w:rFonts w:eastAsia="Times New Roman"/>
          <w:color w:val="auto"/>
        </w:rPr>
        <w:lastRenderedPageBreak/>
        <w:t xml:space="preserve">Almar, I. (2007). The San Marino Scale: A new analytical tool for assessing transmission risk. </w:t>
      </w:r>
      <w:r w:rsidRPr="0069197F">
        <w:rPr>
          <w:rFonts w:eastAsia="Times New Roman"/>
          <w:i/>
          <w:iCs/>
          <w:color w:val="auto"/>
        </w:rPr>
        <w:t>Acta Astronautica, Volume 60, Issue 1, P. 57-59.</w:t>
      </w:r>
    </w:p>
    <w:p w14:paraId="3E399B5B"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Almar, I. (2011). SETI and Astrobiology: The Rio Scale and the London Scale. </w:t>
      </w:r>
      <w:r w:rsidRPr="0069197F">
        <w:rPr>
          <w:rFonts w:eastAsia="Times New Roman"/>
          <w:i/>
          <w:iCs/>
          <w:color w:val="auto"/>
        </w:rPr>
        <w:t>Acta Astronautica. Science Direct</w:t>
      </w:r>
      <w:r w:rsidRPr="0069197F">
        <w:rPr>
          <w:rFonts w:eastAsia="Times New Roman"/>
          <w:color w:val="auto"/>
        </w:rPr>
        <w:t xml:space="preserve">, </w:t>
      </w:r>
      <w:r w:rsidRPr="0069197F">
        <w:rPr>
          <w:rFonts w:eastAsia="Times New Roman"/>
          <w:i/>
          <w:iCs/>
          <w:color w:val="auto"/>
        </w:rPr>
        <w:t>69</w:t>
      </w:r>
      <w:r w:rsidRPr="0069197F">
        <w:rPr>
          <w:rFonts w:eastAsia="Times New Roman"/>
          <w:color w:val="auto"/>
        </w:rPr>
        <w:t>, 899–904. https://doi.org/doi:10.1016/j.actaastro.2011.05.036</w:t>
      </w:r>
    </w:p>
    <w:p w14:paraId="4309BEC9"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arrett, A. M., Baum, S. D., &amp; Hostetler,  and K. (2013). Analyzing and reducing the risks of inadvertent nuclear war between the United States and Russia. </w:t>
      </w:r>
      <w:r w:rsidRPr="0069197F">
        <w:rPr>
          <w:rFonts w:eastAsia="Times New Roman"/>
          <w:i/>
          <w:iCs/>
          <w:color w:val="auto"/>
        </w:rPr>
        <w:t>Science &amp; Global Security</w:t>
      </w:r>
      <w:r w:rsidRPr="0069197F">
        <w:rPr>
          <w:rFonts w:eastAsia="Times New Roman"/>
          <w:color w:val="auto"/>
        </w:rPr>
        <w:t xml:space="preserve">, </w:t>
      </w:r>
      <w:r w:rsidRPr="0069197F">
        <w:rPr>
          <w:rFonts w:eastAsia="Times New Roman"/>
          <w:i/>
          <w:iCs/>
          <w:color w:val="auto"/>
        </w:rPr>
        <w:t>21</w:t>
      </w:r>
      <w:r w:rsidRPr="0069197F">
        <w:rPr>
          <w:rFonts w:eastAsia="Times New Roman"/>
          <w:color w:val="auto"/>
        </w:rPr>
        <w:t>(2), 106–133.</w:t>
      </w:r>
    </w:p>
    <w:p w14:paraId="67E8FEDB"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aum, S. D. (2015). Risk and resilience for unknown, unquantifiable, systemic, and unlikely/catastrophic threats. </w:t>
      </w:r>
      <w:r w:rsidRPr="0069197F">
        <w:rPr>
          <w:rFonts w:eastAsia="Times New Roman"/>
          <w:i/>
          <w:iCs/>
          <w:color w:val="auto"/>
        </w:rPr>
        <w:t>Environment Systems and Decisions</w:t>
      </w:r>
      <w:r w:rsidRPr="0069197F">
        <w:rPr>
          <w:rFonts w:eastAsia="Times New Roman"/>
          <w:color w:val="auto"/>
        </w:rPr>
        <w:t xml:space="preserve">, </w:t>
      </w:r>
      <w:r w:rsidRPr="0069197F">
        <w:rPr>
          <w:rFonts w:eastAsia="Times New Roman"/>
          <w:i/>
          <w:iCs/>
          <w:color w:val="auto"/>
        </w:rPr>
        <w:t>35</w:t>
      </w:r>
      <w:r w:rsidRPr="0069197F">
        <w:rPr>
          <w:rFonts w:eastAsia="Times New Roman"/>
          <w:color w:val="auto"/>
        </w:rPr>
        <w:t>(2), 229–236.</w:t>
      </w:r>
    </w:p>
    <w:p w14:paraId="70860F97" w14:textId="77777777" w:rsidR="0069197F" w:rsidRPr="0069197F" w:rsidRDefault="0069197F" w:rsidP="0069197F">
      <w:pPr>
        <w:pStyle w:val="Bibliography"/>
        <w:rPr>
          <w:rFonts w:eastAsia="Times New Roman"/>
          <w:color w:val="auto"/>
        </w:rPr>
      </w:pPr>
      <w:r w:rsidRPr="0069197F">
        <w:rPr>
          <w:rFonts w:eastAsia="Times New Roman"/>
          <w:color w:val="auto"/>
        </w:rPr>
        <w:t>Baum, S. D. (2017). Integrated Assessment Project | Global Catastrophic Risk Institute. Retrieved from http://gcrinstitute.org/integrated-assessment/</w:t>
      </w:r>
    </w:p>
    <w:p w14:paraId="6211139B"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aum, S. D., &amp; Barrett, A. M. (2017). </w:t>
      </w:r>
      <w:r w:rsidRPr="0069197F">
        <w:rPr>
          <w:rFonts w:eastAsia="Times New Roman"/>
          <w:i/>
          <w:iCs/>
          <w:color w:val="auto"/>
        </w:rPr>
        <w:t>Towards an Integrated Assessment of Global Catastrophic Risk</w:t>
      </w:r>
      <w:r w:rsidRPr="0069197F">
        <w:rPr>
          <w:rFonts w:eastAsia="Times New Roman"/>
          <w:color w:val="auto"/>
        </w:rPr>
        <w:t xml:space="preserve"> (SSRN Scholarly Paper No. ID 3046816). Rochester, NY: Social Science Research Network. Retrieved from https://papers.ssrn.com/abstract=3046816</w:t>
      </w:r>
    </w:p>
    <w:p w14:paraId="442A15F9" w14:textId="77777777" w:rsidR="0069197F" w:rsidRPr="0069197F" w:rsidRDefault="0069197F" w:rsidP="0069197F">
      <w:pPr>
        <w:pStyle w:val="Bibliography"/>
        <w:rPr>
          <w:rFonts w:eastAsia="Times New Roman"/>
          <w:color w:val="auto"/>
        </w:rPr>
      </w:pPr>
      <w:r w:rsidRPr="0069197F">
        <w:rPr>
          <w:rFonts w:eastAsia="Times New Roman"/>
          <w:color w:val="auto"/>
        </w:rPr>
        <w:lastRenderedPageBreak/>
        <w:t xml:space="preserve">Baum, S. D., Haqq-Misra, J. D., &amp; Domagal-Goldman, S. D. (2011). Would contact with extraterrestrials benefit or harm humanity? A scenario analysis. </w:t>
      </w:r>
      <w:r w:rsidRPr="0069197F">
        <w:rPr>
          <w:rFonts w:eastAsia="Times New Roman"/>
          <w:i/>
          <w:iCs/>
          <w:color w:val="auto"/>
        </w:rPr>
        <w:t>Acta Astronautica</w:t>
      </w:r>
      <w:r w:rsidRPr="0069197F">
        <w:rPr>
          <w:rFonts w:eastAsia="Times New Roman"/>
          <w:color w:val="auto"/>
        </w:rPr>
        <w:t xml:space="preserve">, </w:t>
      </w:r>
      <w:r w:rsidRPr="0069197F">
        <w:rPr>
          <w:rFonts w:eastAsia="Times New Roman"/>
          <w:i/>
          <w:iCs/>
          <w:color w:val="auto"/>
        </w:rPr>
        <w:t>68</w:t>
      </w:r>
      <w:r w:rsidRPr="0069197F">
        <w:rPr>
          <w:rFonts w:eastAsia="Times New Roman"/>
          <w:color w:val="auto"/>
        </w:rPr>
        <w:t>(11), 2114–2129.</w:t>
      </w:r>
    </w:p>
    <w:p w14:paraId="1D99C42E"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aum, S. D., Maher, T. M., &amp; Haqq-Misra, J. (2013). Double catastrophe: intermittent stratospheric geoengineering induced by societal collapse. </w:t>
      </w:r>
      <w:r w:rsidRPr="0069197F">
        <w:rPr>
          <w:rFonts w:eastAsia="Times New Roman"/>
          <w:i/>
          <w:iCs/>
          <w:color w:val="auto"/>
        </w:rPr>
        <w:t>Environment Systems &amp; Decisions</w:t>
      </w:r>
      <w:r w:rsidRPr="0069197F">
        <w:rPr>
          <w:rFonts w:eastAsia="Times New Roman"/>
          <w:color w:val="auto"/>
        </w:rPr>
        <w:t xml:space="preserve">, </w:t>
      </w:r>
      <w:r w:rsidRPr="0069197F">
        <w:rPr>
          <w:rFonts w:eastAsia="Times New Roman"/>
          <w:i/>
          <w:iCs/>
          <w:color w:val="auto"/>
        </w:rPr>
        <w:t>33</w:t>
      </w:r>
      <w:r w:rsidRPr="0069197F">
        <w:rPr>
          <w:rFonts w:eastAsia="Times New Roman"/>
          <w:color w:val="auto"/>
        </w:rPr>
        <w:t>(1), 168–180.</w:t>
      </w:r>
    </w:p>
    <w:p w14:paraId="2F07E092"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aum, S. D., Maher, T. M., &amp; Haqq-Misra, J. (2013). Double catastrophe: intermittent stratospheric geoengineering induced by societal collapse. </w:t>
      </w:r>
      <w:r w:rsidRPr="0069197F">
        <w:rPr>
          <w:rFonts w:eastAsia="Times New Roman"/>
          <w:i/>
          <w:iCs/>
          <w:color w:val="auto"/>
        </w:rPr>
        <w:t>Environment Systems &amp; Decisions</w:t>
      </w:r>
      <w:r w:rsidRPr="0069197F">
        <w:rPr>
          <w:rFonts w:eastAsia="Times New Roman"/>
          <w:color w:val="auto"/>
        </w:rPr>
        <w:t xml:space="preserve">, </w:t>
      </w:r>
      <w:r w:rsidRPr="0069197F">
        <w:rPr>
          <w:rFonts w:eastAsia="Times New Roman"/>
          <w:i/>
          <w:iCs/>
          <w:color w:val="auto"/>
        </w:rPr>
        <w:t>33</w:t>
      </w:r>
      <w:r w:rsidRPr="0069197F">
        <w:rPr>
          <w:rFonts w:eastAsia="Times New Roman"/>
          <w:color w:val="auto"/>
        </w:rPr>
        <w:t>(1), 168–180.</w:t>
      </w:r>
    </w:p>
    <w:p w14:paraId="5C3EFBEE"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eckstead, N. (2013). </w:t>
      </w:r>
      <w:r w:rsidRPr="0069197F">
        <w:rPr>
          <w:rFonts w:eastAsia="Times New Roman"/>
          <w:i/>
          <w:iCs/>
          <w:color w:val="auto"/>
        </w:rPr>
        <w:t>On the overwhelming importance of shaping the far future</w:t>
      </w:r>
      <w:r w:rsidRPr="0069197F">
        <w:rPr>
          <w:rFonts w:eastAsia="Times New Roman"/>
          <w:color w:val="auto"/>
        </w:rPr>
        <w:t>. New Brunswick, NJ: Department of Philosophy, Rutgers university.</w:t>
      </w:r>
    </w:p>
    <w:p w14:paraId="7753D0D2"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inzel, R. P. (1997). A Near-Earth Object Hazard Index. Annals of the. </w:t>
      </w:r>
      <w:r w:rsidRPr="0069197F">
        <w:rPr>
          <w:rFonts w:eastAsia="Times New Roman"/>
          <w:i/>
          <w:iCs/>
          <w:color w:val="auto"/>
        </w:rPr>
        <w:t>New York Academy of Sciences</w:t>
      </w:r>
      <w:r w:rsidRPr="0069197F">
        <w:rPr>
          <w:rFonts w:eastAsia="Times New Roman"/>
          <w:color w:val="auto"/>
        </w:rPr>
        <w:t xml:space="preserve">, </w:t>
      </w:r>
      <w:r w:rsidRPr="0069197F">
        <w:rPr>
          <w:rFonts w:eastAsia="Times New Roman"/>
          <w:i/>
          <w:iCs/>
          <w:color w:val="auto"/>
        </w:rPr>
        <w:t>822</w:t>
      </w:r>
      <w:r w:rsidRPr="0069197F">
        <w:rPr>
          <w:rFonts w:eastAsia="Times New Roman"/>
          <w:color w:val="auto"/>
        </w:rPr>
        <w:t>, 545–551. https://doi.org/doi:10.1111/j.1749-6632.1997.tb48366.x</w:t>
      </w:r>
    </w:p>
    <w:p w14:paraId="657EEFB0"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ostrom, N. (2002). Existential risks: Analyzing Human Extinction Scenarios and Related Hazards. </w:t>
      </w:r>
      <w:r w:rsidRPr="0069197F">
        <w:rPr>
          <w:rFonts w:eastAsia="Times New Roman"/>
          <w:i/>
          <w:iCs/>
          <w:color w:val="auto"/>
        </w:rPr>
        <w:t>Journal of Evolution and Technology, Vol. 9, No. 1 (2002).</w:t>
      </w:r>
    </w:p>
    <w:p w14:paraId="51BE2640"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ostrom, N. (2003). Astronomical waste: The opportunity cost of delayed technological development. </w:t>
      </w:r>
      <w:r w:rsidRPr="0069197F">
        <w:rPr>
          <w:rFonts w:eastAsia="Times New Roman"/>
          <w:i/>
          <w:iCs/>
          <w:color w:val="auto"/>
        </w:rPr>
        <w:t>Utilitas</w:t>
      </w:r>
      <w:r w:rsidRPr="0069197F">
        <w:rPr>
          <w:rFonts w:eastAsia="Times New Roman"/>
          <w:color w:val="auto"/>
        </w:rPr>
        <w:t xml:space="preserve">, </w:t>
      </w:r>
      <w:r w:rsidRPr="0069197F">
        <w:rPr>
          <w:rFonts w:eastAsia="Times New Roman"/>
          <w:i/>
          <w:iCs/>
          <w:color w:val="auto"/>
        </w:rPr>
        <w:t>15</w:t>
      </w:r>
      <w:r w:rsidRPr="0069197F">
        <w:rPr>
          <w:rFonts w:eastAsia="Times New Roman"/>
          <w:color w:val="auto"/>
        </w:rPr>
        <w:t>(3), 308–314.</w:t>
      </w:r>
    </w:p>
    <w:p w14:paraId="06CE53FF" w14:textId="77777777" w:rsidR="0069197F" w:rsidRPr="0069197F" w:rsidRDefault="0069197F" w:rsidP="0069197F">
      <w:pPr>
        <w:pStyle w:val="Bibliography"/>
        <w:rPr>
          <w:rFonts w:eastAsia="Times New Roman"/>
          <w:color w:val="auto"/>
        </w:rPr>
      </w:pPr>
      <w:r w:rsidRPr="0069197F">
        <w:rPr>
          <w:rFonts w:eastAsia="Times New Roman"/>
          <w:color w:val="auto"/>
        </w:rPr>
        <w:lastRenderedPageBreak/>
        <w:t xml:space="preserve">Bostrom, N. (2013). Existential risk prevention as global priority. </w:t>
      </w:r>
      <w:r w:rsidRPr="0069197F">
        <w:rPr>
          <w:rFonts w:eastAsia="Times New Roman"/>
          <w:i/>
          <w:iCs/>
          <w:color w:val="auto"/>
        </w:rPr>
        <w:t>Global Policy</w:t>
      </w:r>
      <w:r w:rsidRPr="0069197F">
        <w:rPr>
          <w:rFonts w:eastAsia="Times New Roman"/>
          <w:color w:val="auto"/>
        </w:rPr>
        <w:t xml:space="preserve">, </w:t>
      </w:r>
      <w:r w:rsidRPr="0069197F">
        <w:rPr>
          <w:rFonts w:eastAsia="Times New Roman"/>
          <w:i/>
          <w:iCs/>
          <w:color w:val="auto"/>
        </w:rPr>
        <w:t>4</w:t>
      </w:r>
      <w:r w:rsidRPr="0069197F">
        <w:rPr>
          <w:rFonts w:eastAsia="Times New Roman"/>
          <w:color w:val="auto"/>
        </w:rPr>
        <w:t>, 15–31.</w:t>
      </w:r>
    </w:p>
    <w:p w14:paraId="347922F2"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Bostrom, N. (2014). </w:t>
      </w:r>
      <w:r w:rsidRPr="0069197F">
        <w:rPr>
          <w:rFonts w:eastAsia="Times New Roman"/>
          <w:i/>
          <w:iCs/>
          <w:color w:val="auto"/>
        </w:rPr>
        <w:t>Superintelligence</w:t>
      </w:r>
      <w:r w:rsidRPr="0069197F">
        <w:rPr>
          <w:rFonts w:eastAsia="Times New Roman"/>
          <w:color w:val="auto"/>
        </w:rPr>
        <w:t>. Oxford: Oxford University Press.</w:t>
      </w:r>
    </w:p>
    <w:p w14:paraId="263E786E"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Ćirković, M. M. (2012). Small theories and large risks—is risk analysis relevant for epistemology? </w:t>
      </w:r>
      <w:r w:rsidRPr="0069197F">
        <w:rPr>
          <w:rFonts w:eastAsia="Times New Roman"/>
          <w:i/>
          <w:iCs/>
          <w:color w:val="auto"/>
        </w:rPr>
        <w:t>Risk Analysis</w:t>
      </w:r>
      <w:r w:rsidRPr="0069197F">
        <w:rPr>
          <w:rFonts w:eastAsia="Times New Roman"/>
          <w:color w:val="auto"/>
        </w:rPr>
        <w:t xml:space="preserve">, </w:t>
      </w:r>
      <w:r w:rsidRPr="0069197F">
        <w:rPr>
          <w:rFonts w:eastAsia="Times New Roman"/>
          <w:i/>
          <w:iCs/>
          <w:color w:val="auto"/>
        </w:rPr>
        <w:t>32</w:t>
      </w:r>
      <w:r w:rsidRPr="0069197F">
        <w:rPr>
          <w:rFonts w:eastAsia="Times New Roman"/>
          <w:color w:val="auto"/>
        </w:rPr>
        <w:t>(11), 1994–2004.</w:t>
      </w:r>
    </w:p>
    <w:p w14:paraId="459ED79F"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Ćirković, M. M., Sandberg, A., &amp; Bostrom, N. (2010). Anthropic shadow: observation selection effects and human extinction risks. </w:t>
      </w:r>
      <w:r w:rsidRPr="0069197F">
        <w:rPr>
          <w:rFonts w:eastAsia="Times New Roman"/>
          <w:i/>
          <w:iCs/>
          <w:color w:val="auto"/>
        </w:rPr>
        <w:t>Risk Analysis, Vol. 30, No. 10, 2010</w:t>
      </w:r>
      <w:r w:rsidRPr="0069197F">
        <w:rPr>
          <w:rFonts w:eastAsia="Times New Roman"/>
          <w:color w:val="auto"/>
        </w:rPr>
        <w:t>.</w:t>
      </w:r>
    </w:p>
    <w:p w14:paraId="79C2C96C"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Cirković, M. M., &amp; Vukotića, B. (2016). Long-term prospects: Mitigation of supernova and gamma-ray burst threat to intelligent beings. </w:t>
      </w:r>
      <w:r w:rsidRPr="0069197F">
        <w:rPr>
          <w:rFonts w:eastAsia="Times New Roman"/>
          <w:i/>
          <w:iCs/>
          <w:color w:val="auto"/>
        </w:rPr>
        <w:t>Acta Astronautica</w:t>
      </w:r>
      <w:r w:rsidRPr="0069197F">
        <w:rPr>
          <w:rFonts w:eastAsia="Times New Roman"/>
          <w:color w:val="auto"/>
        </w:rPr>
        <w:t xml:space="preserve">, </w:t>
      </w:r>
      <w:r w:rsidRPr="0069197F">
        <w:rPr>
          <w:rFonts w:eastAsia="Times New Roman"/>
          <w:i/>
          <w:iCs/>
          <w:color w:val="auto"/>
        </w:rPr>
        <w:t>129</w:t>
      </w:r>
      <w:r w:rsidRPr="0069197F">
        <w:rPr>
          <w:rFonts w:eastAsia="Times New Roman"/>
          <w:color w:val="auto"/>
        </w:rPr>
        <w:t>, 438–446.</w:t>
      </w:r>
    </w:p>
    <w:p w14:paraId="40B62C32"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Coates, J. F. (2009). Risks and threats to civilization, humankind, and the earth. </w:t>
      </w:r>
      <w:r w:rsidRPr="0069197F">
        <w:rPr>
          <w:rFonts w:eastAsia="Times New Roman"/>
          <w:i/>
          <w:iCs/>
          <w:color w:val="auto"/>
        </w:rPr>
        <w:t>Futures</w:t>
      </w:r>
      <w:r w:rsidRPr="0069197F">
        <w:rPr>
          <w:rFonts w:eastAsia="Times New Roman"/>
          <w:color w:val="auto"/>
        </w:rPr>
        <w:t xml:space="preserve">, </w:t>
      </w:r>
      <w:r w:rsidRPr="0069197F">
        <w:rPr>
          <w:rFonts w:eastAsia="Times New Roman"/>
          <w:i/>
          <w:iCs/>
          <w:color w:val="auto"/>
        </w:rPr>
        <w:t>41</w:t>
      </w:r>
      <w:r w:rsidRPr="0069197F">
        <w:rPr>
          <w:rFonts w:eastAsia="Times New Roman"/>
          <w:color w:val="auto"/>
        </w:rPr>
        <w:t>(10), 694–705.</w:t>
      </w:r>
    </w:p>
    <w:p w14:paraId="27CA4CA9"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Cox, L. A. (2008). What’s wrong with risk matrices? </w:t>
      </w:r>
      <w:r w:rsidRPr="0069197F">
        <w:rPr>
          <w:rFonts w:eastAsia="Times New Roman"/>
          <w:i/>
          <w:iCs/>
          <w:color w:val="auto"/>
        </w:rPr>
        <w:t>Risk Analysis: An Official Publication of the Society for Risk Analysis</w:t>
      </w:r>
      <w:r w:rsidRPr="0069197F">
        <w:rPr>
          <w:rFonts w:eastAsia="Times New Roman"/>
          <w:color w:val="auto"/>
        </w:rPr>
        <w:t xml:space="preserve">, </w:t>
      </w:r>
      <w:r w:rsidRPr="0069197F">
        <w:rPr>
          <w:rFonts w:eastAsia="Times New Roman"/>
          <w:i/>
          <w:iCs/>
          <w:color w:val="auto"/>
        </w:rPr>
        <w:t>28</w:t>
      </w:r>
      <w:r w:rsidRPr="0069197F">
        <w:rPr>
          <w:rFonts w:eastAsia="Times New Roman"/>
          <w:color w:val="auto"/>
        </w:rPr>
        <w:t>(2), 497–512. https://doi.org/10.1111/j.1539-6924.2008.01030.x</w:t>
      </w:r>
    </w:p>
    <w:p w14:paraId="16EBC8B6" w14:textId="77777777" w:rsidR="0069197F" w:rsidRPr="0069197F" w:rsidRDefault="0069197F" w:rsidP="0069197F">
      <w:pPr>
        <w:pStyle w:val="Bibliography"/>
        <w:rPr>
          <w:rFonts w:eastAsia="Times New Roman"/>
          <w:color w:val="auto"/>
        </w:rPr>
      </w:pPr>
      <w:r w:rsidRPr="0069197F">
        <w:rPr>
          <w:rFonts w:eastAsia="Times New Roman"/>
          <w:color w:val="auto"/>
        </w:rPr>
        <w:t>Daniel, M. (2017). S-risks: Why they are the worst existential risks, and how to prevent them (EAG Boston 2017). Foundational research institute.</w:t>
      </w:r>
    </w:p>
    <w:p w14:paraId="6E7FB55F"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Dar, A. (2001). The threat to life from Eta Carinae and gamma ray bursts. </w:t>
      </w:r>
      <w:r w:rsidRPr="0069197F">
        <w:rPr>
          <w:rFonts w:eastAsia="Times New Roman"/>
          <w:i/>
          <w:iCs/>
          <w:color w:val="auto"/>
        </w:rPr>
        <w:t xml:space="preserve">Astrophysics and Gamma Ray Physics in Space (Eds. A. </w:t>
      </w:r>
      <w:r w:rsidRPr="0069197F">
        <w:rPr>
          <w:rFonts w:eastAsia="Times New Roman"/>
          <w:i/>
          <w:iCs/>
          <w:color w:val="auto"/>
        </w:rPr>
        <w:lastRenderedPageBreak/>
        <w:t>Morselli and P. Picozza), Frascati Physics Series Vol. XXIV (2002), Pp. 513-523</w:t>
      </w:r>
      <w:r w:rsidRPr="0069197F">
        <w:rPr>
          <w:rFonts w:eastAsia="Times New Roman"/>
          <w:color w:val="auto"/>
        </w:rPr>
        <w:t>. Retrieved from https://arxiv.org/abs/astro-ph/0110162</w:t>
      </w:r>
    </w:p>
    <w:p w14:paraId="345DF3C0"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Dar, A., De Rújula, A., &amp; Heinz, U. (1999). Will relativistic heavy-ion colliders destroy our planet? </w:t>
      </w:r>
      <w:r w:rsidRPr="0069197F">
        <w:rPr>
          <w:rFonts w:eastAsia="Times New Roman"/>
          <w:i/>
          <w:iCs/>
          <w:color w:val="auto"/>
        </w:rPr>
        <w:t>Physics Letters B</w:t>
      </w:r>
      <w:r w:rsidRPr="0069197F">
        <w:rPr>
          <w:rFonts w:eastAsia="Times New Roman"/>
          <w:color w:val="auto"/>
        </w:rPr>
        <w:t xml:space="preserve">, </w:t>
      </w:r>
      <w:r w:rsidRPr="0069197F">
        <w:rPr>
          <w:rFonts w:eastAsia="Times New Roman"/>
          <w:i/>
          <w:iCs/>
          <w:color w:val="auto"/>
        </w:rPr>
        <w:t>470</w:t>
      </w:r>
      <w:r w:rsidRPr="0069197F">
        <w:rPr>
          <w:rFonts w:eastAsia="Times New Roman"/>
          <w:color w:val="auto"/>
        </w:rPr>
        <w:t>(1), 142–148.</w:t>
      </w:r>
    </w:p>
    <w:p w14:paraId="135CD881"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Dar, A., Laor, A., &amp; N.J, S. (1997). Life extinctions by cosmic ray jets. </w:t>
      </w:r>
      <w:r w:rsidRPr="0069197F">
        <w:rPr>
          <w:rFonts w:eastAsia="Times New Roman"/>
          <w:i/>
          <w:iCs/>
          <w:color w:val="auto"/>
        </w:rPr>
        <w:t>Physical Review Letters</w:t>
      </w:r>
      <w:r w:rsidRPr="0069197F">
        <w:rPr>
          <w:rFonts w:eastAsia="Times New Roman"/>
          <w:color w:val="auto"/>
        </w:rPr>
        <w:t xml:space="preserve">, </w:t>
      </w:r>
      <w:r w:rsidRPr="0069197F">
        <w:rPr>
          <w:rFonts w:eastAsia="Times New Roman"/>
          <w:i/>
          <w:iCs/>
          <w:color w:val="auto"/>
        </w:rPr>
        <w:t>80</w:t>
      </w:r>
      <w:r w:rsidRPr="0069197F">
        <w:rPr>
          <w:rFonts w:eastAsia="Times New Roman"/>
          <w:color w:val="auto"/>
        </w:rPr>
        <w:t>(26). Retrieved from https://arxiv.org/pdf/astro-ph/9705008v1.pdf</w:t>
      </w:r>
    </w:p>
    <w:p w14:paraId="6BEA98D7"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De Grey, A., &amp; Rae, M. (2007). </w:t>
      </w:r>
      <w:r w:rsidRPr="0069197F">
        <w:rPr>
          <w:rFonts w:eastAsia="Times New Roman"/>
          <w:i/>
          <w:iCs/>
          <w:color w:val="auto"/>
        </w:rPr>
        <w:t>Ending aging: The rejuvenation breakthroughs that could reverse human aging in our lifetime</w:t>
      </w:r>
      <w:r w:rsidRPr="0069197F">
        <w:rPr>
          <w:rFonts w:eastAsia="Times New Roman"/>
          <w:color w:val="auto"/>
        </w:rPr>
        <w:t>. St. Martin’s Press.</w:t>
      </w:r>
    </w:p>
    <w:p w14:paraId="21F650FD"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Denkenberger, D., &amp; Pearce, J. M. (2014). </w:t>
      </w:r>
      <w:r w:rsidRPr="0069197F">
        <w:rPr>
          <w:rFonts w:eastAsia="Times New Roman"/>
          <w:i/>
          <w:iCs/>
          <w:color w:val="auto"/>
        </w:rPr>
        <w:t>Feeding everyone no matter what: managing food security after global catastrophe</w:t>
      </w:r>
      <w:r w:rsidRPr="0069197F">
        <w:rPr>
          <w:rFonts w:eastAsia="Times New Roman"/>
          <w:color w:val="auto"/>
        </w:rPr>
        <w:t>. Academic Press.</w:t>
      </w:r>
    </w:p>
    <w:p w14:paraId="018DCE82"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Denkenberger, D., &amp; Pearce, J. M. (2015). Feeding everyone: Solving the food crisis in event of global catastrophes that kill crops or obscure the sun. </w:t>
      </w:r>
      <w:r w:rsidRPr="0069197F">
        <w:rPr>
          <w:rFonts w:eastAsia="Times New Roman"/>
          <w:i/>
          <w:iCs/>
          <w:color w:val="auto"/>
        </w:rPr>
        <w:t>Futures</w:t>
      </w:r>
      <w:r w:rsidRPr="0069197F">
        <w:rPr>
          <w:rFonts w:eastAsia="Times New Roman"/>
          <w:color w:val="auto"/>
        </w:rPr>
        <w:t xml:space="preserve">, </w:t>
      </w:r>
      <w:r w:rsidRPr="0069197F">
        <w:rPr>
          <w:rFonts w:eastAsia="Times New Roman"/>
          <w:i/>
          <w:iCs/>
          <w:color w:val="auto"/>
        </w:rPr>
        <w:t>72</w:t>
      </w:r>
      <w:r w:rsidRPr="0069197F">
        <w:rPr>
          <w:rFonts w:eastAsia="Times New Roman"/>
          <w:color w:val="auto"/>
        </w:rPr>
        <w:t>, 57–68.</w:t>
      </w:r>
    </w:p>
    <w:p w14:paraId="3838077A"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Denkenberger, D., &amp; Pearce, J. M. (2016). Cost-Effectiveness of Interventions for Alternate Food to Address Agricultural Catastrophes Globally. </w:t>
      </w:r>
      <w:r w:rsidRPr="0069197F">
        <w:rPr>
          <w:rFonts w:eastAsia="Times New Roman"/>
          <w:i/>
          <w:iCs/>
          <w:color w:val="auto"/>
        </w:rPr>
        <w:t>International Journal of Disaster Risk Science</w:t>
      </w:r>
      <w:r w:rsidRPr="0069197F">
        <w:rPr>
          <w:rFonts w:eastAsia="Times New Roman"/>
          <w:color w:val="auto"/>
        </w:rPr>
        <w:t xml:space="preserve">, </w:t>
      </w:r>
      <w:r w:rsidRPr="0069197F">
        <w:rPr>
          <w:rFonts w:eastAsia="Times New Roman"/>
          <w:i/>
          <w:iCs/>
          <w:color w:val="auto"/>
        </w:rPr>
        <w:t>7</w:t>
      </w:r>
      <w:r w:rsidRPr="0069197F">
        <w:rPr>
          <w:rFonts w:eastAsia="Times New Roman"/>
          <w:color w:val="auto"/>
        </w:rPr>
        <w:t>(3), 205–215.</w:t>
      </w:r>
    </w:p>
    <w:p w14:paraId="58839A47" w14:textId="77777777" w:rsidR="0069197F" w:rsidRPr="0069197F" w:rsidRDefault="0069197F" w:rsidP="0069197F">
      <w:pPr>
        <w:pStyle w:val="Bibliography"/>
        <w:rPr>
          <w:rFonts w:eastAsia="Times New Roman"/>
          <w:color w:val="auto"/>
        </w:rPr>
      </w:pPr>
      <w:r w:rsidRPr="0069197F">
        <w:rPr>
          <w:rFonts w:eastAsia="Times New Roman"/>
          <w:color w:val="auto"/>
        </w:rPr>
        <w:lastRenderedPageBreak/>
        <w:t xml:space="preserve">Diamond, J. (2005). </w:t>
      </w:r>
      <w:r w:rsidRPr="0069197F">
        <w:rPr>
          <w:rFonts w:eastAsia="Times New Roman"/>
          <w:i/>
          <w:iCs/>
          <w:color w:val="auto"/>
        </w:rPr>
        <w:t>Collapse: How societies choose to fail or succeed</w:t>
      </w:r>
      <w:r w:rsidRPr="0069197F">
        <w:rPr>
          <w:rFonts w:eastAsia="Times New Roman"/>
          <w:color w:val="auto"/>
        </w:rPr>
        <w:t>. Penguin.</w:t>
      </w:r>
    </w:p>
    <w:p w14:paraId="4BC27B9F"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Drexler, E., &amp; Phoenix, C. (2004). Safe exponential manufacturing. </w:t>
      </w:r>
      <w:r w:rsidRPr="0069197F">
        <w:rPr>
          <w:rFonts w:eastAsia="Times New Roman"/>
          <w:i/>
          <w:iCs/>
          <w:color w:val="auto"/>
        </w:rPr>
        <w:t>Nanotechnology</w:t>
      </w:r>
      <w:r w:rsidRPr="0069197F">
        <w:rPr>
          <w:rFonts w:eastAsia="Times New Roman"/>
          <w:color w:val="auto"/>
        </w:rPr>
        <w:t xml:space="preserve">, </w:t>
      </w:r>
      <w:r w:rsidRPr="0069197F">
        <w:rPr>
          <w:rFonts w:eastAsia="Times New Roman"/>
          <w:i/>
          <w:iCs/>
          <w:color w:val="auto"/>
        </w:rPr>
        <w:t>15</w:t>
      </w:r>
      <w:r w:rsidRPr="0069197F">
        <w:rPr>
          <w:rFonts w:eastAsia="Times New Roman"/>
          <w:color w:val="auto"/>
        </w:rPr>
        <w:t>, 869.</w:t>
      </w:r>
    </w:p>
    <w:p w14:paraId="7F0D56D4" w14:textId="77777777" w:rsidR="0069197F" w:rsidRPr="0069197F" w:rsidRDefault="0069197F" w:rsidP="0069197F">
      <w:pPr>
        <w:pStyle w:val="Bibliography"/>
        <w:rPr>
          <w:rFonts w:eastAsia="Times New Roman"/>
          <w:color w:val="auto"/>
        </w:rPr>
      </w:pPr>
      <w:r w:rsidRPr="0069197F">
        <w:rPr>
          <w:rFonts w:eastAsia="Times New Roman"/>
          <w:color w:val="auto"/>
        </w:rPr>
        <w:t>Dvorsky, G. (2015). Will Our Descendants Survive the Destruction of the Universe? IO9. Retrieved from https://io9.gizmodo.com/will-our-descendants-survive-the-destruction-of-the-uni-1744169933</w:t>
      </w:r>
    </w:p>
    <w:p w14:paraId="3DC8FB93"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Garrick, B. J. (2008). </w:t>
      </w:r>
      <w:r w:rsidRPr="0069197F">
        <w:rPr>
          <w:rFonts w:eastAsia="Times New Roman"/>
          <w:i/>
          <w:iCs/>
          <w:color w:val="auto"/>
        </w:rPr>
        <w:t>Quantifying and Controlling Catastrophic Risks</w:t>
      </w:r>
      <w:r w:rsidRPr="0069197F">
        <w:rPr>
          <w:rFonts w:eastAsia="Times New Roman"/>
          <w:color w:val="auto"/>
        </w:rPr>
        <w:t>. Academic Press.</w:t>
      </w:r>
    </w:p>
    <w:p w14:paraId="62681A48" w14:textId="77777777" w:rsidR="0069197F" w:rsidRPr="0069197F" w:rsidRDefault="0069197F" w:rsidP="0069197F">
      <w:pPr>
        <w:pStyle w:val="Bibliography"/>
        <w:rPr>
          <w:rFonts w:eastAsia="Times New Roman"/>
          <w:color w:val="auto"/>
        </w:rPr>
      </w:pPr>
      <w:r w:rsidRPr="0069197F">
        <w:rPr>
          <w:rFonts w:eastAsia="Times New Roman"/>
          <w:color w:val="auto"/>
        </w:rPr>
        <w:t>Global Challenges Foundation. (2016). Global Catastrophic Risks 2016. Retrieved from https://api.globalchallenges.org/static/reports/Global-Catastrophic-Risk-Annual-Report-2016.pdf</w:t>
      </w:r>
    </w:p>
    <w:p w14:paraId="4EC51ADD"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Goldblatt, C., &amp; Watson, A. J. (2012). The runaway greenhouse: implications for future climate change, geoengineering and planetary atmospheres. </w:t>
      </w:r>
      <w:r w:rsidRPr="0069197F">
        <w:rPr>
          <w:rFonts w:eastAsia="Times New Roman"/>
          <w:i/>
          <w:iCs/>
          <w:color w:val="auto"/>
        </w:rPr>
        <w:t>Phil. Trans. R. Soc. A</w:t>
      </w:r>
      <w:r w:rsidRPr="0069197F">
        <w:rPr>
          <w:rFonts w:eastAsia="Times New Roman"/>
          <w:color w:val="auto"/>
        </w:rPr>
        <w:t xml:space="preserve">, </w:t>
      </w:r>
      <w:r w:rsidRPr="0069197F">
        <w:rPr>
          <w:rFonts w:eastAsia="Times New Roman"/>
          <w:i/>
          <w:iCs/>
          <w:color w:val="auto"/>
        </w:rPr>
        <w:t>370</w:t>
      </w:r>
      <w:r w:rsidRPr="0069197F">
        <w:rPr>
          <w:rFonts w:eastAsia="Times New Roman"/>
          <w:color w:val="auto"/>
        </w:rPr>
        <w:t>(1974), 4197–4216. https://doi.org/10.1098/rsta.2012.0004</w:t>
      </w:r>
    </w:p>
    <w:p w14:paraId="7AA480E6" w14:textId="77777777" w:rsidR="0069197F" w:rsidRPr="0069197F" w:rsidRDefault="0069197F" w:rsidP="0069197F">
      <w:pPr>
        <w:pStyle w:val="Bibliography"/>
        <w:rPr>
          <w:rFonts w:eastAsia="Times New Roman"/>
          <w:color w:val="auto"/>
        </w:rPr>
      </w:pPr>
      <w:r w:rsidRPr="0069197F">
        <w:rPr>
          <w:rFonts w:eastAsia="Times New Roman"/>
          <w:color w:val="auto"/>
        </w:rPr>
        <w:t>Hanson, R. (2010). Near-Far Summary. Retrieved from http://www.overcomingbias.com/2010/06/near-far-summary.html</w:t>
      </w:r>
    </w:p>
    <w:p w14:paraId="13F1F7FC"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Kahn, H. (1959). </w:t>
      </w:r>
      <w:r w:rsidRPr="0069197F">
        <w:rPr>
          <w:rFonts w:eastAsia="Times New Roman"/>
          <w:i/>
          <w:iCs/>
          <w:color w:val="auto"/>
        </w:rPr>
        <w:t>On thermonuclear war</w:t>
      </w:r>
      <w:r w:rsidRPr="0069197F">
        <w:rPr>
          <w:rFonts w:eastAsia="Times New Roman"/>
          <w:color w:val="auto"/>
        </w:rPr>
        <w:t>. Princeton University Press.</w:t>
      </w:r>
    </w:p>
    <w:p w14:paraId="44C33EE9" w14:textId="77777777" w:rsidR="0069197F" w:rsidRPr="0069197F" w:rsidRDefault="0069197F" w:rsidP="0069197F">
      <w:pPr>
        <w:pStyle w:val="Bibliography"/>
        <w:rPr>
          <w:rFonts w:eastAsia="Times New Roman"/>
          <w:color w:val="auto"/>
        </w:rPr>
      </w:pPr>
      <w:r w:rsidRPr="0069197F">
        <w:rPr>
          <w:rFonts w:eastAsia="Times New Roman"/>
          <w:color w:val="auto"/>
        </w:rPr>
        <w:lastRenderedPageBreak/>
        <w:t xml:space="preserve">Karieva, P. (2018). Existential Risk due to Ecosystem Collapse: Nature Strikes Back. </w:t>
      </w:r>
      <w:r w:rsidRPr="0069197F">
        <w:rPr>
          <w:rFonts w:eastAsia="Times New Roman"/>
          <w:i/>
          <w:iCs/>
          <w:color w:val="auto"/>
        </w:rPr>
        <w:t>Futures</w:t>
      </w:r>
      <w:r w:rsidRPr="0069197F">
        <w:rPr>
          <w:rFonts w:eastAsia="Times New Roman"/>
          <w:color w:val="auto"/>
        </w:rPr>
        <w:t xml:space="preserve">, </w:t>
      </w:r>
      <w:r w:rsidRPr="0069197F">
        <w:rPr>
          <w:rFonts w:eastAsia="Times New Roman"/>
          <w:i/>
          <w:iCs/>
          <w:color w:val="auto"/>
        </w:rPr>
        <w:t>forthcoming</w:t>
      </w:r>
      <w:r w:rsidRPr="0069197F">
        <w:rPr>
          <w:rFonts w:eastAsia="Times New Roman"/>
          <w:color w:val="auto"/>
        </w:rPr>
        <w:t>.</w:t>
      </w:r>
    </w:p>
    <w:p w14:paraId="11514B9C"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Kent, A. (2004). A critical look at risk assessments for global catastrophes. </w:t>
      </w:r>
      <w:r w:rsidRPr="0069197F">
        <w:rPr>
          <w:rFonts w:eastAsia="Times New Roman"/>
          <w:i/>
          <w:iCs/>
          <w:color w:val="auto"/>
        </w:rPr>
        <w:t>Risk Analysis</w:t>
      </w:r>
      <w:r w:rsidRPr="0069197F">
        <w:rPr>
          <w:rFonts w:eastAsia="Times New Roman"/>
          <w:color w:val="auto"/>
        </w:rPr>
        <w:t xml:space="preserve">, </w:t>
      </w:r>
      <w:r w:rsidRPr="0069197F">
        <w:rPr>
          <w:rFonts w:eastAsia="Times New Roman"/>
          <w:i/>
          <w:iCs/>
          <w:color w:val="auto"/>
        </w:rPr>
        <w:t>24</w:t>
      </w:r>
      <w:r w:rsidRPr="0069197F">
        <w:rPr>
          <w:rFonts w:eastAsia="Times New Roman"/>
          <w:color w:val="auto"/>
        </w:rPr>
        <w:t>(1), 157–68.</w:t>
      </w:r>
    </w:p>
    <w:p w14:paraId="76CE66C7"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Kurzweil, R. (2006). </w:t>
      </w:r>
      <w:r w:rsidRPr="0069197F">
        <w:rPr>
          <w:rFonts w:eastAsia="Times New Roman"/>
          <w:i/>
          <w:iCs/>
          <w:color w:val="auto"/>
        </w:rPr>
        <w:t>Singularity is Near</w:t>
      </w:r>
      <w:r w:rsidRPr="0069197F">
        <w:rPr>
          <w:rFonts w:eastAsia="Times New Roman"/>
          <w:color w:val="auto"/>
        </w:rPr>
        <w:t>. Viking.</w:t>
      </w:r>
    </w:p>
    <w:p w14:paraId="6749C897"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Leslie, J. (1996). </w:t>
      </w:r>
      <w:r w:rsidRPr="0069197F">
        <w:rPr>
          <w:rFonts w:eastAsia="Times New Roman"/>
          <w:i/>
          <w:iCs/>
          <w:color w:val="auto"/>
        </w:rPr>
        <w:t>The End of the World: The Science and Ethics of Human Extinction</w:t>
      </w:r>
      <w:r w:rsidRPr="0069197F">
        <w:rPr>
          <w:rFonts w:eastAsia="Times New Roman"/>
          <w:color w:val="auto"/>
        </w:rPr>
        <w:t>. Psychology Press.</w:t>
      </w:r>
    </w:p>
    <w:p w14:paraId="14A14311"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Matheny, J. G. (2007). Reducing the risk of human extinction. </w:t>
      </w:r>
      <w:r w:rsidRPr="0069197F">
        <w:rPr>
          <w:rFonts w:eastAsia="Times New Roman"/>
          <w:i/>
          <w:iCs/>
          <w:color w:val="auto"/>
        </w:rPr>
        <w:t>Risk Analysis</w:t>
      </w:r>
      <w:r w:rsidRPr="0069197F">
        <w:rPr>
          <w:rFonts w:eastAsia="Times New Roman"/>
          <w:color w:val="auto"/>
        </w:rPr>
        <w:t xml:space="preserve">, </w:t>
      </w:r>
      <w:r w:rsidRPr="0069197F">
        <w:rPr>
          <w:rFonts w:eastAsia="Times New Roman"/>
          <w:i/>
          <w:iCs/>
          <w:color w:val="auto"/>
        </w:rPr>
        <w:t>27</w:t>
      </w:r>
      <w:r w:rsidRPr="0069197F">
        <w:rPr>
          <w:rFonts w:eastAsia="Times New Roman"/>
          <w:color w:val="auto"/>
        </w:rPr>
        <w:t>, 1335–1344. https://doi.org/doi:10</w:t>
      </w:r>
    </w:p>
    <w:p w14:paraId="0996A079"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Meadows, D., Randers, J., &amp; Meadows,  and D. (2004). </w:t>
      </w:r>
      <w:r w:rsidRPr="0069197F">
        <w:rPr>
          <w:rFonts w:eastAsia="Times New Roman"/>
          <w:i/>
          <w:iCs/>
          <w:color w:val="auto"/>
        </w:rPr>
        <w:t>Limits to growth: The 30-year update</w:t>
      </w:r>
      <w:r w:rsidRPr="0069197F">
        <w:rPr>
          <w:rFonts w:eastAsia="Times New Roman"/>
          <w:color w:val="auto"/>
        </w:rPr>
        <w:t>. Chelsea Green Publishing.</w:t>
      </w:r>
    </w:p>
    <w:p w14:paraId="7296E565" w14:textId="77777777" w:rsidR="0069197F" w:rsidRPr="0069197F" w:rsidRDefault="0069197F" w:rsidP="0069197F">
      <w:pPr>
        <w:pStyle w:val="Bibliography"/>
        <w:rPr>
          <w:rFonts w:eastAsia="Times New Roman"/>
          <w:color w:val="auto"/>
        </w:rPr>
      </w:pPr>
      <w:r w:rsidRPr="0069197F">
        <w:rPr>
          <w:rFonts w:eastAsia="Times New Roman"/>
          <w:color w:val="auto"/>
        </w:rPr>
        <w:t>MIRI. (2017). 2017 Updates and Strategy. Retrieved from https://intelligence.org/2017/04/30/2017-updates-and-strategy/</w:t>
      </w:r>
    </w:p>
    <w:p w14:paraId="21EB50AD" w14:textId="77777777" w:rsidR="0069197F" w:rsidRPr="0069197F" w:rsidRDefault="0069197F" w:rsidP="0069197F">
      <w:pPr>
        <w:pStyle w:val="Bibliography"/>
        <w:rPr>
          <w:rFonts w:eastAsia="Times New Roman"/>
          <w:color w:val="auto"/>
        </w:rPr>
      </w:pPr>
      <w:r w:rsidRPr="0069197F">
        <w:rPr>
          <w:rFonts w:eastAsia="Times New Roman"/>
          <w:color w:val="auto"/>
        </w:rPr>
        <w:t>NASA. (2017). THE PALERMO TECHNICAL IMPACT HAZARD SCALE. Retrieved from http://neo.jpl.nasa.gov/risk/doc/palermo.html</w:t>
      </w:r>
    </w:p>
    <w:p w14:paraId="5B82AF6C"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Obata, A., &amp; Shibata, K. (2012a). Damage of land biosphere due to intense warming by 1000-fold rapid increase in atmospheric methane: Estimation with a climate–carbon cycle model. </w:t>
      </w:r>
      <w:r w:rsidRPr="0069197F">
        <w:rPr>
          <w:rFonts w:eastAsia="Times New Roman"/>
          <w:i/>
          <w:iCs/>
          <w:color w:val="auto"/>
        </w:rPr>
        <w:t>Journal of Climate</w:t>
      </w:r>
      <w:r w:rsidRPr="0069197F">
        <w:rPr>
          <w:rFonts w:eastAsia="Times New Roman"/>
          <w:color w:val="auto"/>
        </w:rPr>
        <w:t xml:space="preserve">, </w:t>
      </w:r>
      <w:r w:rsidRPr="0069197F">
        <w:rPr>
          <w:rFonts w:eastAsia="Times New Roman"/>
          <w:i/>
          <w:iCs/>
          <w:color w:val="auto"/>
        </w:rPr>
        <w:t>25</w:t>
      </w:r>
      <w:r w:rsidRPr="0069197F">
        <w:rPr>
          <w:rFonts w:eastAsia="Times New Roman"/>
          <w:color w:val="auto"/>
        </w:rPr>
        <w:t>(24), 8524–8541.</w:t>
      </w:r>
    </w:p>
    <w:p w14:paraId="3F90B360"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Obata, A., &amp; Shibata, K. (2012b). Damage of land biosphere due to intense warming by 1000-fold rapid increase in atmospheric </w:t>
      </w:r>
      <w:r w:rsidRPr="0069197F">
        <w:rPr>
          <w:rFonts w:eastAsia="Times New Roman"/>
          <w:color w:val="auto"/>
        </w:rPr>
        <w:lastRenderedPageBreak/>
        <w:t xml:space="preserve">methane: Estimation with a climate–carbon cycle model. </w:t>
      </w:r>
      <w:r w:rsidRPr="0069197F">
        <w:rPr>
          <w:rFonts w:eastAsia="Times New Roman"/>
          <w:i/>
          <w:iCs/>
          <w:color w:val="auto"/>
        </w:rPr>
        <w:t>Journal of Climate</w:t>
      </w:r>
      <w:r w:rsidRPr="0069197F">
        <w:rPr>
          <w:rFonts w:eastAsia="Times New Roman"/>
          <w:color w:val="auto"/>
        </w:rPr>
        <w:t xml:space="preserve">, </w:t>
      </w:r>
      <w:r w:rsidRPr="0069197F">
        <w:rPr>
          <w:rFonts w:eastAsia="Times New Roman"/>
          <w:i/>
          <w:iCs/>
          <w:color w:val="auto"/>
        </w:rPr>
        <w:t>25</w:t>
      </w:r>
      <w:r w:rsidRPr="0069197F">
        <w:rPr>
          <w:rFonts w:eastAsia="Times New Roman"/>
          <w:color w:val="auto"/>
        </w:rPr>
        <w:t>(24), 8524–8541.</w:t>
      </w:r>
    </w:p>
    <w:p w14:paraId="2D3E4E5B"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Ord, T., Hillerbrand, R., &amp; Sandberg, A. (2010). Probing the improbable: methodological challenges for risks with low probabilities and high stakes. </w:t>
      </w:r>
      <w:r w:rsidRPr="0069197F">
        <w:rPr>
          <w:rFonts w:eastAsia="Times New Roman"/>
          <w:i/>
          <w:iCs/>
          <w:color w:val="auto"/>
        </w:rPr>
        <w:t>Journal of Risk Research</w:t>
      </w:r>
      <w:r w:rsidRPr="0069197F">
        <w:rPr>
          <w:rFonts w:eastAsia="Times New Roman"/>
          <w:color w:val="auto"/>
        </w:rPr>
        <w:t xml:space="preserve">, </w:t>
      </w:r>
      <w:r w:rsidRPr="0069197F">
        <w:rPr>
          <w:rFonts w:eastAsia="Times New Roman"/>
          <w:i/>
          <w:iCs/>
          <w:color w:val="auto"/>
        </w:rPr>
        <w:t>13</w:t>
      </w:r>
      <w:r w:rsidRPr="0069197F">
        <w:rPr>
          <w:rFonts w:eastAsia="Times New Roman"/>
          <w:color w:val="auto"/>
        </w:rPr>
        <w:t>(2), 191–205.</w:t>
      </w:r>
    </w:p>
    <w:p w14:paraId="4A50C2CA"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Parry, M. L. (2007). </w:t>
      </w:r>
      <w:r w:rsidRPr="0069197F">
        <w:rPr>
          <w:rFonts w:eastAsia="Times New Roman"/>
          <w:i/>
          <w:iCs/>
          <w:color w:val="auto"/>
        </w:rPr>
        <w:t>Climate change 2007-impacts, adaptation and vulnerability: Working group II contribution to the fourth assessment report of the IPCC</w:t>
      </w:r>
      <w:r w:rsidRPr="0069197F">
        <w:rPr>
          <w:rFonts w:eastAsia="Times New Roman"/>
          <w:color w:val="auto"/>
        </w:rPr>
        <w:t xml:space="preserve"> (Vol. 4). Cambridge University Press.</w:t>
      </w:r>
    </w:p>
    <w:p w14:paraId="174D8F09"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Rampino, M. R., &amp; Caldeira, K. (2015). Periodic impact cratering and extinction events over the last 260 million years. </w:t>
      </w:r>
      <w:r w:rsidRPr="0069197F">
        <w:rPr>
          <w:rFonts w:eastAsia="Times New Roman"/>
          <w:i/>
          <w:iCs/>
          <w:color w:val="auto"/>
        </w:rPr>
        <w:t>Monthly Notices of the Royal Astronomical Society</w:t>
      </w:r>
      <w:r w:rsidRPr="0069197F">
        <w:rPr>
          <w:rFonts w:eastAsia="Times New Roman"/>
          <w:color w:val="auto"/>
        </w:rPr>
        <w:t xml:space="preserve">, </w:t>
      </w:r>
      <w:r w:rsidRPr="0069197F">
        <w:rPr>
          <w:rFonts w:eastAsia="Times New Roman"/>
          <w:i/>
          <w:iCs/>
          <w:color w:val="auto"/>
        </w:rPr>
        <w:t>454</w:t>
      </w:r>
      <w:r w:rsidRPr="0069197F">
        <w:rPr>
          <w:rFonts w:eastAsia="Times New Roman"/>
          <w:color w:val="auto"/>
        </w:rPr>
        <w:t>(4), 3480. https://doi.org/10.1093/mnras/stv2088</w:t>
      </w:r>
    </w:p>
    <w:p w14:paraId="157502F8"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Rees, M. (2003). </w:t>
      </w:r>
      <w:r w:rsidRPr="0069197F">
        <w:rPr>
          <w:rFonts w:eastAsia="Times New Roman"/>
          <w:i/>
          <w:iCs/>
          <w:color w:val="auto"/>
        </w:rPr>
        <w:t>Our Final Century</w:t>
      </w:r>
      <w:r w:rsidRPr="0069197F">
        <w:rPr>
          <w:rFonts w:eastAsia="Times New Roman"/>
          <w:color w:val="auto"/>
        </w:rPr>
        <w:t>. Heinemann.</w:t>
      </w:r>
    </w:p>
    <w:p w14:paraId="44FFAE7F" w14:textId="77777777" w:rsidR="0069197F" w:rsidRPr="0069197F" w:rsidRDefault="0069197F" w:rsidP="0069197F">
      <w:pPr>
        <w:pStyle w:val="Bibliography"/>
        <w:rPr>
          <w:rFonts w:eastAsia="Times New Roman"/>
          <w:color w:val="auto"/>
        </w:rPr>
      </w:pPr>
      <w:r w:rsidRPr="0069197F">
        <w:rPr>
          <w:rFonts w:eastAsia="Times New Roman"/>
          <w:color w:val="auto"/>
        </w:rPr>
        <w:t>Robock, A., Ammann, C. M., Oman, L., Shindell, D., Levis, S., &amp; Stenchikov, G. (2009). Did the Toba volcanic eruption of</w:t>
      </w:r>
      <w:r w:rsidRPr="0069197F">
        <w:rPr>
          <w:rFonts w:ascii="MS Mincho" w:eastAsia="MS Mincho" w:hAnsi="MS Mincho" w:cs="MS Mincho"/>
          <w:color w:val="auto"/>
        </w:rPr>
        <w:t>∼</w:t>
      </w:r>
      <w:r w:rsidRPr="0069197F">
        <w:rPr>
          <w:rFonts w:eastAsia="Times New Roman"/>
          <w:color w:val="auto"/>
        </w:rPr>
        <w:t xml:space="preserve"> 74 ka BP produce widespread glaciation? </w:t>
      </w:r>
      <w:r w:rsidRPr="0069197F">
        <w:rPr>
          <w:rFonts w:eastAsia="Times New Roman"/>
          <w:i/>
          <w:iCs/>
          <w:color w:val="auto"/>
        </w:rPr>
        <w:t>Journal of Geophysical Research: Atmospheres</w:t>
      </w:r>
      <w:r w:rsidRPr="0069197F">
        <w:rPr>
          <w:rFonts w:eastAsia="Times New Roman"/>
          <w:color w:val="auto"/>
        </w:rPr>
        <w:t xml:space="preserve">, </w:t>
      </w:r>
      <w:r w:rsidRPr="0069197F">
        <w:rPr>
          <w:rFonts w:eastAsia="Times New Roman"/>
          <w:i/>
          <w:iCs/>
          <w:color w:val="auto"/>
        </w:rPr>
        <w:t>114</w:t>
      </w:r>
      <w:r w:rsidRPr="0069197F">
        <w:rPr>
          <w:rFonts w:eastAsia="Times New Roman"/>
          <w:color w:val="auto"/>
        </w:rPr>
        <w:t>(D10).</w:t>
      </w:r>
    </w:p>
    <w:p w14:paraId="1FD62624"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Robock, A., Oman, L., &amp; Stenchikov, G. L. (2007). Nuclear winter revisited with a modern climate model and current nuclear </w:t>
      </w:r>
      <w:r w:rsidRPr="0069197F">
        <w:rPr>
          <w:rFonts w:eastAsia="Times New Roman"/>
          <w:color w:val="auto"/>
        </w:rPr>
        <w:lastRenderedPageBreak/>
        <w:t xml:space="preserve">arsenals: Still catastrophic consequences. </w:t>
      </w:r>
      <w:r w:rsidRPr="0069197F">
        <w:rPr>
          <w:rFonts w:eastAsia="Times New Roman"/>
          <w:i/>
          <w:iCs/>
          <w:color w:val="auto"/>
        </w:rPr>
        <w:t>J. Geophys. Res. Atmos.</w:t>
      </w:r>
      <w:r w:rsidRPr="0069197F">
        <w:rPr>
          <w:rFonts w:eastAsia="Times New Roman"/>
          <w:color w:val="auto"/>
        </w:rPr>
        <w:t xml:space="preserve">, </w:t>
      </w:r>
      <w:r w:rsidRPr="0069197F">
        <w:rPr>
          <w:rFonts w:eastAsia="Times New Roman"/>
          <w:i/>
          <w:iCs/>
          <w:color w:val="auto"/>
        </w:rPr>
        <w:t>112</w:t>
      </w:r>
      <w:r w:rsidRPr="0069197F">
        <w:rPr>
          <w:rFonts w:eastAsia="Times New Roman"/>
          <w:color w:val="auto"/>
        </w:rPr>
        <w:t>(D13), 1984–2012.</w:t>
      </w:r>
    </w:p>
    <w:p w14:paraId="7581EB0C"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Sandberg, A., &amp; Bostrom, N. (2008). Global catastrophic risks survey. </w:t>
      </w:r>
      <w:r w:rsidRPr="0069197F">
        <w:rPr>
          <w:rFonts w:eastAsia="Times New Roman"/>
          <w:i/>
          <w:iCs/>
          <w:color w:val="auto"/>
        </w:rPr>
        <w:t>Civil Wars</w:t>
      </w:r>
      <w:r w:rsidRPr="0069197F">
        <w:rPr>
          <w:rFonts w:eastAsia="Times New Roman"/>
          <w:color w:val="auto"/>
        </w:rPr>
        <w:t xml:space="preserve">, </w:t>
      </w:r>
      <w:r w:rsidRPr="0069197F">
        <w:rPr>
          <w:rFonts w:eastAsia="Times New Roman"/>
          <w:i/>
          <w:iCs/>
          <w:color w:val="auto"/>
        </w:rPr>
        <w:t>98</w:t>
      </w:r>
      <w:r w:rsidRPr="0069197F">
        <w:rPr>
          <w:rFonts w:eastAsia="Times New Roman"/>
          <w:color w:val="auto"/>
        </w:rPr>
        <w:t>(30), 4.</w:t>
      </w:r>
    </w:p>
    <w:p w14:paraId="14231F80" w14:textId="77777777" w:rsidR="0069197F" w:rsidRPr="0069197F" w:rsidRDefault="0069197F" w:rsidP="0069197F">
      <w:pPr>
        <w:pStyle w:val="Bibliography"/>
        <w:rPr>
          <w:rFonts w:eastAsia="Times New Roman"/>
          <w:color w:val="auto"/>
        </w:rPr>
      </w:pPr>
      <w:r w:rsidRPr="0069197F">
        <w:rPr>
          <w:rFonts w:eastAsia="Times New Roman"/>
          <w:color w:val="auto"/>
        </w:rPr>
        <w:t>Sandberg, A., &amp; Landry, F. (2015). Putting out the dark fire: constraining speculative physics disasters.</w:t>
      </w:r>
    </w:p>
    <w:p w14:paraId="227C39F5"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Schott, T., Landsea, C., Hafele, G., Lorens, J., Taylor, A., Thurm, H., … Zaleski, W. (2012). The Saffir-Simpson hurricane wind scale. </w:t>
      </w:r>
      <w:r w:rsidRPr="0069197F">
        <w:rPr>
          <w:rFonts w:eastAsia="Times New Roman"/>
          <w:i/>
          <w:iCs/>
          <w:color w:val="auto"/>
        </w:rPr>
        <w:t>NOAA/National Weather Service [Internet]</w:t>
      </w:r>
      <w:r w:rsidRPr="0069197F">
        <w:rPr>
          <w:rFonts w:eastAsia="Times New Roman"/>
          <w:color w:val="auto"/>
        </w:rPr>
        <w:t>, 1–4.</w:t>
      </w:r>
    </w:p>
    <w:p w14:paraId="12C83849" w14:textId="77777777" w:rsidR="0069197F" w:rsidRPr="0069197F" w:rsidRDefault="0069197F" w:rsidP="0069197F">
      <w:pPr>
        <w:pStyle w:val="Bibliography"/>
        <w:rPr>
          <w:rFonts w:eastAsia="Times New Roman"/>
          <w:color w:val="auto"/>
        </w:rPr>
      </w:pPr>
      <w:r w:rsidRPr="0069197F">
        <w:rPr>
          <w:rFonts w:eastAsia="Times New Roman"/>
          <w:color w:val="auto"/>
        </w:rPr>
        <w:t>Shulman, C. (2012). Overcoming Bias : Nuclear winter and human extinction: Q&amp;A with Luke Oman. Retrieved from http://www.overcomingbias.com/2012/11/nuclear-winter-and-human-extinction-qa-with-luke-oman.html</w:t>
      </w:r>
    </w:p>
    <w:p w14:paraId="2623F88D"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Starck, P. (2005). World Military Spending Topped $1 Trillion in 2004. </w:t>
      </w:r>
      <w:r w:rsidRPr="0069197F">
        <w:rPr>
          <w:rFonts w:eastAsia="Times New Roman"/>
          <w:i/>
          <w:iCs/>
          <w:color w:val="auto"/>
        </w:rPr>
        <w:t>Common Dreams News Center</w:t>
      </w:r>
      <w:r w:rsidRPr="0069197F">
        <w:rPr>
          <w:rFonts w:eastAsia="Times New Roman"/>
          <w:color w:val="auto"/>
        </w:rPr>
        <w:t xml:space="preserve">, </w:t>
      </w:r>
      <w:r w:rsidRPr="0069197F">
        <w:rPr>
          <w:rFonts w:eastAsia="Times New Roman"/>
          <w:i/>
          <w:iCs/>
          <w:color w:val="auto"/>
        </w:rPr>
        <w:t>7</w:t>
      </w:r>
      <w:r w:rsidRPr="0069197F">
        <w:rPr>
          <w:rFonts w:eastAsia="Times New Roman"/>
          <w:color w:val="auto"/>
        </w:rPr>
        <w:t>, 607–3.</w:t>
      </w:r>
    </w:p>
    <w:p w14:paraId="4D02FD42"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Tegmark, M., &amp; Bostrom, N. (2005). </w:t>
      </w:r>
      <w:r w:rsidRPr="0069197F">
        <w:rPr>
          <w:rFonts w:eastAsia="Times New Roman"/>
          <w:i/>
          <w:iCs/>
          <w:color w:val="auto"/>
        </w:rPr>
        <w:t>How unlikely is a doomsday catastrophe?</w:t>
      </w:r>
      <w:r w:rsidRPr="0069197F">
        <w:rPr>
          <w:rFonts w:eastAsia="Times New Roman"/>
          <w:color w:val="auto"/>
        </w:rPr>
        <w:t xml:space="preserve"> (Vol. 438). Nature, 1: 438-754. Retrieved from https://arxiv.org/abs/astro-ph/0512204</w:t>
      </w:r>
    </w:p>
    <w:p w14:paraId="06BAA41F" w14:textId="77777777" w:rsidR="0069197F" w:rsidRPr="0069197F" w:rsidRDefault="0069197F" w:rsidP="0069197F">
      <w:pPr>
        <w:pStyle w:val="Bibliography"/>
        <w:rPr>
          <w:rFonts w:eastAsia="Times New Roman"/>
          <w:color w:val="auto"/>
        </w:rPr>
      </w:pPr>
      <w:r w:rsidRPr="0069197F">
        <w:rPr>
          <w:rFonts w:eastAsia="Times New Roman"/>
          <w:color w:val="auto"/>
        </w:rPr>
        <w:t>The Bulletin of the Atomic Scientists. (2017). Doomsday Clock. Retrieved from http://thebulletin.org/timeline</w:t>
      </w:r>
    </w:p>
    <w:p w14:paraId="4136F641"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Tipler, F. . (1997). </w:t>
      </w:r>
      <w:r w:rsidRPr="0069197F">
        <w:rPr>
          <w:rFonts w:eastAsia="Times New Roman"/>
          <w:i/>
          <w:iCs/>
          <w:color w:val="auto"/>
        </w:rPr>
        <w:t>The physics of immortality: Modern cosmology, God, and the resurrection</w:t>
      </w:r>
      <w:r w:rsidRPr="0069197F">
        <w:rPr>
          <w:rFonts w:eastAsia="Times New Roman"/>
          <w:color w:val="auto"/>
        </w:rPr>
        <w:t>.</w:t>
      </w:r>
    </w:p>
    <w:p w14:paraId="7491EFE8" w14:textId="77777777" w:rsidR="0069197F" w:rsidRPr="0069197F" w:rsidRDefault="0069197F" w:rsidP="0069197F">
      <w:pPr>
        <w:pStyle w:val="Bibliography"/>
        <w:rPr>
          <w:rFonts w:eastAsia="Times New Roman"/>
          <w:color w:val="auto"/>
        </w:rPr>
      </w:pPr>
      <w:r w:rsidRPr="0069197F">
        <w:rPr>
          <w:rFonts w:eastAsia="Times New Roman"/>
          <w:color w:val="auto"/>
        </w:rPr>
        <w:lastRenderedPageBreak/>
        <w:t xml:space="preserve">Tonn, B., &amp; and MacGregor, D. (2009). A singular chain of events. </w:t>
      </w:r>
      <w:r w:rsidRPr="0069197F">
        <w:rPr>
          <w:rFonts w:eastAsia="Times New Roman"/>
          <w:i/>
          <w:iCs/>
          <w:color w:val="auto"/>
        </w:rPr>
        <w:t>Futures</w:t>
      </w:r>
      <w:r w:rsidRPr="0069197F">
        <w:rPr>
          <w:rFonts w:eastAsia="Times New Roman"/>
          <w:color w:val="auto"/>
        </w:rPr>
        <w:t xml:space="preserve">, </w:t>
      </w:r>
      <w:r w:rsidRPr="0069197F">
        <w:rPr>
          <w:rFonts w:eastAsia="Times New Roman"/>
          <w:i/>
          <w:iCs/>
          <w:color w:val="auto"/>
        </w:rPr>
        <w:t>41</w:t>
      </w:r>
      <w:r w:rsidRPr="0069197F">
        <w:rPr>
          <w:rFonts w:eastAsia="Times New Roman"/>
          <w:color w:val="auto"/>
        </w:rPr>
        <w:t>(10), 706–714.</w:t>
      </w:r>
    </w:p>
    <w:p w14:paraId="1DAD7E63"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Tonn, B., &amp; Steifel, D. (2017). Human extinction risk and uncertainty: Assessing conditions for action. </w:t>
      </w:r>
      <w:r w:rsidRPr="0069197F">
        <w:rPr>
          <w:rFonts w:eastAsia="Times New Roman"/>
          <w:i/>
          <w:iCs/>
          <w:color w:val="auto"/>
        </w:rPr>
        <w:t>Futures, Accepted Manuscript</w:t>
      </w:r>
      <w:r w:rsidRPr="0069197F">
        <w:rPr>
          <w:rFonts w:eastAsia="Times New Roman"/>
          <w:color w:val="auto"/>
        </w:rPr>
        <w:t>.</w:t>
      </w:r>
    </w:p>
    <w:p w14:paraId="23D64D0C"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Torres, P. (2016). Problems with defining an existential risk. </w:t>
      </w:r>
      <w:r w:rsidRPr="0069197F">
        <w:rPr>
          <w:rFonts w:eastAsia="Times New Roman"/>
          <w:i/>
          <w:iCs/>
          <w:color w:val="auto"/>
        </w:rPr>
        <w:t>IEET</w:t>
      </w:r>
      <w:r w:rsidRPr="0069197F">
        <w:rPr>
          <w:rFonts w:eastAsia="Times New Roman"/>
          <w:color w:val="auto"/>
        </w:rPr>
        <w:t>. Retrieved from https://ieet.org/index.php/IEET2/more/torres20150121</w:t>
      </w:r>
    </w:p>
    <w:p w14:paraId="6F5677DC" w14:textId="77777777" w:rsidR="0069197F" w:rsidRPr="0069197F" w:rsidRDefault="0069197F" w:rsidP="0069197F">
      <w:pPr>
        <w:pStyle w:val="Bibliography"/>
        <w:rPr>
          <w:rFonts w:eastAsia="Times New Roman"/>
          <w:color w:val="auto"/>
        </w:rPr>
      </w:pPr>
      <w:r w:rsidRPr="0069197F">
        <w:rPr>
          <w:rFonts w:eastAsia="Times New Roman"/>
          <w:color w:val="auto"/>
        </w:rPr>
        <w:t>Turchin, A. (2016). The map of nanotech risks. Retrieved from http://lesswrong.com/lw/ncs/the_map_of_nanotech_global_catastrophic_risks/</w:t>
      </w:r>
    </w:p>
    <w:p w14:paraId="63411D18"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Turchin, A., Green, B., &amp; Dekenbergern, D. (2017). Multiple Simultaneous Pandemics as Most Dangerous Global Catastrophic Risk Connected with Bioweapons and Synthetic Biology. </w:t>
      </w:r>
      <w:r w:rsidRPr="0069197F">
        <w:rPr>
          <w:rFonts w:eastAsia="Times New Roman"/>
          <w:i/>
          <w:iCs/>
          <w:color w:val="auto"/>
        </w:rPr>
        <w:t>Forthcoming</w:t>
      </w:r>
      <w:r w:rsidRPr="0069197F">
        <w:rPr>
          <w:rFonts w:eastAsia="Times New Roman"/>
          <w:color w:val="auto"/>
        </w:rPr>
        <w:t>.</w:t>
      </w:r>
    </w:p>
    <w:p w14:paraId="54060A65" w14:textId="77777777" w:rsidR="0069197F" w:rsidRPr="0069197F" w:rsidRDefault="0069197F" w:rsidP="0069197F">
      <w:pPr>
        <w:pStyle w:val="Bibliography"/>
        <w:rPr>
          <w:rFonts w:eastAsia="Times New Roman"/>
          <w:color w:val="auto"/>
        </w:rPr>
      </w:pPr>
      <w:r w:rsidRPr="0069197F">
        <w:rPr>
          <w:rFonts w:eastAsia="Times New Roman"/>
          <w:color w:val="auto"/>
        </w:rPr>
        <w:t>USGS. (2017). The Volcanic Explosivity Index (VEI). Retrieved from https://volcanoes.usgs.gov/vsc/glossary/vei.html</w:t>
      </w:r>
    </w:p>
    <w:p w14:paraId="06C99505" w14:textId="77777777" w:rsidR="0069197F" w:rsidRPr="0069197F" w:rsidRDefault="0069197F" w:rsidP="0069197F">
      <w:pPr>
        <w:pStyle w:val="Bibliography"/>
        <w:rPr>
          <w:rFonts w:eastAsia="Times New Roman"/>
          <w:color w:val="auto"/>
        </w:rPr>
      </w:pPr>
      <w:r w:rsidRPr="0069197F">
        <w:rPr>
          <w:rFonts w:eastAsia="Times New Roman"/>
          <w:color w:val="auto"/>
        </w:rPr>
        <w:t>Vinge, V. (1993). Technological singularity (pp. 30–31). Presented at the VISION-21 Symposium sponsored by NASA Lewis Research Center and the Ohio Aerospace Institute, VISION-21.</w:t>
      </w:r>
    </w:p>
    <w:p w14:paraId="7E668980" w14:textId="77777777" w:rsidR="0069197F" w:rsidRPr="0069197F" w:rsidRDefault="0069197F" w:rsidP="0069197F">
      <w:pPr>
        <w:pStyle w:val="Bibliography"/>
        <w:rPr>
          <w:rFonts w:eastAsia="Times New Roman"/>
          <w:color w:val="auto"/>
        </w:rPr>
      </w:pPr>
      <w:r w:rsidRPr="0069197F">
        <w:rPr>
          <w:rFonts w:eastAsia="Times New Roman"/>
          <w:color w:val="auto"/>
        </w:rPr>
        <w:t>WHO. (2017). WHO | FAQs: H5N1 influenza. Retrieved from http://www.who.int/influenza/human_animal_interface/avian_influenza/h5n1_research/faqs/en/</w:t>
      </w:r>
    </w:p>
    <w:p w14:paraId="3EB5E58B" w14:textId="77777777" w:rsidR="0069197F" w:rsidRPr="0069197F" w:rsidRDefault="0069197F" w:rsidP="0069197F">
      <w:pPr>
        <w:pStyle w:val="Bibliography"/>
        <w:rPr>
          <w:rFonts w:eastAsia="Times New Roman"/>
          <w:color w:val="auto"/>
        </w:rPr>
      </w:pPr>
      <w:r w:rsidRPr="0069197F">
        <w:rPr>
          <w:rFonts w:eastAsia="Times New Roman"/>
          <w:color w:val="auto"/>
        </w:rPr>
        <w:lastRenderedPageBreak/>
        <w:t xml:space="preserve">Wiener, J. B. (2016). The tragedy of the uncommons: On the politics of apocalypse. </w:t>
      </w:r>
      <w:r w:rsidRPr="0069197F">
        <w:rPr>
          <w:rFonts w:eastAsia="Times New Roman"/>
          <w:i/>
          <w:iCs/>
          <w:color w:val="auto"/>
        </w:rPr>
        <w:t>Global Policy</w:t>
      </w:r>
      <w:r w:rsidRPr="0069197F">
        <w:rPr>
          <w:rFonts w:eastAsia="Times New Roman"/>
          <w:color w:val="auto"/>
        </w:rPr>
        <w:t xml:space="preserve">, </w:t>
      </w:r>
      <w:r w:rsidRPr="0069197F">
        <w:rPr>
          <w:rFonts w:eastAsia="Times New Roman"/>
          <w:i/>
          <w:iCs/>
          <w:color w:val="auto"/>
        </w:rPr>
        <w:t>7</w:t>
      </w:r>
      <w:r w:rsidRPr="0069197F">
        <w:rPr>
          <w:rFonts w:eastAsia="Times New Roman"/>
          <w:color w:val="auto"/>
        </w:rPr>
        <w:t>(S1), 67–80.</w:t>
      </w:r>
    </w:p>
    <w:p w14:paraId="6333CAA7" w14:textId="77777777" w:rsidR="0069197F" w:rsidRPr="0069197F" w:rsidRDefault="0069197F" w:rsidP="0069197F">
      <w:pPr>
        <w:pStyle w:val="Bibliography"/>
        <w:rPr>
          <w:rFonts w:eastAsia="Times New Roman"/>
          <w:color w:val="auto"/>
        </w:rPr>
      </w:pPr>
      <w:r w:rsidRPr="0069197F">
        <w:rPr>
          <w:rFonts w:eastAsia="Times New Roman"/>
          <w:color w:val="auto"/>
        </w:rPr>
        <w:t>Yampolskiy, R., &amp; Fox, J. (2013). Safety Engineering for Artificial General Intelligence. Retrieved from https://intelligence.org/files/SafetyEngineering.pdf</w:t>
      </w:r>
    </w:p>
    <w:p w14:paraId="54F25B9B" w14:textId="77777777" w:rsidR="0069197F" w:rsidRPr="0069197F" w:rsidRDefault="0069197F" w:rsidP="0069197F">
      <w:pPr>
        <w:pStyle w:val="Bibliography"/>
        <w:rPr>
          <w:rFonts w:eastAsia="Times New Roman"/>
          <w:color w:val="auto"/>
        </w:rPr>
      </w:pPr>
      <w:r w:rsidRPr="0069197F">
        <w:rPr>
          <w:rFonts w:eastAsia="Times New Roman"/>
          <w:color w:val="auto"/>
        </w:rPr>
        <w:t xml:space="preserve">Yudkowsky, E. (2008). </w:t>
      </w:r>
      <w:r w:rsidRPr="0069197F">
        <w:rPr>
          <w:rFonts w:eastAsia="Times New Roman"/>
          <w:i/>
          <w:iCs/>
          <w:color w:val="auto"/>
        </w:rPr>
        <w:t>Artificial Intelligence as a Positive and Negative Factor in Global Risk, in Global Catastrophic Risks</w:t>
      </w:r>
      <w:r w:rsidRPr="0069197F">
        <w:rPr>
          <w:rFonts w:eastAsia="Times New Roman"/>
          <w:color w:val="auto"/>
        </w:rPr>
        <w:t>. (M. M. Cirkovic &amp; N. Bostrom, Eds.). Oxford University Press: Oxford, UK.</w:t>
      </w:r>
    </w:p>
    <w:p w14:paraId="5A49F57C" w14:textId="20F9258A" w:rsidR="004C109E" w:rsidRPr="00320B24" w:rsidRDefault="007D1F92">
      <w:pPr>
        <w:pStyle w:val="Bibliography"/>
        <w:rPr>
          <w:color w:val="000000" w:themeColor="text1"/>
        </w:rPr>
      </w:pPr>
      <w:r w:rsidRPr="0009222C">
        <w:fldChar w:fldCharType="end"/>
      </w:r>
    </w:p>
    <w:p w14:paraId="625B737B" w14:textId="77777777" w:rsidR="004C109E" w:rsidRPr="00320B24" w:rsidRDefault="004C109E">
      <w:pPr>
        <w:ind w:left="360" w:hanging="360"/>
        <w:rPr>
          <w:rFonts w:cs="Times"/>
          <w:sz w:val="22"/>
          <w:szCs w:val="22"/>
        </w:rPr>
      </w:pPr>
    </w:p>
    <w:p w14:paraId="696A22ED" w14:textId="77777777" w:rsidR="004C109E" w:rsidRPr="00BE0ECA" w:rsidRDefault="004C109E">
      <w:pPr>
        <w:rPr>
          <w:rFonts w:eastAsia="Times New Roman"/>
        </w:rPr>
      </w:pPr>
    </w:p>
    <w:p w14:paraId="27CAD7DC" w14:textId="77777777" w:rsidR="004C109E" w:rsidRPr="00320B24" w:rsidRDefault="004C109E"/>
    <w:p w14:paraId="2BC7CCC5" w14:textId="77777777" w:rsidR="004C109E" w:rsidRPr="00AB0034" w:rsidRDefault="007B3D75">
      <w:r w:rsidRPr="00754C53">
        <w:t xml:space="preserve"> </w:t>
      </w:r>
    </w:p>
    <w:sectPr w:rsidR="004C109E" w:rsidRPr="00AB0034" w:rsidSect="0077411B">
      <w:footerReference w:type="default" r:id="rId11"/>
      <w:pgSz w:w="12240" w:h="15840"/>
      <w:pgMar w:top="1020" w:right="1800" w:bottom="2015" w:left="1800" w:header="0" w:footer="1440" w:gutter="0"/>
      <w:cols w:space="720"/>
      <w:formProt w:val="0"/>
      <w:docGrid w:linePitch="24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2ED6F4" w14:textId="77777777" w:rsidR="00570B3D" w:rsidRDefault="00570B3D">
      <w:r>
        <w:separator/>
      </w:r>
    </w:p>
  </w:endnote>
  <w:endnote w:type="continuationSeparator" w:id="0">
    <w:p w14:paraId="050C0575" w14:textId="77777777" w:rsidR="00570B3D" w:rsidRDefault="00570B3D">
      <w:r>
        <w:continuationSeparator/>
      </w:r>
    </w:p>
  </w:endnote>
  <w:endnote w:type="continuationNotice" w:id="1">
    <w:p w14:paraId="03F9A062" w14:textId="77777777" w:rsidR="00570B3D" w:rsidRDefault="00570B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MinionPro-Regular">
    <w:altName w:val="Calibri"/>
    <w:panose1 w:val="00000000000000000000"/>
    <w:charset w:val="4D"/>
    <w:family w:val="auto"/>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MS Mincho">
    <w:panose1 w:val="02020609040205080304"/>
    <w:charset w:val="80"/>
    <w:family w:val="auto"/>
    <w:pitch w:val="variable"/>
    <w:sig w:usb0="E00002FF" w:usb1="6AC7FDFB" w:usb2="08000012" w:usb3="00000000" w:csb0="0002009F" w:csb1="00000000"/>
  </w:font>
  <w:font w:name="Verdana-Bold">
    <w:altName w:val="Verdana"/>
    <w:charset w:val="00"/>
    <w:family w:val="auto"/>
    <w:pitch w:val="variable"/>
    <w:sig w:usb0="A10006FF" w:usb1="4000205B" w:usb2="00000010" w:usb3="00000000" w:csb0="0000019F" w:csb1="00000000"/>
  </w:font>
  <w:font w:name="Verdana-Italic">
    <w:altName w:val="Verdana"/>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0E74A3" w14:textId="7D1A82A2" w:rsidR="0059002E" w:rsidRDefault="0059002E">
    <w:pPr>
      <w:pStyle w:val="Footer"/>
      <w:jc w:val="right"/>
    </w:pPr>
    <w:r>
      <w:fldChar w:fldCharType="begin"/>
    </w:r>
    <w:r>
      <w:instrText>PAGE</w:instrText>
    </w:r>
    <w:r>
      <w:fldChar w:fldCharType="separate"/>
    </w:r>
    <w:r w:rsidR="00DE1DB0">
      <w:rPr>
        <w:noProof/>
      </w:rPr>
      <w:t>6</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41D8D4" w14:textId="77777777" w:rsidR="00570B3D" w:rsidRDefault="00570B3D">
      <w:r>
        <w:separator/>
      </w:r>
    </w:p>
  </w:footnote>
  <w:footnote w:type="continuationSeparator" w:id="0">
    <w:p w14:paraId="2E9F6319" w14:textId="77777777" w:rsidR="00570B3D" w:rsidRDefault="00570B3D">
      <w:r>
        <w:continuationSeparator/>
      </w:r>
    </w:p>
  </w:footnote>
  <w:footnote w:type="continuationNotice" w:id="1">
    <w:p w14:paraId="0AC6C520" w14:textId="77777777" w:rsidR="00570B3D" w:rsidRDefault="00570B3D"/>
  </w:footnote>
  <w:footnote w:id="2">
    <w:p w14:paraId="40A7735C" w14:textId="30E2CEAB" w:rsidR="0059002E" w:rsidRPr="00E41A5A" w:rsidRDefault="0059002E" w:rsidP="0068103E">
      <w:pPr>
        <w:pStyle w:val="FootnoteText"/>
        <w:rPr>
          <w:lang w:val="en-GB"/>
        </w:rPr>
      </w:pPr>
      <w:r w:rsidRPr="00532696">
        <w:rPr>
          <w:rStyle w:val="FootnoteReference"/>
        </w:rPr>
        <w:footnoteRef/>
      </w:r>
      <w:r>
        <w:t xml:space="preserve"> Several other authors also used term of “human extinction risks” to </w:t>
      </w:r>
      <w:r w:rsidRPr="006C3D14">
        <w:t>unambiguous</w:t>
      </w:r>
      <w:r>
        <w:t xml:space="preserve">ly describe this type of global catastrophes </w:t>
      </w:r>
      <w:r>
        <w:fldChar w:fldCharType="begin"/>
      </w:r>
      <w:r>
        <w:instrText xml:space="preserve"> ADDIN ZOTERO_ITEM CSL_CITATION {"citationID":"sLohMsJ3","properties":{"formattedCitation":"(Leslie, 1996; Matheny, 2007)","plainCitation":"(Leslie, 1996; Matheny, 2007)"},"citationItems":[{"id":46,"uris":["http://zotero.org/users/3736454/items/NR2UTIFC"],"uri":["http://zotero.org/users/3736454/items/NR2UTIFC"],"itemData":{"id":46,"type":"article-journal","title":"Reducing the risk of human extinction","container-title":"Risk Analysis","page":"1335–1344.","volume":"27","DOI":"doi:10","language":"en","author":[{"family":"Matheny","given":"J.G."}],"issued":{"date-parts":[["2007"]]}}},{"id":708,"uris":["http://zotero.org/users/3736454/items/T7WD9BSE"],"uri":["http://zotero.org/users/3736454/items/T7WD9BSE"],"itemData":{"id":708,"type":"book","title":"The End of the World: The Science and Ethics of Human Extinction","publisher":"Psychology Press","author":[{"family":"Leslie","given":"John"}],"issued":{"date-parts":[["1996"]]}}}],"schema":"https://github.com/citation-style-language/schema/raw/master/csl-citation.json"} </w:instrText>
      </w:r>
      <w:r>
        <w:fldChar w:fldCharType="separate"/>
      </w:r>
      <w:r>
        <w:t>(Leslie, 1996; Matheny, 2007)</w:t>
      </w:r>
      <w:r>
        <w:fldChar w:fldCharType="end"/>
      </w:r>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61452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075572"/>
    <w:multiLevelType w:val="hybridMultilevel"/>
    <w:tmpl w:val="6F184B10"/>
    <w:lvl w:ilvl="0" w:tplc="4B8A77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A78549F"/>
    <w:multiLevelType w:val="hybridMultilevel"/>
    <w:tmpl w:val="75C48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C316E6"/>
    <w:multiLevelType w:val="multilevel"/>
    <w:tmpl w:val="476681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43D2146"/>
    <w:multiLevelType w:val="hybridMultilevel"/>
    <w:tmpl w:val="73FABF24"/>
    <w:lvl w:ilvl="0" w:tplc="C3C60A1E">
      <w:start w:val="1"/>
      <w:numFmt w:val="decimal"/>
      <w:lvlText w:val="%1s"/>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F03B7E"/>
    <w:multiLevelType w:val="multilevel"/>
    <w:tmpl w:val="BB203840"/>
    <w:lvl w:ilvl="0">
      <w:start w:val="3"/>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4"/>
      <w:numFmt w:val="decimal"/>
      <w:pStyle w:val="Heading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CE54384"/>
    <w:multiLevelType w:val="multilevel"/>
    <w:tmpl w:val="2B328B4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1E2E6EF3"/>
    <w:multiLevelType w:val="hybridMultilevel"/>
    <w:tmpl w:val="914EC5B6"/>
    <w:lvl w:ilvl="0" w:tplc="3D8813E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F496660"/>
    <w:multiLevelType w:val="multilevel"/>
    <w:tmpl w:val="2B328B4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1FA82970"/>
    <w:multiLevelType w:val="hybridMultilevel"/>
    <w:tmpl w:val="B67C4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0860DB"/>
    <w:multiLevelType w:val="multilevel"/>
    <w:tmpl w:val="011AAFDE"/>
    <w:lvl w:ilvl="0">
      <w:start w:val="3"/>
      <w:numFmt w:val="decimal"/>
      <w:lvlText w:val="%1."/>
      <w:lvlJc w:val="left"/>
      <w:pPr>
        <w:ind w:left="720" w:hanging="720"/>
      </w:pPr>
      <w:rPr>
        <w:rFonts w:hint="default"/>
        <w:color w:val="000000" w:themeColor="text1"/>
      </w:rPr>
    </w:lvl>
    <w:lvl w:ilvl="1">
      <w:start w:val="2"/>
      <w:numFmt w:val="decimal"/>
      <w:lvlText w:val="%1.%2."/>
      <w:lvlJc w:val="left"/>
      <w:pPr>
        <w:ind w:left="1080" w:hanging="720"/>
      </w:pPr>
      <w:rPr>
        <w:rFonts w:hint="default"/>
        <w:color w:val="000000" w:themeColor="text1"/>
      </w:rPr>
    </w:lvl>
    <w:lvl w:ilvl="2">
      <w:start w:val="3"/>
      <w:numFmt w:val="decimal"/>
      <w:lvlText w:val="%1.%2.%3."/>
      <w:lvlJc w:val="left"/>
      <w:pPr>
        <w:ind w:left="1800" w:hanging="1080"/>
      </w:pPr>
      <w:rPr>
        <w:rFonts w:hint="default"/>
        <w:color w:val="000000" w:themeColor="text1"/>
      </w:rPr>
    </w:lvl>
    <w:lvl w:ilvl="3">
      <w:start w:val="1"/>
      <w:numFmt w:val="decimal"/>
      <w:lvlText w:val="%1.%2.%3.%4."/>
      <w:lvlJc w:val="left"/>
      <w:pPr>
        <w:ind w:left="2520" w:hanging="1440"/>
      </w:pPr>
      <w:rPr>
        <w:rFonts w:hint="default"/>
        <w:color w:val="000000" w:themeColor="text1"/>
      </w:rPr>
    </w:lvl>
    <w:lvl w:ilvl="4">
      <w:start w:val="1"/>
      <w:numFmt w:val="decimal"/>
      <w:lvlText w:val="%1.%2.%3.%4.%5."/>
      <w:lvlJc w:val="left"/>
      <w:pPr>
        <w:ind w:left="2880" w:hanging="1440"/>
      </w:pPr>
      <w:rPr>
        <w:rFonts w:hint="default"/>
        <w:color w:val="000000" w:themeColor="text1"/>
      </w:rPr>
    </w:lvl>
    <w:lvl w:ilvl="5">
      <w:start w:val="1"/>
      <w:numFmt w:val="decimal"/>
      <w:lvlText w:val="%1.%2.%3.%4.%5.%6."/>
      <w:lvlJc w:val="left"/>
      <w:pPr>
        <w:ind w:left="3600" w:hanging="1800"/>
      </w:pPr>
      <w:rPr>
        <w:rFonts w:hint="default"/>
        <w:color w:val="000000" w:themeColor="text1"/>
      </w:rPr>
    </w:lvl>
    <w:lvl w:ilvl="6">
      <w:start w:val="1"/>
      <w:numFmt w:val="decimal"/>
      <w:lvlText w:val="%1.%2.%3.%4.%5.%6.%7."/>
      <w:lvlJc w:val="left"/>
      <w:pPr>
        <w:ind w:left="4320" w:hanging="2160"/>
      </w:pPr>
      <w:rPr>
        <w:rFonts w:hint="default"/>
        <w:color w:val="000000" w:themeColor="text1"/>
      </w:rPr>
    </w:lvl>
    <w:lvl w:ilvl="7">
      <w:start w:val="1"/>
      <w:numFmt w:val="decimal"/>
      <w:lvlText w:val="%1.%2.%3.%4.%5.%6.%7.%8."/>
      <w:lvlJc w:val="left"/>
      <w:pPr>
        <w:ind w:left="5040" w:hanging="2520"/>
      </w:pPr>
      <w:rPr>
        <w:rFonts w:hint="default"/>
        <w:color w:val="000000" w:themeColor="text1"/>
      </w:rPr>
    </w:lvl>
    <w:lvl w:ilvl="8">
      <w:start w:val="1"/>
      <w:numFmt w:val="decimal"/>
      <w:lvlText w:val="%1.%2.%3.%4.%5.%6.%7.%8.%9."/>
      <w:lvlJc w:val="left"/>
      <w:pPr>
        <w:ind w:left="5760" w:hanging="2880"/>
      </w:pPr>
      <w:rPr>
        <w:rFonts w:hint="default"/>
        <w:color w:val="000000" w:themeColor="text1"/>
      </w:rPr>
    </w:lvl>
  </w:abstractNum>
  <w:abstractNum w:abstractNumId="11">
    <w:nsid w:val="21EB5D39"/>
    <w:multiLevelType w:val="multilevel"/>
    <w:tmpl w:val="4820783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245919FE"/>
    <w:multiLevelType w:val="multilevel"/>
    <w:tmpl w:val="DADA85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6D2081F"/>
    <w:multiLevelType w:val="multilevel"/>
    <w:tmpl w:val="826A9A6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27163A37"/>
    <w:multiLevelType w:val="hybridMultilevel"/>
    <w:tmpl w:val="0E0E8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BD3966"/>
    <w:multiLevelType w:val="hybridMultilevel"/>
    <w:tmpl w:val="2FCE4C16"/>
    <w:lvl w:ilvl="0" w:tplc="04C09C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7F755ED"/>
    <w:multiLevelType w:val="multilevel"/>
    <w:tmpl w:val="5B94D7B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7">
    <w:nsid w:val="28336DBF"/>
    <w:multiLevelType w:val="multilevel"/>
    <w:tmpl w:val="D910B2EC"/>
    <w:lvl w:ilvl="0">
      <w:start w:val="1"/>
      <w:numFmt w:val="decimal"/>
      <w:lvlText w:val="%1."/>
      <w:lvlJc w:val="left"/>
      <w:pPr>
        <w:ind w:left="1440" w:hanging="360"/>
      </w:pPr>
    </w:lvl>
    <w:lvl w:ilvl="1">
      <w:start w:val="1"/>
      <w:numFmt w:val="decimal"/>
      <w:isLgl/>
      <w:lvlText w:val="%1.%2."/>
      <w:lvlJc w:val="left"/>
      <w:pPr>
        <w:ind w:left="180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44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880" w:hanging="1800"/>
      </w:pPr>
      <w:rPr>
        <w:rFonts w:hint="default"/>
      </w:rPr>
    </w:lvl>
    <w:lvl w:ilvl="6">
      <w:start w:val="1"/>
      <w:numFmt w:val="decimal"/>
      <w:isLgl/>
      <w:lvlText w:val="%1.%2.%3.%4.%5.%6.%7."/>
      <w:lvlJc w:val="left"/>
      <w:pPr>
        <w:ind w:left="3240" w:hanging="2160"/>
      </w:pPr>
      <w:rPr>
        <w:rFonts w:hint="default"/>
      </w:rPr>
    </w:lvl>
    <w:lvl w:ilvl="7">
      <w:start w:val="1"/>
      <w:numFmt w:val="decimal"/>
      <w:isLgl/>
      <w:lvlText w:val="%1.%2.%3.%4.%5.%6.%7.%8."/>
      <w:lvlJc w:val="left"/>
      <w:pPr>
        <w:ind w:left="3600" w:hanging="2520"/>
      </w:pPr>
      <w:rPr>
        <w:rFonts w:hint="default"/>
      </w:rPr>
    </w:lvl>
    <w:lvl w:ilvl="8">
      <w:start w:val="1"/>
      <w:numFmt w:val="decimal"/>
      <w:isLgl/>
      <w:lvlText w:val="%1.%2.%3.%4.%5.%6.%7.%8.%9."/>
      <w:lvlJc w:val="left"/>
      <w:pPr>
        <w:ind w:left="3960" w:hanging="2880"/>
      </w:pPr>
      <w:rPr>
        <w:rFonts w:hint="default"/>
      </w:rPr>
    </w:lvl>
  </w:abstractNum>
  <w:abstractNum w:abstractNumId="18">
    <w:nsid w:val="2A427376"/>
    <w:multiLevelType w:val="multilevel"/>
    <w:tmpl w:val="73FABF24"/>
    <w:lvl w:ilvl="0">
      <w:start w:val="1"/>
      <w:numFmt w:val="decimal"/>
      <w:lvlText w:val="%1s"/>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311A635D"/>
    <w:multiLevelType w:val="hybridMultilevel"/>
    <w:tmpl w:val="6CC68222"/>
    <w:lvl w:ilvl="0" w:tplc="8E6C2D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3784505"/>
    <w:multiLevelType w:val="multilevel"/>
    <w:tmpl w:val="0130FFC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nsid w:val="33CF3C27"/>
    <w:multiLevelType w:val="hybridMultilevel"/>
    <w:tmpl w:val="A6BE4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A7184B"/>
    <w:multiLevelType w:val="hybridMultilevel"/>
    <w:tmpl w:val="4C84D032"/>
    <w:lvl w:ilvl="0" w:tplc="D0025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6E35027"/>
    <w:multiLevelType w:val="multilevel"/>
    <w:tmpl w:val="4A82CB8C"/>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24">
    <w:nsid w:val="380A2628"/>
    <w:multiLevelType w:val="hybridMultilevel"/>
    <w:tmpl w:val="257671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3D855A42"/>
    <w:multiLevelType w:val="hybridMultilevel"/>
    <w:tmpl w:val="F0908670"/>
    <w:lvl w:ilvl="0" w:tplc="72C457D4">
      <w:start w:val="2"/>
      <w:numFmt w:val="bullet"/>
      <w:lvlText w:val="-"/>
      <w:lvlJc w:val="left"/>
      <w:pPr>
        <w:ind w:left="1080" w:hanging="360"/>
      </w:pPr>
      <w:rPr>
        <w:rFonts w:ascii="Verdana" w:eastAsiaTheme="minorEastAsia" w:hAnsi="Verdana"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E726D3A"/>
    <w:multiLevelType w:val="hybridMultilevel"/>
    <w:tmpl w:val="500C2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4C90DB2"/>
    <w:multiLevelType w:val="hybridMultilevel"/>
    <w:tmpl w:val="5A3ACB1E"/>
    <w:lvl w:ilvl="0" w:tplc="AA4E1B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5812A2B"/>
    <w:multiLevelType w:val="hybridMultilevel"/>
    <w:tmpl w:val="AD7017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5B27611"/>
    <w:multiLevelType w:val="multilevel"/>
    <w:tmpl w:val="533442A6"/>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440" w:hanging="1080"/>
      </w:pPr>
    </w:lvl>
    <w:lvl w:ilvl="3">
      <w:start w:val="1"/>
      <w:numFmt w:val="decimal"/>
      <w:lvlText w:val="%1.%2.%3.%4."/>
      <w:lvlJc w:val="left"/>
      <w:pPr>
        <w:ind w:left="1800" w:hanging="1440"/>
      </w:pPr>
    </w:lvl>
    <w:lvl w:ilvl="4">
      <w:start w:val="1"/>
      <w:numFmt w:val="decimal"/>
      <w:lvlText w:val="%1.%2.%3.%4.%5."/>
      <w:lvlJc w:val="left"/>
      <w:pPr>
        <w:ind w:left="1800" w:hanging="1440"/>
      </w:pPr>
    </w:lvl>
    <w:lvl w:ilvl="5">
      <w:start w:val="1"/>
      <w:numFmt w:val="decimal"/>
      <w:lvlText w:val="%1.%2.%3.%4.%5.%6."/>
      <w:lvlJc w:val="left"/>
      <w:pPr>
        <w:ind w:left="2160" w:hanging="1800"/>
      </w:pPr>
    </w:lvl>
    <w:lvl w:ilvl="6">
      <w:start w:val="1"/>
      <w:numFmt w:val="decimal"/>
      <w:lvlText w:val="%1.%2.%3.%4.%5.%6.%7."/>
      <w:lvlJc w:val="left"/>
      <w:pPr>
        <w:ind w:left="2520" w:hanging="2160"/>
      </w:pPr>
    </w:lvl>
    <w:lvl w:ilvl="7">
      <w:start w:val="1"/>
      <w:numFmt w:val="decimal"/>
      <w:lvlText w:val="%1.%2.%3.%4.%5.%6.%7.%8."/>
      <w:lvlJc w:val="left"/>
      <w:pPr>
        <w:ind w:left="2880" w:hanging="2520"/>
      </w:pPr>
    </w:lvl>
    <w:lvl w:ilvl="8">
      <w:start w:val="1"/>
      <w:numFmt w:val="decimal"/>
      <w:lvlText w:val="%1.%2.%3.%4.%5.%6.%7.%8.%9."/>
      <w:lvlJc w:val="left"/>
      <w:pPr>
        <w:ind w:left="3240" w:hanging="2880"/>
      </w:pPr>
    </w:lvl>
  </w:abstractNum>
  <w:abstractNum w:abstractNumId="30">
    <w:nsid w:val="54010429"/>
    <w:multiLevelType w:val="hybridMultilevel"/>
    <w:tmpl w:val="A822A4B8"/>
    <w:lvl w:ilvl="0" w:tplc="29EA5372">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BC2314"/>
    <w:multiLevelType w:val="hybridMultilevel"/>
    <w:tmpl w:val="E94EE9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80E648B"/>
    <w:multiLevelType w:val="hybridMultilevel"/>
    <w:tmpl w:val="9B208240"/>
    <w:lvl w:ilvl="0" w:tplc="33BAB6F0">
      <w:start w:val="2"/>
      <w:numFmt w:val="lowerLetter"/>
      <w:lvlText w:val="%1)"/>
      <w:lvlJc w:val="left"/>
      <w:pPr>
        <w:ind w:left="1080" w:hanging="360"/>
      </w:pPr>
      <w:rPr>
        <w:rFonts w:hint="default"/>
        <w:b/>
        <w:color w:val="984806" w:themeColor="accent6" w:themeShade="8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4BF4C04"/>
    <w:multiLevelType w:val="hybridMultilevel"/>
    <w:tmpl w:val="FCD291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DC6E67"/>
    <w:multiLevelType w:val="hybridMultilevel"/>
    <w:tmpl w:val="67C45CD4"/>
    <w:lvl w:ilvl="0" w:tplc="1D442456">
      <w:start w:val="2"/>
      <w:numFmt w:val="upperLetter"/>
      <w:lvlText w:val="%1)"/>
      <w:lvlJc w:val="left"/>
      <w:pPr>
        <w:ind w:left="1080" w:hanging="360"/>
      </w:pPr>
      <w:rPr>
        <w:rFonts w:hint="default"/>
        <w:b/>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9DF662C"/>
    <w:multiLevelType w:val="hybridMultilevel"/>
    <w:tmpl w:val="DB6C5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9FE79F1"/>
    <w:multiLevelType w:val="hybridMultilevel"/>
    <w:tmpl w:val="C1C41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B4046FE"/>
    <w:multiLevelType w:val="multilevel"/>
    <w:tmpl w:val="8AC8A33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nsid w:val="71756F3E"/>
    <w:multiLevelType w:val="hybridMultilevel"/>
    <w:tmpl w:val="C72EB4D8"/>
    <w:lvl w:ilvl="0" w:tplc="52B2F318">
      <w:start w:val="1"/>
      <w:numFmt w:val="bullet"/>
      <w:lvlText w:val="•"/>
      <w:lvlJc w:val="left"/>
      <w:pPr>
        <w:tabs>
          <w:tab w:val="num" w:pos="720"/>
        </w:tabs>
        <w:ind w:left="720" w:hanging="360"/>
      </w:pPr>
      <w:rPr>
        <w:rFonts w:ascii="Arial" w:hAnsi="Arial" w:hint="default"/>
      </w:rPr>
    </w:lvl>
    <w:lvl w:ilvl="1" w:tplc="6832AA48">
      <w:start w:val="1"/>
      <w:numFmt w:val="bullet"/>
      <w:lvlText w:val="•"/>
      <w:lvlJc w:val="left"/>
      <w:pPr>
        <w:tabs>
          <w:tab w:val="num" w:pos="1440"/>
        </w:tabs>
        <w:ind w:left="1440" w:hanging="360"/>
      </w:pPr>
      <w:rPr>
        <w:rFonts w:ascii="Arial" w:hAnsi="Arial" w:hint="default"/>
      </w:rPr>
    </w:lvl>
    <w:lvl w:ilvl="2" w:tplc="39C82206" w:tentative="1">
      <w:start w:val="1"/>
      <w:numFmt w:val="bullet"/>
      <w:lvlText w:val="•"/>
      <w:lvlJc w:val="left"/>
      <w:pPr>
        <w:tabs>
          <w:tab w:val="num" w:pos="2160"/>
        </w:tabs>
        <w:ind w:left="2160" w:hanging="360"/>
      </w:pPr>
      <w:rPr>
        <w:rFonts w:ascii="Arial" w:hAnsi="Arial" w:hint="default"/>
      </w:rPr>
    </w:lvl>
    <w:lvl w:ilvl="3" w:tplc="B652D69E" w:tentative="1">
      <w:start w:val="1"/>
      <w:numFmt w:val="bullet"/>
      <w:lvlText w:val="•"/>
      <w:lvlJc w:val="left"/>
      <w:pPr>
        <w:tabs>
          <w:tab w:val="num" w:pos="2880"/>
        </w:tabs>
        <w:ind w:left="2880" w:hanging="360"/>
      </w:pPr>
      <w:rPr>
        <w:rFonts w:ascii="Arial" w:hAnsi="Arial" w:hint="default"/>
      </w:rPr>
    </w:lvl>
    <w:lvl w:ilvl="4" w:tplc="2612EAB2" w:tentative="1">
      <w:start w:val="1"/>
      <w:numFmt w:val="bullet"/>
      <w:lvlText w:val="•"/>
      <w:lvlJc w:val="left"/>
      <w:pPr>
        <w:tabs>
          <w:tab w:val="num" w:pos="3600"/>
        </w:tabs>
        <w:ind w:left="3600" w:hanging="360"/>
      </w:pPr>
      <w:rPr>
        <w:rFonts w:ascii="Arial" w:hAnsi="Arial" w:hint="default"/>
      </w:rPr>
    </w:lvl>
    <w:lvl w:ilvl="5" w:tplc="3D368EFE" w:tentative="1">
      <w:start w:val="1"/>
      <w:numFmt w:val="bullet"/>
      <w:lvlText w:val="•"/>
      <w:lvlJc w:val="left"/>
      <w:pPr>
        <w:tabs>
          <w:tab w:val="num" w:pos="4320"/>
        </w:tabs>
        <w:ind w:left="4320" w:hanging="360"/>
      </w:pPr>
      <w:rPr>
        <w:rFonts w:ascii="Arial" w:hAnsi="Arial" w:hint="default"/>
      </w:rPr>
    </w:lvl>
    <w:lvl w:ilvl="6" w:tplc="1208054C" w:tentative="1">
      <w:start w:val="1"/>
      <w:numFmt w:val="bullet"/>
      <w:lvlText w:val="•"/>
      <w:lvlJc w:val="left"/>
      <w:pPr>
        <w:tabs>
          <w:tab w:val="num" w:pos="5040"/>
        </w:tabs>
        <w:ind w:left="5040" w:hanging="360"/>
      </w:pPr>
      <w:rPr>
        <w:rFonts w:ascii="Arial" w:hAnsi="Arial" w:hint="default"/>
      </w:rPr>
    </w:lvl>
    <w:lvl w:ilvl="7" w:tplc="79540CB8" w:tentative="1">
      <w:start w:val="1"/>
      <w:numFmt w:val="bullet"/>
      <w:lvlText w:val="•"/>
      <w:lvlJc w:val="left"/>
      <w:pPr>
        <w:tabs>
          <w:tab w:val="num" w:pos="5760"/>
        </w:tabs>
        <w:ind w:left="5760" w:hanging="360"/>
      </w:pPr>
      <w:rPr>
        <w:rFonts w:ascii="Arial" w:hAnsi="Arial" w:hint="default"/>
      </w:rPr>
    </w:lvl>
    <w:lvl w:ilvl="8" w:tplc="4852EE00" w:tentative="1">
      <w:start w:val="1"/>
      <w:numFmt w:val="bullet"/>
      <w:lvlText w:val="•"/>
      <w:lvlJc w:val="left"/>
      <w:pPr>
        <w:tabs>
          <w:tab w:val="num" w:pos="6480"/>
        </w:tabs>
        <w:ind w:left="6480" w:hanging="360"/>
      </w:pPr>
      <w:rPr>
        <w:rFonts w:ascii="Arial" w:hAnsi="Arial" w:hint="default"/>
      </w:rPr>
    </w:lvl>
  </w:abstractNum>
  <w:abstractNum w:abstractNumId="39">
    <w:nsid w:val="74C62CE5"/>
    <w:multiLevelType w:val="hybridMultilevel"/>
    <w:tmpl w:val="EF509408"/>
    <w:lvl w:ilvl="0" w:tplc="84C2A92A">
      <w:start w:val="1"/>
      <w:numFmt w:val="bullet"/>
      <w:lvlText w:val="•"/>
      <w:lvlJc w:val="left"/>
      <w:pPr>
        <w:tabs>
          <w:tab w:val="num" w:pos="720"/>
        </w:tabs>
        <w:ind w:left="720" w:hanging="360"/>
      </w:pPr>
      <w:rPr>
        <w:rFonts w:ascii="Arial" w:hAnsi="Arial" w:hint="default"/>
      </w:rPr>
    </w:lvl>
    <w:lvl w:ilvl="1" w:tplc="2306E78C">
      <w:start w:val="1"/>
      <w:numFmt w:val="bullet"/>
      <w:lvlText w:val="•"/>
      <w:lvlJc w:val="left"/>
      <w:pPr>
        <w:tabs>
          <w:tab w:val="num" w:pos="1440"/>
        </w:tabs>
        <w:ind w:left="1440" w:hanging="360"/>
      </w:pPr>
      <w:rPr>
        <w:rFonts w:ascii="Arial" w:hAnsi="Arial" w:hint="default"/>
      </w:rPr>
    </w:lvl>
    <w:lvl w:ilvl="2" w:tplc="931E6E80" w:tentative="1">
      <w:start w:val="1"/>
      <w:numFmt w:val="bullet"/>
      <w:lvlText w:val="•"/>
      <w:lvlJc w:val="left"/>
      <w:pPr>
        <w:tabs>
          <w:tab w:val="num" w:pos="2160"/>
        </w:tabs>
        <w:ind w:left="2160" w:hanging="360"/>
      </w:pPr>
      <w:rPr>
        <w:rFonts w:ascii="Arial" w:hAnsi="Arial" w:hint="default"/>
      </w:rPr>
    </w:lvl>
    <w:lvl w:ilvl="3" w:tplc="C434B974" w:tentative="1">
      <w:start w:val="1"/>
      <w:numFmt w:val="bullet"/>
      <w:lvlText w:val="•"/>
      <w:lvlJc w:val="left"/>
      <w:pPr>
        <w:tabs>
          <w:tab w:val="num" w:pos="2880"/>
        </w:tabs>
        <w:ind w:left="2880" w:hanging="360"/>
      </w:pPr>
      <w:rPr>
        <w:rFonts w:ascii="Arial" w:hAnsi="Arial" w:hint="default"/>
      </w:rPr>
    </w:lvl>
    <w:lvl w:ilvl="4" w:tplc="1860715A" w:tentative="1">
      <w:start w:val="1"/>
      <w:numFmt w:val="bullet"/>
      <w:lvlText w:val="•"/>
      <w:lvlJc w:val="left"/>
      <w:pPr>
        <w:tabs>
          <w:tab w:val="num" w:pos="3600"/>
        </w:tabs>
        <w:ind w:left="3600" w:hanging="360"/>
      </w:pPr>
      <w:rPr>
        <w:rFonts w:ascii="Arial" w:hAnsi="Arial" w:hint="default"/>
      </w:rPr>
    </w:lvl>
    <w:lvl w:ilvl="5" w:tplc="285466C8" w:tentative="1">
      <w:start w:val="1"/>
      <w:numFmt w:val="bullet"/>
      <w:lvlText w:val="•"/>
      <w:lvlJc w:val="left"/>
      <w:pPr>
        <w:tabs>
          <w:tab w:val="num" w:pos="4320"/>
        </w:tabs>
        <w:ind w:left="4320" w:hanging="360"/>
      </w:pPr>
      <w:rPr>
        <w:rFonts w:ascii="Arial" w:hAnsi="Arial" w:hint="default"/>
      </w:rPr>
    </w:lvl>
    <w:lvl w:ilvl="6" w:tplc="6406C018" w:tentative="1">
      <w:start w:val="1"/>
      <w:numFmt w:val="bullet"/>
      <w:lvlText w:val="•"/>
      <w:lvlJc w:val="left"/>
      <w:pPr>
        <w:tabs>
          <w:tab w:val="num" w:pos="5040"/>
        </w:tabs>
        <w:ind w:left="5040" w:hanging="360"/>
      </w:pPr>
      <w:rPr>
        <w:rFonts w:ascii="Arial" w:hAnsi="Arial" w:hint="default"/>
      </w:rPr>
    </w:lvl>
    <w:lvl w:ilvl="7" w:tplc="CF406B64" w:tentative="1">
      <w:start w:val="1"/>
      <w:numFmt w:val="bullet"/>
      <w:lvlText w:val="•"/>
      <w:lvlJc w:val="left"/>
      <w:pPr>
        <w:tabs>
          <w:tab w:val="num" w:pos="5760"/>
        </w:tabs>
        <w:ind w:left="5760" w:hanging="360"/>
      </w:pPr>
      <w:rPr>
        <w:rFonts w:ascii="Arial" w:hAnsi="Arial" w:hint="default"/>
      </w:rPr>
    </w:lvl>
    <w:lvl w:ilvl="8" w:tplc="3B5C9950" w:tentative="1">
      <w:start w:val="1"/>
      <w:numFmt w:val="bullet"/>
      <w:lvlText w:val="•"/>
      <w:lvlJc w:val="left"/>
      <w:pPr>
        <w:tabs>
          <w:tab w:val="num" w:pos="6480"/>
        </w:tabs>
        <w:ind w:left="6480" w:hanging="360"/>
      </w:pPr>
      <w:rPr>
        <w:rFonts w:ascii="Arial" w:hAnsi="Arial" w:hint="default"/>
      </w:rPr>
    </w:lvl>
  </w:abstractNum>
  <w:abstractNum w:abstractNumId="40">
    <w:nsid w:val="79E47609"/>
    <w:multiLevelType w:val="hybridMultilevel"/>
    <w:tmpl w:val="FBBE38B2"/>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41">
    <w:nsid w:val="7C215F56"/>
    <w:multiLevelType w:val="hybridMultilevel"/>
    <w:tmpl w:val="480AF3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FF66CD"/>
    <w:multiLevelType w:val="multilevel"/>
    <w:tmpl w:val="2B328B4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nsid w:val="7FA64E8E"/>
    <w:multiLevelType w:val="hybridMultilevel"/>
    <w:tmpl w:val="D6F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1"/>
  </w:num>
  <w:num w:numId="3">
    <w:abstractNumId w:val="12"/>
  </w:num>
  <w:num w:numId="4">
    <w:abstractNumId w:val="13"/>
  </w:num>
  <w:num w:numId="5">
    <w:abstractNumId w:val="3"/>
  </w:num>
  <w:num w:numId="6">
    <w:abstractNumId w:val="20"/>
  </w:num>
  <w:num w:numId="7">
    <w:abstractNumId w:val="37"/>
  </w:num>
  <w:num w:numId="8">
    <w:abstractNumId w:val="42"/>
  </w:num>
  <w:num w:numId="9">
    <w:abstractNumId w:val="23"/>
  </w:num>
  <w:num w:numId="10">
    <w:abstractNumId w:val="16"/>
  </w:num>
  <w:num w:numId="11">
    <w:abstractNumId w:val="6"/>
  </w:num>
  <w:num w:numId="12">
    <w:abstractNumId w:val="30"/>
  </w:num>
  <w:num w:numId="13">
    <w:abstractNumId w:val="8"/>
  </w:num>
  <w:num w:numId="14">
    <w:abstractNumId w:val="2"/>
  </w:num>
  <w:num w:numId="15">
    <w:abstractNumId w:val="9"/>
  </w:num>
  <w:num w:numId="16">
    <w:abstractNumId w:val="17"/>
  </w:num>
  <w:num w:numId="17">
    <w:abstractNumId w:val="31"/>
  </w:num>
  <w:num w:numId="18">
    <w:abstractNumId w:val="35"/>
  </w:num>
  <w:num w:numId="19">
    <w:abstractNumId w:val="14"/>
  </w:num>
  <w:num w:numId="20">
    <w:abstractNumId w:val="0"/>
  </w:num>
  <w:num w:numId="21">
    <w:abstractNumId w:val="25"/>
  </w:num>
  <w:num w:numId="22">
    <w:abstractNumId w:val="32"/>
  </w:num>
  <w:num w:numId="23">
    <w:abstractNumId w:val="34"/>
  </w:num>
  <w:num w:numId="24">
    <w:abstractNumId w:val="33"/>
  </w:num>
  <w:num w:numId="25">
    <w:abstractNumId w:val="15"/>
  </w:num>
  <w:num w:numId="26">
    <w:abstractNumId w:val="7"/>
  </w:num>
  <w:num w:numId="27">
    <w:abstractNumId w:val="24"/>
  </w:num>
  <w:num w:numId="28">
    <w:abstractNumId w:val="27"/>
  </w:num>
  <w:num w:numId="29">
    <w:abstractNumId w:val="43"/>
  </w:num>
  <w:num w:numId="30">
    <w:abstractNumId w:val="28"/>
  </w:num>
  <w:num w:numId="31">
    <w:abstractNumId w:val="40"/>
  </w:num>
  <w:num w:numId="32">
    <w:abstractNumId w:val="41"/>
  </w:num>
  <w:num w:numId="33">
    <w:abstractNumId w:val="22"/>
  </w:num>
  <w:num w:numId="34">
    <w:abstractNumId w:val="19"/>
  </w:num>
  <w:num w:numId="35">
    <w:abstractNumId w:val="38"/>
  </w:num>
  <w:num w:numId="36">
    <w:abstractNumId w:val="39"/>
  </w:num>
  <w:num w:numId="37">
    <w:abstractNumId w:val="26"/>
  </w:num>
  <w:num w:numId="38">
    <w:abstractNumId w:val="4"/>
  </w:num>
  <w:num w:numId="39">
    <w:abstractNumId w:val="18"/>
  </w:num>
  <w:num w:numId="40">
    <w:abstractNumId w:val="10"/>
  </w:num>
  <w:num w:numId="41">
    <w:abstractNumId w:val="5"/>
  </w:num>
  <w:num w:numId="42">
    <w:abstractNumId w:val="1"/>
  </w:num>
  <w:num w:numId="43">
    <w:abstractNumId w:val="36"/>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6AED957-801C-423E-9E59-90604A575563}"/>
    <w:docVar w:name="dgnword-eventsink" w:val="3508960"/>
  </w:docVars>
  <w:rsids>
    <w:rsidRoot w:val="004C109E"/>
    <w:rsid w:val="00001147"/>
    <w:rsid w:val="00001693"/>
    <w:rsid w:val="00005FA3"/>
    <w:rsid w:val="000062B2"/>
    <w:rsid w:val="0000798B"/>
    <w:rsid w:val="0001243B"/>
    <w:rsid w:val="00014596"/>
    <w:rsid w:val="00015B87"/>
    <w:rsid w:val="00016D3E"/>
    <w:rsid w:val="000175A5"/>
    <w:rsid w:val="00021675"/>
    <w:rsid w:val="000228C0"/>
    <w:rsid w:val="0002317F"/>
    <w:rsid w:val="00023899"/>
    <w:rsid w:val="0002400E"/>
    <w:rsid w:val="00024419"/>
    <w:rsid w:val="0002444F"/>
    <w:rsid w:val="0002452A"/>
    <w:rsid w:val="00030FFD"/>
    <w:rsid w:val="000313A6"/>
    <w:rsid w:val="00031814"/>
    <w:rsid w:val="000329A7"/>
    <w:rsid w:val="00034F16"/>
    <w:rsid w:val="000414BA"/>
    <w:rsid w:val="0004288D"/>
    <w:rsid w:val="00043634"/>
    <w:rsid w:val="00043B09"/>
    <w:rsid w:val="00045138"/>
    <w:rsid w:val="00045549"/>
    <w:rsid w:val="00045EBE"/>
    <w:rsid w:val="0004634D"/>
    <w:rsid w:val="00047D85"/>
    <w:rsid w:val="00051EEB"/>
    <w:rsid w:val="000547BF"/>
    <w:rsid w:val="0005613D"/>
    <w:rsid w:val="00057D64"/>
    <w:rsid w:val="00061968"/>
    <w:rsid w:val="000627A0"/>
    <w:rsid w:val="000629ED"/>
    <w:rsid w:val="000631E7"/>
    <w:rsid w:val="00063E59"/>
    <w:rsid w:val="0006489F"/>
    <w:rsid w:val="00064C88"/>
    <w:rsid w:val="0006527A"/>
    <w:rsid w:val="00067609"/>
    <w:rsid w:val="00070AA6"/>
    <w:rsid w:val="0007653C"/>
    <w:rsid w:val="00076934"/>
    <w:rsid w:val="000777AB"/>
    <w:rsid w:val="00077D88"/>
    <w:rsid w:val="00080AE0"/>
    <w:rsid w:val="00080C54"/>
    <w:rsid w:val="000854ED"/>
    <w:rsid w:val="00085609"/>
    <w:rsid w:val="00085C0D"/>
    <w:rsid w:val="000869C3"/>
    <w:rsid w:val="00086C33"/>
    <w:rsid w:val="00090166"/>
    <w:rsid w:val="00091C53"/>
    <w:rsid w:val="0009222C"/>
    <w:rsid w:val="000938E5"/>
    <w:rsid w:val="00096AD0"/>
    <w:rsid w:val="00096D38"/>
    <w:rsid w:val="00097064"/>
    <w:rsid w:val="00097581"/>
    <w:rsid w:val="00097810"/>
    <w:rsid w:val="000978A9"/>
    <w:rsid w:val="000A2021"/>
    <w:rsid w:val="000A4765"/>
    <w:rsid w:val="000A697E"/>
    <w:rsid w:val="000B1E67"/>
    <w:rsid w:val="000B2172"/>
    <w:rsid w:val="000B5202"/>
    <w:rsid w:val="000B5886"/>
    <w:rsid w:val="000B7483"/>
    <w:rsid w:val="000C0FAE"/>
    <w:rsid w:val="000C1110"/>
    <w:rsid w:val="000C2713"/>
    <w:rsid w:val="000C2F9B"/>
    <w:rsid w:val="000C3A6C"/>
    <w:rsid w:val="000C772D"/>
    <w:rsid w:val="000D11AB"/>
    <w:rsid w:val="000D16B9"/>
    <w:rsid w:val="000D1F0C"/>
    <w:rsid w:val="000D2FDC"/>
    <w:rsid w:val="000D3408"/>
    <w:rsid w:val="000D3FC9"/>
    <w:rsid w:val="000D509D"/>
    <w:rsid w:val="000D6D71"/>
    <w:rsid w:val="000E0795"/>
    <w:rsid w:val="000E1181"/>
    <w:rsid w:val="000E3BD0"/>
    <w:rsid w:val="000E4983"/>
    <w:rsid w:val="000E6998"/>
    <w:rsid w:val="000E7F34"/>
    <w:rsid w:val="000F39BE"/>
    <w:rsid w:val="000F53D2"/>
    <w:rsid w:val="000F6257"/>
    <w:rsid w:val="000F66BF"/>
    <w:rsid w:val="000F7539"/>
    <w:rsid w:val="00101A99"/>
    <w:rsid w:val="00101B1F"/>
    <w:rsid w:val="0010461C"/>
    <w:rsid w:val="00106FA2"/>
    <w:rsid w:val="0011052E"/>
    <w:rsid w:val="00110630"/>
    <w:rsid w:val="001111D5"/>
    <w:rsid w:val="00111802"/>
    <w:rsid w:val="00111D43"/>
    <w:rsid w:val="001126D4"/>
    <w:rsid w:val="00113584"/>
    <w:rsid w:val="00113CDF"/>
    <w:rsid w:val="0011562C"/>
    <w:rsid w:val="00115661"/>
    <w:rsid w:val="001157DD"/>
    <w:rsid w:val="00115AC6"/>
    <w:rsid w:val="00115C51"/>
    <w:rsid w:val="00116212"/>
    <w:rsid w:val="00117160"/>
    <w:rsid w:val="00117D65"/>
    <w:rsid w:val="0012107C"/>
    <w:rsid w:val="00121727"/>
    <w:rsid w:val="00124E72"/>
    <w:rsid w:val="00125885"/>
    <w:rsid w:val="00126BC2"/>
    <w:rsid w:val="00132D4B"/>
    <w:rsid w:val="00135DFF"/>
    <w:rsid w:val="00137E46"/>
    <w:rsid w:val="00137E69"/>
    <w:rsid w:val="0014160F"/>
    <w:rsid w:val="00141916"/>
    <w:rsid w:val="0014268F"/>
    <w:rsid w:val="001426E4"/>
    <w:rsid w:val="00142963"/>
    <w:rsid w:val="0014332B"/>
    <w:rsid w:val="001433CA"/>
    <w:rsid w:val="00143E5D"/>
    <w:rsid w:val="00144F19"/>
    <w:rsid w:val="00146A99"/>
    <w:rsid w:val="0015056A"/>
    <w:rsid w:val="00150659"/>
    <w:rsid w:val="00152101"/>
    <w:rsid w:val="00152B4E"/>
    <w:rsid w:val="00152FE8"/>
    <w:rsid w:val="001532CB"/>
    <w:rsid w:val="00157577"/>
    <w:rsid w:val="00163B9D"/>
    <w:rsid w:val="00166D79"/>
    <w:rsid w:val="00171487"/>
    <w:rsid w:val="0018207E"/>
    <w:rsid w:val="00182FFF"/>
    <w:rsid w:val="00184F72"/>
    <w:rsid w:val="00186602"/>
    <w:rsid w:val="001913EB"/>
    <w:rsid w:val="0019177C"/>
    <w:rsid w:val="00193BE1"/>
    <w:rsid w:val="001949F0"/>
    <w:rsid w:val="00194C2F"/>
    <w:rsid w:val="001A10B0"/>
    <w:rsid w:val="001A16F5"/>
    <w:rsid w:val="001A3D30"/>
    <w:rsid w:val="001A4778"/>
    <w:rsid w:val="001A494E"/>
    <w:rsid w:val="001A4F00"/>
    <w:rsid w:val="001B0D88"/>
    <w:rsid w:val="001B1131"/>
    <w:rsid w:val="001B6469"/>
    <w:rsid w:val="001C19F8"/>
    <w:rsid w:val="001C48FF"/>
    <w:rsid w:val="001C6E5B"/>
    <w:rsid w:val="001C79C6"/>
    <w:rsid w:val="001D1A90"/>
    <w:rsid w:val="001D216F"/>
    <w:rsid w:val="001D4D66"/>
    <w:rsid w:val="001E1517"/>
    <w:rsid w:val="001E15BA"/>
    <w:rsid w:val="001E61EE"/>
    <w:rsid w:val="001E62DE"/>
    <w:rsid w:val="001F21BC"/>
    <w:rsid w:val="001F2789"/>
    <w:rsid w:val="001F4807"/>
    <w:rsid w:val="001F64A5"/>
    <w:rsid w:val="00203C17"/>
    <w:rsid w:val="00204107"/>
    <w:rsid w:val="002049CB"/>
    <w:rsid w:val="00206AAC"/>
    <w:rsid w:val="002076D9"/>
    <w:rsid w:val="00207783"/>
    <w:rsid w:val="00211C74"/>
    <w:rsid w:val="00212684"/>
    <w:rsid w:val="002129A8"/>
    <w:rsid w:val="00212E47"/>
    <w:rsid w:val="00216D05"/>
    <w:rsid w:val="00217373"/>
    <w:rsid w:val="002203D5"/>
    <w:rsid w:val="00221C3E"/>
    <w:rsid w:val="00222319"/>
    <w:rsid w:val="00223369"/>
    <w:rsid w:val="002236A6"/>
    <w:rsid w:val="00224676"/>
    <w:rsid w:val="00225772"/>
    <w:rsid w:val="002269D7"/>
    <w:rsid w:val="002307F2"/>
    <w:rsid w:val="00232DC0"/>
    <w:rsid w:val="002339B6"/>
    <w:rsid w:val="00233DEF"/>
    <w:rsid w:val="00234839"/>
    <w:rsid w:val="00235EFF"/>
    <w:rsid w:val="00235F0C"/>
    <w:rsid w:val="00236F99"/>
    <w:rsid w:val="002374D8"/>
    <w:rsid w:val="00237B9B"/>
    <w:rsid w:val="002402F2"/>
    <w:rsid w:val="0024314E"/>
    <w:rsid w:val="00247480"/>
    <w:rsid w:val="002476B6"/>
    <w:rsid w:val="00247B12"/>
    <w:rsid w:val="002504F0"/>
    <w:rsid w:val="00250E1E"/>
    <w:rsid w:val="0025103D"/>
    <w:rsid w:val="0025429E"/>
    <w:rsid w:val="0025495A"/>
    <w:rsid w:val="00254B9A"/>
    <w:rsid w:val="00255028"/>
    <w:rsid w:val="002569AB"/>
    <w:rsid w:val="00256B34"/>
    <w:rsid w:val="00260AF4"/>
    <w:rsid w:val="0026105C"/>
    <w:rsid w:val="002613E4"/>
    <w:rsid w:val="00271959"/>
    <w:rsid w:val="00271F6B"/>
    <w:rsid w:val="00272830"/>
    <w:rsid w:val="00272C5E"/>
    <w:rsid w:val="00272C73"/>
    <w:rsid w:val="00274BDC"/>
    <w:rsid w:val="00274E4A"/>
    <w:rsid w:val="00274FA7"/>
    <w:rsid w:val="0027668B"/>
    <w:rsid w:val="0028360C"/>
    <w:rsid w:val="00284CFF"/>
    <w:rsid w:val="00286B4C"/>
    <w:rsid w:val="00287AB7"/>
    <w:rsid w:val="002927C0"/>
    <w:rsid w:val="00292F5F"/>
    <w:rsid w:val="00294FFB"/>
    <w:rsid w:val="002950BF"/>
    <w:rsid w:val="00295ADB"/>
    <w:rsid w:val="00297364"/>
    <w:rsid w:val="002A0421"/>
    <w:rsid w:val="002A0C00"/>
    <w:rsid w:val="002A3949"/>
    <w:rsid w:val="002A61B4"/>
    <w:rsid w:val="002A66DE"/>
    <w:rsid w:val="002A7834"/>
    <w:rsid w:val="002B0DD3"/>
    <w:rsid w:val="002B37F3"/>
    <w:rsid w:val="002B3B63"/>
    <w:rsid w:val="002B4FCB"/>
    <w:rsid w:val="002B551F"/>
    <w:rsid w:val="002B7275"/>
    <w:rsid w:val="002B7761"/>
    <w:rsid w:val="002C06E1"/>
    <w:rsid w:val="002C0CCF"/>
    <w:rsid w:val="002C0DAD"/>
    <w:rsid w:val="002C290E"/>
    <w:rsid w:val="002C2B32"/>
    <w:rsid w:val="002C3C69"/>
    <w:rsid w:val="002C4C96"/>
    <w:rsid w:val="002C5859"/>
    <w:rsid w:val="002C6BA7"/>
    <w:rsid w:val="002C776F"/>
    <w:rsid w:val="002C7845"/>
    <w:rsid w:val="002C7F3F"/>
    <w:rsid w:val="002D3B32"/>
    <w:rsid w:val="002D3C66"/>
    <w:rsid w:val="002D492A"/>
    <w:rsid w:val="002D4D64"/>
    <w:rsid w:val="002E0C8A"/>
    <w:rsid w:val="002E10FD"/>
    <w:rsid w:val="002E184B"/>
    <w:rsid w:val="002E21C1"/>
    <w:rsid w:val="002E2F11"/>
    <w:rsid w:val="002E4497"/>
    <w:rsid w:val="002E6EC9"/>
    <w:rsid w:val="002F07BD"/>
    <w:rsid w:val="002F1253"/>
    <w:rsid w:val="002F341D"/>
    <w:rsid w:val="002F4459"/>
    <w:rsid w:val="002F4547"/>
    <w:rsid w:val="0030130C"/>
    <w:rsid w:val="00301801"/>
    <w:rsid w:val="00301BB3"/>
    <w:rsid w:val="00302915"/>
    <w:rsid w:val="00302A08"/>
    <w:rsid w:val="00303FE2"/>
    <w:rsid w:val="003078EE"/>
    <w:rsid w:val="00307943"/>
    <w:rsid w:val="00311DF4"/>
    <w:rsid w:val="00311FBE"/>
    <w:rsid w:val="003145A8"/>
    <w:rsid w:val="00317333"/>
    <w:rsid w:val="00320B24"/>
    <w:rsid w:val="00320E08"/>
    <w:rsid w:val="003219FE"/>
    <w:rsid w:val="00323A6C"/>
    <w:rsid w:val="00332943"/>
    <w:rsid w:val="00334408"/>
    <w:rsid w:val="00336231"/>
    <w:rsid w:val="00341BEE"/>
    <w:rsid w:val="00341FA9"/>
    <w:rsid w:val="003425B3"/>
    <w:rsid w:val="003436D8"/>
    <w:rsid w:val="00346425"/>
    <w:rsid w:val="00350090"/>
    <w:rsid w:val="00350EFF"/>
    <w:rsid w:val="0035156E"/>
    <w:rsid w:val="003535AB"/>
    <w:rsid w:val="003551F4"/>
    <w:rsid w:val="003558E4"/>
    <w:rsid w:val="00356C49"/>
    <w:rsid w:val="00357B43"/>
    <w:rsid w:val="0036009F"/>
    <w:rsid w:val="00360573"/>
    <w:rsid w:val="00361EAD"/>
    <w:rsid w:val="00363FAB"/>
    <w:rsid w:val="003640D7"/>
    <w:rsid w:val="00364B41"/>
    <w:rsid w:val="00367B55"/>
    <w:rsid w:val="00367E0C"/>
    <w:rsid w:val="00371047"/>
    <w:rsid w:val="003712A4"/>
    <w:rsid w:val="00372256"/>
    <w:rsid w:val="0037328F"/>
    <w:rsid w:val="0037342E"/>
    <w:rsid w:val="00374C85"/>
    <w:rsid w:val="00375E48"/>
    <w:rsid w:val="003763F8"/>
    <w:rsid w:val="003805D2"/>
    <w:rsid w:val="0038270A"/>
    <w:rsid w:val="00382814"/>
    <w:rsid w:val="00384E41"/>
    <w:rsid w:val="00386147"/>
    <w:rsid w:val="00386F08"/>
    <w:rsid w:val="003878D0"/>
    <w:rsid w:val="00391469"/>
    <w:rsid w:val="00391A9C"/>
    <w:rsid w:val="00392FEC"/>
    <w:rsid w:val="00393659"/>
    <w:rsid w:val="003968D1"/>
    <w:rsid w:val="003A159B"/>
    <w:rsid w:val="003A2D83"/>
    <w:rsid w:val="003A3784"/>
    <w:rsid w:val="003A3D12"/>
    <w:rsid w:val="003A6814"/>
    <w:rsid w:val="003A79A2"/>
    <w:rsid w:val="003B07B9"/>
    <w:rsid w:val="003B1634"/>
    <w:rsid w:val="003B211B"/>
    <w:rsid w:val="003B2C43"/>
    <w:rsid w:val="003B3C13"/>
    <w:rsid w:val="003B4F1D"/>
    <w:rsid w:val="003B53B4"/>
    <w:rsid w:val="003B6510"/>
    <w:rsid w:val="003B68F8"/>
    <w:rsid w:val="003B7635"/>
    <w:rsid w:val="003C044B"/>
    <w:rsid w:val="003C1813"/>
    <w:rsid w:val="003C1B52"/>
    <w:rsid w:val="003C290A"/>
    <w:rsid w:val="003C3943"/>
    <w:rsid w:val="003C39A9"/>
    <w:rsid w:val="003C3ED3"/>
    <w:rsid w:val="003C48A3"/>
    <w:rsid w:val="003C79CD"/>
    <w:rsid w:val="003D3786"/>
    <w:rsid w:val="003D3A4F"/>
    <w:rsid w:val="003D4615"/>
    <w:rsid w:val="003D6C4F"/>
    <w:rsid w:val="003E0B66"/>
    <w:rsid w:val="003E34D8"/>
    <w:rsid w:val="003E4C09"/>
    <w:rsid w:val="003E5C22"/>
    <w:rsid w:val="003E65A5"/>
    <w:rsid w:val="003F0233"/>
    <w:rsid w:val="003F0E5B"/>
    <w:rsid w:val="003F17EA"/>
    <w:rsid w:val="003F334A"/>
    <w:rsid w:val="003F3EA5"/>
    <w:rsid w:val="003F4445"/>
    <w:rsid w:val="003F5EAF"/>
    <w:rsid w:val="003F5F51"/>
    <w:rsid w:val="003F65D6"/>
    <w:rsid w:val="003F68E7"/>
    <w:rsid w:val="0040009C"/>
    <w:rsid w:val="00401F38"/>
    <w:rsid w:val="00402C44"/>
    <w:rsid w:val="004038BB"/>
    <w:rsid w:val="0040644D"/>
    <w:rsid w:val="004072B4"/>
    <w:rsid w:val="00407574"/>
    <w:rsid w:val="0041205A"/>
    <w:rsid w:val="00414138"/>
    <w:rsid w:val="00414DD4"/>
    <w:rsid w:val="00414EE6"/>
    <w:rsid w:val="00420CB8"/>
    <w:rsid w:val="00422147"/>
    <w:rsid w:val="00423116"/>
    <w:rsid w:val="004247C9"/>
    <w:rsid w:val="00426382"/>
    <w:rsid w:val="00427EEA"/>
    <w:rsid w:val="004307BC"/>
    <w:rsid w:val="0043140B"/>
    <w:rsid w:val="00431B2C"/>
    <w:rsid w:val="00434EAF"/>
    <w:rsid w:val="00436DA1"/>
    <w:rsid w:val="00441888"/>
    <w:rsid w:val="00442BDD"/>
    <w:rsid w:val="00442C7A"/>
    <w:rsid w:val="004525AD"/>
    <w:rsid w:val="00453604"/>
    <w:rsid w:val="00454EDF"/>
    <w:rsid w:val="00457878"/>
    <w:rsid w:val="00457FA2"/>
    <w:rsid w:val="00460575"/>
    <w:rsid w:val="0046160E"/>
    <w:rsid w:val="00461CCA"/>
    <w:rsid w:val="00462B2A"/>
    <w:rsid w:val="00463EE8"/>
    <w:rsid w:val="00464D48"/>
    <w:rsid w:val="00465730"/>
    <w:rsid w:val="00467525"/>
    <w:rsid w:val="00467ABE"/>
    <w:rsid w:val="00470586"/>
    <w:rsid w:val="00470F42"/>
    <w:rsid w:val="00471115"/>
    <w:rsid w:val="004773E8"/>
    <w:rsid w:val="00477CB3"/>
    <w:rsid w:val="00480732"/>
    <w:rsid w:val="00480D7C"/>
    <w:rsid w:val="00480E3B"/>
    <w:rsid w:val="0048331F"/>
    <w:rsid w:val="00485020"/>
    <w:rsid w:val="004853F5"/>
    <w:rsid w:val="004855F6"/>
    <w:rsid w:val="004858C4"/>
    <w:rsid w:val="004913FE"/>
    <w:rsid w:val="0049258C"/>
    <w:rsid w:val="004926E4"/>
    <w:rsid w:val="00494EEB"/>
    <w:rsid w:val="00496749"/>
    <w:rsid w:val="004A3851"/>
    <w:rsid w:val="004A498B"/>
    <w:rsid w:val="004A7701"/>
    <w:rsid w:val="004B0499"/>
    <w:rsid w:val="004B0D7E"/>
    <w:rsid w:val="004B7A7E"/>
    <w:rsid w:val="004C0C1D"/>
    <w:rsid w:val="004C109E"/>
    <w:rsid w:val="004C1123"/>
    <w:rsid w:val="004C2FF8"/>
    <w:rsid w:val="004C47E7"/>
    <w:rsid w:val="004C484B"/>
    <w:rsid w:val="004D1564"/>
    <w:rsid w:val="004D27BB"/>
    <w:rsid w:val="004D4DA5"/>
    <w:rsid w:val="004D7C5D"/>
    <w:rsid w:val="004E253A"/>
    <w:rsid w:val="004E358B"/>
    <w:rsid w:val="004E3F63"/>
    <w:rsid w:val="004E459E"/>
    <w:rsid w:val="004E6A09"/>
    <w:rsid w:val="004E6E80"/>
    <w:rsid w:val="004E76A9"/>
    <w:rsid w:val="004E7E31"/>
    <w:rsid w:val="004F093C"/>
    <w:rsid w:val="004F1429"/>
    <w:rsid w:val="004F1BE8"/>
    <w:rsid w:val="004F2F76"/>
    <w:rsid w:val="004F3EA4"/>
    <w:rsid w:val="004F4ABC"/>
    <w:rsid w:val="004F508E"/>
    <w:rsid w:val="004F71FE"/>
    <w:rsid w:val="005012AA"/>
    <w:rsid w:val="00501ADD"/>
    <w:rsid w:val="005021CF"/>
    <w:rsid w:val="00505832"/>
    <w:rsid w:val="00505A0E"/>
    <w:rsid w:val="005113D4"/>
    <w:rsid w:val="005114A8"/>
    <w:rsid w:val="0051202C"/>
    <w:rsid w:val="00512984"/>
    <w:rsid w:val="005136BB"/>
    <w:rsid w:val="00515772"/>
    <w:rsid w:val="00515D60"/>
    <w:rsid w:val="00521F13"/>
    <w:rsid w:val="00522097"/>
    <w:rsid w:val="00522A07"/>
    <w:rsid w:val="005234D2"/>
    <w:rsid w:val="00526219"/>
    <w:rsid w:val="00526562"/>
    <w:rsid w:val="00531AEC"/>
    <w:rsid w:val="00532696"/>
    <w:rsid w:val="00532DE6"/>
    <w:rsid w:val="00533A3F"/>
    <w:rsid w:val="00533CF9"/>
    <w:rsid w:val="005360AE"/>
    <w:rsid w:val="00540436"/>
    <w:rsid w:val="00540B03"/>
    <w:rsid w:val="0054109F"/>
    <w:rsid w:val="00544998"/>
    <w:rsid w:val="00545C50"/>
    <w:rsid w:val="005468D8"/>
    <w:rsid w:val="005477C6"/>
    <w:rsid w:val="00557AA3"/>
    <w:rsid w:val="005600CE"/>
    <w:rsid w:val="0056392F"/>
    <w:rsid w:val="005647FE"/>
    <w:rsid w:val="00565B5F"/>
    <w:rsid w:val="00567842"/>
    <w:rsid w:val="0057015B"/>
    <w:rsid w:val="00570B3D"/>
    <w:rsid w:val="00571FD3"/>
    <w:rsid w:val="005721AC"/>
    <w:rsid w:val="005733BD"/>
    <w:rsid w:val="00573C7E"/>
    <w:rsid w:val="00575914"/>
    <w:rsid w:val="005762DB"/>
    <w:rsid w:val="00580946"/>
    <w:rsid w:val="00581049"/>
    <w:rsid w:val="005814A8"/>
    <w:rsid w:val="005817A6"/>
    <w:rsid w:val="0058257D"/>
    <w:rsid w:val="0058307B"/>
    <w:rsid w:val="0059002E"/>
    <w:rsid w:val="00591F83"/>
    <w:rsid w:val="005930D2"/>
    <w:rsid w:val="00595414"/>
    <w:rsid w:val="00595E08"/>
    <w:rsid w:val="00596F04"/>
    <w:rsid w:val="00597359"/>
    <w:rsid w:val="005A05EC"/>
    <w:rsid w:val="005A2386"/>
    <w:rsid w:val="005A48A3"/>
    <w:rsid w:val="005B08D3"/>
    <w:rsid w:val="005B090B"/>
    <w:rsid w:val="005B4757"/>
    <w:rsid w:val="005B4886"/>
    <w:rsid w:val="005C0595"/>
    <w:rsid w:val="005C1CC0"/>
    <w:rsid w:val="005C3DE1"/>
    <w:rsid w:val="005C46E7"/>
    <w:rsid w:val="005C7BD5"/>
    <w:rsid w:val="005C7F7E"/>
    <w:rsid w:val="005D02F6"/>
    <w:rsid w:val="005D1EEA"/>
    <w:rsid w:val="005D52A7"/>
    <w:rsid w:val="005D5FD1"/>
    <w:rsid w:val="005D6517"/>
    <w:rsid w:val="005D7E23"/>
    <w:rsid w:val="005E06DE"/>
    <w:rsid w:val="005E2BD4"/>
    <w:rsid w:val="005E5AC0"/>
    <w:rsid w:val="005E633D"/>
    <w:rsid w:val="005E63C2"/>
    <w:rsid w:val="005F10E3"/>
    <w:rsid w:val="005F13A9"/>
    <w:rsid w:val="005F3212"/>
    <w:rsid w:val="005F5B59"/>
    <w:rsid w:val="005F7247"/>
    <w:rsid w:val="00600374"/>
    <w:rsid w:val="00601418"/>
    <w:rsid w:val="00604AC7"/>
    <w:rsid w:val="00605569"/>
    <w:rsid w:val="00605FBE"/>
    <w:rsid w:val="006062FA"/>
    <w:rsid w:val="00610318"/>
    <w:rsid w:val="006115EF"/>
    <w:rsid w:val="00612865"/>
    <w:rsid w:val="00612EC5"/>
    <w:rsid w:val="006131C4"/>
    <w:rsid w:val="00613B2B"/>
    <w:rsid w:val="006154FF"/>
    <w:rsid w:val="00615813"/>
    <w:rsid w:val="00615EC3"/>
    <w:rsid w:val="00616236"/>
    <w:rsid w:val="00617970"/>
    <w:rsid w:val="00617F11"/>
    <w:rsid w:val="00620038"/>
    <w:rsid w:val="00620D6E"/>
    <w:rsid w:val="00621E9A"/>
    <w:rsid w:val="0062226E"/>
    <w:rsid w:val="00624171"/>
    <w:rsid w:val="00624B51"/>
    <w:rsid w:val="006255EB"/>
    <w:rsid w:val="00626259"/>
    <w:rsid w:val="006316CA"/>
    <w:rsid w:val="00633AE7"/>
    <w:rsid w:val="00635B24"/>
    <w:rsid w:val="00637A4F"/>
    <w:rsid w:val="00640B42"/>
    <w:rsid w:val="006444AC"/>
    <w:rsid w:val="00645D73"/>
    <w:rsid w:val="00646662"/>
    <w:rsid w:val="00646B23"/>
    <w:rsid w:val="00646C1D"/>
    <w:rsid w:val="006500E2"/>
    <w:rsid w:val="0065217C"/>
    <w:rsid w:val="00653396"/>
    <w:rsid w:val="006566F3"/>
    <w:rsid w:val="00662513"/>
    <w:rsid w:val="00663CCB"/>
    <w:rsid w:val="00664DA4"/>
    <w:rsid w:val="0066761F"/>
    <w:rsid w:val="00671E74"/>
    <w:rsid w:val="00674BC3"/>
    <w:rsid w:val="0068103E"/>
    <w:rsid w:val="00683007"/>
    <w:rsid w:val="00685909"/>
    <w:rsid w:val="0068699C"/>
    <w:rsid w:val="00687388"/>
    <w:rsid w:val="0069197F"/>
    <w:rsid w:val="00691DBF"/>
    <w:rsid w:val="006922BD"/>
    <w:rsid w:val="00692E1E"/>
    <w:rsid w:val="00694CE3"/>
    <w:rsid w:val="0069594F"/>
    <w:rsid w:val="00696668"/>
    <w:rsid w:val="006A17AB"/>
    <w:rsid w:val="006A4D5F"/>
    <w:rsid w:val="006B02EC"/>
    <w:rsid w:val="006B15BC"/>
    <w:rsid w:val="006B1B7B"/>
    <w:rsid w:val="006B2B31"/>
    <w:rsid w:val="006B71DD"/>
    <w:rsid w:val="006B7A48"/>
    <w:rsid w:val="006C2544"/>
    <w:rsid w:val="006C2FF8"/>
    <w:rsid w:val="006C3D14"/>
    <w:rsid w:val="006C4B4C"/>
    <w:rsid w:val="006C7393"/>
    <w:rsid w:val="006D0DA3"/>
    <w:rsid w:val="006D3EFE"/>
    <w:rsid w:val="006D53AB"/>
    <w:rsid w:val="006D6F14"/>
    <w:rsid w:val="006D7968"/>
    <w:rsid w:val="006E0098"/>
    <w:rsid w:val="006E1898"/>
    <w:rsid w:val="006E1DD3"/>
    <w:rsid w:val="006E3519"/>
    <w:rsid w:val="006E3C1B"/>
    <w:rsid w:val="006E41A0"/>
    <w:rsid w:val="006E5F0B"/>
    <w:rsid w:val="006F3B9A"/>
    <w:rsid w:val="006F437A"/>
    <w:rsid w:val="006F6577"/>
    <w:rsid w:val="006F7E23"/>
    <w:rsid w:val="0070032A"/>
    <w:rsid w:val="00702983"/>
    <w:rsid w:val="00703418"/>
    <w:rsid w:val="00703522"/>
    <w:rsid w:val="00703EF7"/>
    <w:rsid w:val="0070597A"/>
    <w:rsid w:val="00705B67"/>
    <w:rsid w:val="00712C9D"/>
    <w:rsid w:val="00716782"/>
    <w:rsid w:val="00717295"/>
    <w:rsid w:val="00720E8C"/>
    <w:rsid w:val="0072259D"/>
    <w:rsid w:val="0072329D"/>
    <w:rsid w:val="00724D13"/>
    <w:rsid w:val="0073336E"/>
    <w:rsid w:val="00734F13"/>
    <w:rsid w:val="0073758B"/>
    <w:rsid w:val="007419B7"/>
    <w:rsid w:val="00741B4A"/>
    <w:rsid w:val="00742098"/>
    <w:rsid w:val="00742B95"/>
    <w:rsid w:val="007433AE"/>
    <w:rsid w:val="00744A1A"/>
    <w:rsid w:val="00744F01"/>
    <w:rsid w:val="00745E07"/>
    <w:rsid w:val="007503A7"/>
    <w:rsid w:val="00750A72"/>
    <w:rsid w:val="0075126B"/>
    <w:rsid w:val="007516EE"/>
    <w:rsid w:val="007533F1"/>
    <w:rsid w:val="00753521"/>
    <w:rsid w:val="00754C53"/>
    <w:rsid w:val="00755E0C"/>
    <w:rsid w:val="00761B5C"/>
    <w:rsid w:val="00764C57"/>
    <w:rsid w:val="00765460"/>
    <w:rsid w:val="00766FDD"/>
    <w:rsid w:val="00767181"/>
    <w:rsid w:val="0076769D"/>
    <w:rsid w:val="007710C0"/>
    <w:rsid w:val="00772159"/>
    <w:rsid w:val="00773575"/>
    <w:rsid w:val="0077411B"/>
    <w:rsid w:val="00775A27"/>
    <w:rsid w:val="00775EF4"/>
    <w:rsid w:val="00780E53"/>
    <w:rsid w:val="00780F79"/>
    <w:rsid w:val="00782923"/>
    <w:rsid w:val="00783E90"/>
    <w:rsid w:val="007841B0"/>
    <w:rsid w:val="0078494A"/>
    <w:rsid w:val="00787A45"/>
    <w:rsid w:val="00790DD7"/>
    <w:rsid w:val="00795A66"/>
    <w:rsid w:val="00795E34"/>
    <w:rsid w:val="00796E5F"/>
    <w:rsid w:val="007A2BBE"/>
    <w:rsid w:val="007A7A4E"/>
    <w:rsid w:val="007A7DBF"/>
    <w:rsid w:val="007B2F70"/>
    <w:rsid w:val="007B33BC"/>
    <w:rsid w:val="007B3631"/>
    <w:rsid w:val="007B3D75"/>
    <w:rsid w:val="007B5834"/>
    <w:rsid w:val="007B72E6"/>
    <w:rsid w:val="007B73EE"/>
    <w:rsid w:val="007C0ACF"/>
    <w:rsid w:val="007C0DAD"/>
    <w:rsid w:val="007C1B2B"/>
    <w:rsid w:val="007C2838"/>
    <w:rsid w:val="007C2D30"/>
    <w:rsid w:val="007C2FDA"/>
    <w:rsid w:val="007C31A0"/>
    <w:rsid w:val="007C47B0"/>
    <w:rsid w:val="007C4BE3"/>
    <w:rsid w:val="007C7CD3"/>
    <w:rsid w:val="007C7D50"/>
    <w:rsid w:val="007D179E"/>
    <w:rsid w:val="007D1F92"/>
    <w:rsid w:val="007D2AA7"/>
    <w:rsid w:val="007D2DB3"/>
    <w:rsid w:val="007D3C80"/>
    <w:rsid w:val="007D5320"/>
    <w:rsid w:val="007D5CB5"/>
    <w:rsid w:val="007D5EFA"/>
    <w:rsid w:val="007D61C1"/>
    <w:rsid w:val="007D65F7"/>
    <w:rsid w:val="007D67C4"/>
    <w:rsid w:val="007D6F50"/>
    <w:rsid w:val="007E1BE7"/>
    <w:rsid w:val="007E2112"/>
    <w:rsid w:val="007E33B2"/>
    <w:rsid w:val="007E3771"/>
    <w:rsid w:val="007E3B0B"/>
    <w:rsid w:val="007E4AEC"/>
    <w:rsid w:val="007E4DB5"/>
    <w:rsid w:val="007E65ED"/>
    <w:rsid w:val="007E6EE2"/>
    <w:rsid w:val="007E787C"/>
    <w:rsid w:val="007F0D5E"/>
    <w:rsid w:val="007F169F"/>
    <w:rsid w:val="007F340A"/>
    <w:rsid w:val="007F3785"/>
    <w:rsid w:val="007F5F28"/>
    <w:rsid w:val="007F6EAE"/>
    <w:rsid w:val="007F7FE2"/>
    <w:rsid w:val="00800443"/>
    <w:rsid w:val="00800C59"/>
    <w:rsid w:val="008014F8"/>
    <w:rsid w:val="00803ABC"/>
    <w:rsid w:val="008043B0"/>
    <w:rsid w:val="00806B0B"/>
    <w:rsid w:val="00807D2D"/>
    <w:rsid w:val="0081127A"/>
    <w:rsid w:val="00812379"/>
    <w:rsid w:val="00820328"/>
    <w:rsid w:val="00827B71"/>
    <w:rsid w:val="008326A6"/>
    <w:rsid w:val="0083321C"/>
    <w:rsid w:val="00833E58"/>
    <w:rsid w:val="00836FAD"/>
    <w:rsid w:val="0083755D"/>
    <w:rsid w:val="008443FF"/>
    <w:rsid w:val="008449EE"/>
    <w:rsid w:val="00847493"/>
    <w:rsid w:val="00854D0E"/>
    <w:rsid w:val="008575AF"/>
    <w:rsid w:val="00857FA4"/>
    <w:rsid w:val="008601DC"/>
    <w:rsid w:val="008604C1"/>
    <w:rsid w:val="0086393B"/>
    <w:rsid w:val="00867311"/>
    <w:rsid w:val="0086747E"/>
    <w:rsid w:val="0087025C"/>
    <w:rsid w:val="00871099"/>
    <w:rsid w:val="00873583"/>
    <w:rsid w:val="00876E36"/>
    <w:rsid w:val="0087732D"/>
    <w:rsid w:val="00880679"/>
    <w:rsid w:val="00883B6A"/>
    <w:rsid w:val="0088526E"/>
    <w:rsid w:val="0088533A"/>
    <w:rsid w:val="0089162F"/>
    <w:rsid w:val="00893A4E"/>
    <w:rsid w:val="008955A3"/>
    <w:rsid w:val="00897A1F"/>
    <w:rsid w:val="00897D6D"/>
    <w:rsid w:val="008A5BE9"/>
    <w:rsid w:val="008A6575"/>
    <w:rsid w:val="008A674A"/>
    <w:rsid w:val="008B319F"/>
    <w:rsid w:val="008B46AA"/>
    <w:rsid w:val="008B4AF2"/>
    <w:rsid w:val="008B56E4"/>
    <w:rsid w:val="008C4D39"/>
    <w:rsid w:val="008C67B8"/>
    <w:rsid w:val="008D4B3F"/>
    <w:rsid w:val="008D5825"/>
    <w:rsid w:val="008D6E4F"/>
    <w:rsid w:val="008D78DB"/>
    <w:rsid w:val="008D7C4C"/>
    <w:rsid w:val="008E3685"/>
    <w:rsid w:val="008E40F9"/>
    <w:rsid w:val="008E4AC8"/>
    <w:rsid w:val="008E6F51"/>
    <w:rsid w:val="008E783E"/>
    <w:rsid w:val="008F07B6"/>
    <w:rsid w:val="008F0C81"/>
    <w:rsid w:val="008F1519"/>
    <w:rsid w:val="008F5687"/>
    <w:rsid w:val="008F5986"/>
    <w:rsid w:val="008F6312"/>
    <w:rsid w:val="008F6772"/>
    <w:rsid w:val="00900DB3"/>
    <w:rsid w:val="00903F84"/>
    <w:rsid w:val="009049CA"/>
    <w:rsid w:val="00906BBA"/>
    <w:rsid w:val="00907A6C"/>
    <w:rsid w:val="009110FF"/>
    <w:rsid w:val="00913C56"/>
    <w:rsid w:val="00916034"/>
    <w:rsid w:val="00916AEE"/>
    <w:rsid w:val="009175C3"/>
    <w:rsid w:val="009203E7"/>
    <w:rsid w:val="00921E42"/>
    <w:rsid w:val="009224F9"/>
    <w:rsid w:val="00923238"/>
    <w:rsid w:val="0092572B"/>
    <w:rsid w:val="00925B16"/>
    <w:rsid w:val="0093080F"/>
    <w:rsid w:val="00931EF5"/>
    <w:rsid w:val="00933339"/>
    <w:rsid w:val="00934A35"/>
    <w:rsid w:val="009353A7"/>
    <w:rsid w:val="00937667"/>
    <w:rsid w:val="00937B29"/>
    <w:rsid w:val="00937C71"/>
    <w:rsid w:val="00944A76"/>
    <w:rsid w:val="009458B9"/>
    <w:rsid w:val="00946A10"/>
    <w:rsid w:val="00951387"/>
    <w:rsid w:val="00951D3A"/>
    <w:rsid w:val="00955B3F"/>
    <w:rsid w:val="00957C44"/>
    <w:rsid w:val="00961B4F"/>
    <w:rsid w:val="009621D3"/>
    <w:rsid w:val="009624C0"/>
    <w:rsid w:val="00963A81"/>
    <w:rsid w:val="0096514D"/>
    <w:rsid w:val="00966090"/>
    <w:rsid w:val="00970958"/>
    <w:rsid w:val="00970E11"/>
    <w:rsid w:val="00973381"/>
    <w:rsid w:val="00974854"/>
    <w:rsid w:val="00974FDE"/>
    <w:rsid w:val="00975258"/>
    <w:rsid w:val="00976CE8"/>
    <w:rsid w:val="00981602"/>
    <w:rsid w:val="00983E1B"/>
    <w:rsid w:val="00984603"/>
    <w:rsid w:val="00984BC7"/>
    <w:rsid w:val="00985203"/>
    <w:rsid w:val="00987E9D"/>
    <w:rsid w:val="0099285E"/>
    <w:rsid w:val="00992A49"/>
    <w:rsid w:val="00992AF3"/>
    <w:rsid w:val="00993287"/>
    <w:rsid w:val="0099541E"/>
    <w:rsid w:val="00995506"/>
    <w:rsid w:val="00995CAE"/>
    <w:rsid w:val="00995DD5"/>
    <w:rsid w:val="009A1804"/>
    <w:rsid w:val="009A2391"/>
    <w:rsid w:val="009A25EC"/>
    <w:rsid w:val="009A2A02"/>
    <w:rsid w:val="009A3DCC"/>
    <w:rsid w:val="009A7ECE"/>
    <w:rsid w:val="009B3457"/>
    <w:rsid w:val="009B3E0E"/>
    <w:rsid w:val="009B3F56"/>
    <w:rsid w:val="009B500D"/>
    <w:rsid w:val="009B581E"/>
    <w:rsid w:val="009B679B"/>
    <w:rsid w:val="009B6CBF"/>
    <w:rsid w:val="009B7948"/>
    <w:rsid w:val="009B7D59"/>
    <w:rsid w:val="009C0933"/>
    <w:rsid w:val="009C2CC3"/>
    <w:rsid w:val="009C4563"/>
    <w:rsid w:val="009C489D"/>
    <w:rsid w:val="009C60F6"/>
    <w:rsid w:val="009C6A00"/>
    <w:rsid w:val="009C7303"/>
    <w:rsid w:val="009C7781"/>
    <w:rsid w:val="009D006A"/>
    <w:rsid w:val="009D3684"/>
    <w:rsid w:val="009D5BE8"/>
    <w:rsid w:val="009E346E"/>
    <w:rsid w:val="009E3E26"/>
    <w:rsid w:val="009E52A6"/>
    <w:rsid w:val="009E6D84"/>
    <w:rsid w:val="009E7EBC"/>
    <w:rsid w:val="009F0EF3"/>
    <w:rsid w:val="009F0FC7"/>
    <w:rsid w:val="009F201B"/>
    <w:rsid w:val="009F42F7"/>
    <w:rsid w:val="009F5524"/>
    <w:rsid w:val="009F7084"/>
    <w:rsid w:val="009F7899"/>
    <w:rsid w:val="00A00575"/>
    <w:rsid w:val="00A0280B"/>
    <w:rsid w:val="00A02C1C"/>
    <w:rsid w:val="00A03444"/>
    <w:rsid w:val="00A04DC0"/>
    <w:rsid w:val="00A0502E"/>
    <w:rsid w:val="00A0519A"/>
    <w:rsid w:val="00A06103"/>
    <w:rsid w:val="00A06B92"/>
    <w:rsid w:val="00A06F81"/>
    <w:rsid w:val="00A11BE4"/>
    <w:rsid w:val="00A13251"/>
    <w:rsid w:val="00A159C2"/>
    <w:rsid w:val="00A16E22"/>
    <w:rsid w:val="00A1739A"/>
    <w:rsid w:val="00A207FF"/>
    <w:rsid w:val="00A2300E"/>
    <w:rsid w:val="00A257D3"/>
    <w:rsid w:val="00A260DA"/>
    <w:rsid w:val="00A26B4E"/>
    <w:rsid w:val="00A3008A"/>
    <w:rsid w:val="00A3074E"/>
    <w:rsid w:val="00A31380"/>
    <w:rsid w:val="00A317DE"/>
    <w:rsid w:val="00A36461"/>
    <w:rsid w:val="00A36C0F"/>
    <w:rsid w:val="00A373DE"/>
    <w:rsid w:val="00A4292F"/>
    <w:rsid w:val="00A43465"/>
    <w:rsid w:val="00A509AE"/>
    <w:rsid w:val="00A53076"/>
    <w:rsid w:val="00A545FE"/>
    <w:rsid w:val="00A55F53"/>
    <w:rsid w:val="00A63EDA"/>
    <w:rsid w:val="00A64ADF"/>
    <w:rsid w:val="00A674DC"/>
    <w:rsid w:val="00A70302"/>
    <w:rsid w:val="00A708A5"/>
    <w:rsid w:val="00A71BD9"/>
    <w:rsid w:val="00A71FEA"/>
    <w:rsid w:val="00A72B41"/>
    <w:rsid w:val="00A730BE"/>
    <w:rsid w:val="00A73E0F"/>
    <w:rsid w:val="00A74054"/>
    <w:rsid w:val="00A76F13"/>
    <w:rsid w:val="00A80045"/>
    <w:rsid w:val="00A82D34"/>
    <w:rsid w:val="00A91AE8"/>
    <w:rsid w:val="00A91D01"/>
    <w:rsid w:val="00A93624"/>
    <w:rsid w:val="00A97553"/>
    <w:rsid w:val="00AA0A83"/>
    <w:rsid w:val="00AA4707"/>
    <w:rsid w:val="00AA5B5E"/>
    <w:rsid w:val="00AA7E38"/>
    <w:rsid w:val="00AB0034"/>
    <w:rsid w:val="00AB064D"/>
    <w:rsid w:val="00AB24DC"/>
    <w:rsid w:val="00AB31FE"/>
    <w:rsid w:val="00AB4BF9"/>
    <w:rsid w:val="00AB4F42"/>
    <w:rsid w:val="00AB695C"/>
    <w:rsid w:val="00AB78E4"/>
    <w:rsid w:val="00AC104B"/>
    <w:rsid w:val="00AC14EE"/>
    <w:rsid w:val="00AC2401"/>
    <w:rsid w:val="00AC65DB"/>
    <w:rsid w:val="00AC7D24"/>
    <w:rsid w:val="00AD5357"/>
    <w:rsid w:val="00AD5B6C"/>
    <w:rsid w:val="00AD66C0"/>
    <w:rsid w:val="00AD7ABF"/>
    <w:rsid w:val="00AD7C9E"/>
    <w:rsid w:val="00AD7F15"/>
    <w:rsid w:val="00AE0C41"/>
    <w:rsid w:val="00AE1DB0"/>
    <w:rsid w:val="00AE2515"/>
    <w:rsid w:val="00AE4A50"/>
    <w:rsid w:val="00AE7315"/>
    <w:rsid w:val="00AE74F3"/>
    <w:rsid w:val="00AE7AE3"/>
    <w:rsid w:val="00AF189C"/>
    <w:rsid w:val="00AF33FB"/>
    <w:rsid w:val="00AF3698"/>
    <w:rsid w:val="00AF3B69"/>
    <w:rsid w:val="00AF59CF"/>
    <w:rsid w:val="00AF5CCE"/>
    <w:rsid w:val="00B02793"/>
    <w:rsid w:val="00B04B38"/>
    <w:rsid w:val="00B05A02"/>
    <w:rsid w:val="00B119C2"/>
    <w:rsid w:val="00B11B59"/>
    <w:rsid w:val="00B13463"/>
    <w:rsid w:val="00B13C3E"/>
    <w:rsid w:val="00B142CA"/>
    <w:rsid w:val="00B17FEC"/>
    <w:rsid w:val="00B202A0"/>
    <w:rsid w:val="00B2290B"/>
    <w:rsid w:val="00B22BBD"/>
    <w:rsid w:val="00B233F7"/>
    <w:rsid w:val="00B24F20"/>
    <w:rsid w:val="00B25286"/>
    <w:rsid w:val="00B25A75"/>
    <w:rsid w:val="00B25F2D"/>
    <w:rsid w:val="00B271AC"/>
    <w:rsid w:val="00B274FA"/>
    <w:rsid w:val="00B31B8C"/>
    <w:rsid w:val="00B3232C"/>
    <w:rsid w:val="00B329FA"/>
    <w:rsid w:val="00B32F78"/>
    <w:rsid w:val="00B340E7"/>
    <w:rsid w:val="00B343FC"/>
    <w:rsid w:val="00B34EDA"/>
    <w:rsid w:val="00B37364"/>
    <w:rsid w:val="00B40714"/>
    <w:rsid w:val="00B446AB"/>
    <w:rsid w:val="00B46E04"/>
    <w:rsid w:val="00B47974"/>
    <w:rsid w:val="00B63828"/>
    <w:rsid w:val="00B659BC"/>
    <w:rsid w:val="00B6670C"/>
    <w:rsid w:val="00B66959"/>
    <w:rsid w:val="00B67436"/>
    <w:rsid w:val="00B70ACF"/>
    <w:rsid w:val="00B71524"/>
    <w:rsid w:val="00B721DD"/>
    <w:rsid w:val="00B735BA"/>
    <w:rsid w:val="00B73922"/>
    <w:rsid w:val="00B7415F"/>
    <w:rsid w:val="00B75380"/>
    <w:rsid w:val="00B7719E"/>
    <w:rsid w:val="00B802C3"/>
    <w:rsid w:val="00B8338B"/>
    <w:rsid w:val="00B87532"/>
    <w:rsid w:val="00B905EE"/>
    <w:rsid w:val="00B906F5"/>
    <w:rsid w:val="00B90DD3"/>
    <w:rsid w:val="00B94261"/>
    <w:rsid w:val="00B954E7"/>
    <w:rsid w:val="00B96D24"/>
    <w:rsid w:val="00BA1868"/>
    <w:rsid w:val="00BA2B9C"/>
    <w:rsid w:val="00BA3A58"/>
    <w:rsid w:val="00BA4186"/>
    <w:rsid w:val="00BA4993"/>
    <w:rsid w:val="00BA5EE7"/>
    <w:rsid w:val="00BA78B5"/>
    <w:rsid w:val="00BB1C50"/>
    <w:rsid w:val="00BB1D70"/>
    <w:rsid w:val="00BB540B"/>
    <w:rsid w:val="00BB5544"/>
    <w:rsid w:val="00BB6958"/>
    <w:rsid w:val="00BB7251"/>
    <w:rsid w:val="00BC041A"/>
    <w:rsid w:val="00BC4338"/>
    <w:rsid w:val="00BC4620"/>
    <w:rsid w:val="00BC4FEE"/>
    <w:rsid w:val="00BC5C88"/>
    <w:rsid w:val="00BC65EA"/>
    <w:rsid w:val="00BD1326"/>
    <w:rsid w:val="00BD1A7D"/>
    <w:rsid w:val="00BD3809"/>
    <w:rsid w:val="00BD3E46"/>
    <w:rsid w:val="00BD49EA"/>
    <w:rsid w:val="00BD5F82"/>
    <w:rsid w:val="00BD63E9"/>
    <w:rsid w:val="00BE058F"/>
    <w:rsid w:val="00BE0ECA"/>
    <w:rsid w:val="00BE1545"/>
    <w:rsid w:val="00BE1EDD"/>
    <w:rsid w:val="00BE289D"/>
    <w:rsid w:val="00BE2B8E"/>
    <w:rsid w:val="00BE4ACC"/>
    <w:rsid w:val="00BE5C06"/>
    <w:rsid w:val="00BE739E"/>
    <w:rsid w:val="00BF08C8"/>
    <w:rsid w:val="00BF2895"/>
    <w:rsid w:val="00BF5E8A"/>
    <w:rsid w:val="00C00AF5"/>
    <w:rsid w:val="00C016D7"/>
    <w:rsid w:val="00C018A9"/>
    <w:rsid w:val="00C023DD"/>
    <w:rsid w:val="00C024CB"/>
    <w:rsid w:val="00C034C7"/>
    <w:rsid w:val="00C03829"/>
    <w:rsid w:val="00C03976"/>
    <w:rsid w:val="00C05FC9"/>
    <w:rsid w:val="00C11355"/>
    <w:rsid w:val="00C11ADF"/>
    <w:rsid w:val="00C14F2B"/>
    <w:rsid w:val="00C167EE"/>
    <w:rsid w:val="00C20C6B"/>
    <w:rsid w:val="00C211A8"/>
    <w:rsid w:val="00C21EAD"/>
    <w:rsid w:val="00C22BCB"/>
    <w:rsid w:val="00C22DED"/>
    <w:rsid w:val="00C23781"/>
    <w:rsid w:val="00C25126"/>
    <w:rsid w:val="00C25A5A"/>
    <w:rsid w:val="00C26762"/>
    <w:rsid w:val="00C27785"/>
    <w:rsid w:val="00C34918"/>
    <w:rsid w:val="00C36205"/>
    <w:rsid w:val="00C36F49"/>
    <w:rsid w:val="00C37217"/>
    <w:rsid w:val="00C40BA7"/>
    <w:rsid w:val="00C40E03"/>
    <w:rsid w:val="00C40F5A"/>
    <w:rsid w:val="00C423D0"/>
    <w:rsid w:val="00C42F67"/>
    <w:rsid w:val="00C435CF"/>
    <w:rsid w:val="00C45741"/>
    <w:rsid w:val="00C459A0"/>
    <w:rsid w:val="00C462E8"/>
    <w:rsid w:val="00C47491"/>
    <w:rsid w:val="00C47C44"/>
    <w:rsid w:val="00C5185D"/>
    <w:rsid w:val="00C5369A"/>
    <w:rsid w:val="00C55DD4"/>
    <w:rsid w:val="00C5611B"/>
    <w:rsid w:val="00C567A8"/>
    <w:rsid w:val="00C56CFA"/>
    <w:rsid w:val="00C56E1F"/>
    <w:rsid w:val="00C634FA"/>
    <w:rsid w:val="00C66AB0"/>
    <w:rsid w:val="00C672FE"/>
    <w:rsid w:val="00C674FB"/>
    <w:rsid w:val="00C71121"/>
    <w:rsid w:val="00C71DCF"/>
    <w:rsid w:val="00C74D5F"/>
    <w:rsid w:val="00C7615F"/>
    <w:rsid w:val="00C762A1"/>
    <w:rsid w:val="00C7682D"/>
    <w:rsid w:val="00C769A6"/>
    <w:rsid w:val="00C77A8F"/>
    <w:rsid w:val="00C77BDF"/>
    <w:rsid w:val="00C80758"/>
    <w:rsid w:val="00C80CC5"/>
    <w:rsid w:val="00C81F01"/>
    <w:rsid w:val="00C8254B"/>
    <w:rsid w:val="00C82F5A"/>
    <w:rsid w:val="00C835CC"/>
    <w:rsid w:val="00C83B9F"/>
    <w:rsid w:val="00C85C37"/>
    <w:rsid w:val="00C876FD"/>
    <w:rsid w:val="00C87759"/>
    <w:rsid w:val="00C87FFB"/>
    <w:rsid w:val="00C90568"/>
    <w:rsid w:val="00C9298D"/>
    <w:rsid w:val="00C930CA"/>
    <w:rsid w:val="00C9326B"/>
    <w:rsid w:val="00C93BDD"/>
    <w:rsid w:val="00C96EB7"/>
    <w:rsid w:val="00CA0ED9"/>
    <w:rsid w:val="00CA4233"/>
    <w:rsid w:val="00CA5778"/>
    <w:rsid w:val="00CB0569"/>
    <w:rsid w:val="00CB1149"/>
    <w:rsid w:val="00CB1407"/>
    <w:rsid w:val="00CB7E23"/>
    <w:rsid w:val="00CB7EE1"/>
    <w:rsid w:val="00CC2538"/>
    <w:rsid w:val="00CC38A2"/>
    <w:rsid w:val="00CD17CB"/>
    <w:rsid w:val="00CD18A6"/>
    <w:rsid w:val="00CD1BDE"/>
    <w:rsid w:val="00CD24F8"/>
    <w:rsid w:val="00CD4B8C"/>
    <w:rsid w:val="00CD612E"/>
    <w:rsid w:val="00CD691C"/>
    <w:rsid w:val="00CD6C0B"/>
    <w:rsid w:val="00CE3C60"/>
    <w:rsid w:val="00CE79DD"/>
    <w:rsid w:val="00CE7BF6"/>
    <w:rsid w:val="00CF1C0F"/>
    <w:rsid w:val="00CF2271"/>
    <w:rsid w:val="00D01508"/>
    <w:rsid w:val="00D018E4"/>
    <w:rsid w:val="00D02142"/>
    <w:rsid w:val="00D04026"/>
    <w:rsid w:val="00D042FA"/>
    <w:rsid w:val="00D0530C"/>
    <w:rsid w:val="00D06155"/>
    <w:rsid w:val="00D10B18"/>
    <w:rsid w:val="00D10DFD"/>
    <w:rsid w:val="00D11797"/>
    <w:rsid w:val="00D12E11"/>
    <w:rsid w:val="00D13B13"/>
    <w:rsid w:val="00D146B4"/>
    <w:rsid w:val="00D1646B"/>
    <w:rsid w:val="00D17AF9"/>
    <w:rsid w:val="00D20AA2"/>
    <w:rsid w:val="00D239B0"/>
    <w:rsid w:val="00D25076"/>
    <w:rsid w:val="00D276B0"/>
    <w:rsid w:val="00D27AD5"/>
    <w:rsid w:val="00D306BD"/>
    <w:rsid w:val="00D34350"/>
    <w:rsid w:val="00D34E71"/>
    <w:rsid w:val="00D34ED1"/>
    <w:rsid w:val="00D35E09"/>
    <w:rsid w:val="00D40E5D"/>
    <w:rsid w:val="00D41846"/>
    <w:rsid w:val="00D422EA"/>
    <w:rsid w:val="00D432F0"/>
    <w:rsid w:val="00D43A51"/>
    <w:rsid w:val="00D44E05"/>
    <w:rsid w:val="00D50A28"/>
    <w:rsid w:val="00D50E88"/>
    <w:rsid w:val="00D51D62"/>
    <w:rsid w:val="00D53549"/>
    <w:rsid w:val="00D53DA3"/>
    <w:rsid w:val="00D55138"/>
    <w:rsid w:val="00D55177"/>
    <w:rsid w:val="00D56FD8"/>
    <w:rsid w:val="00D571C9"/>
    <w:rsid w:val="00D60384"/>
    <w:rsid w:val="00D61F09"/>
    <w:rsid w:val="00D66BBD"/>
    <w:rsid w:val="00D66ED5"/>
    <w:rsid w:val="00D67D0F"/>
    <w:rsid w:val="00D71087"/>
    <w:rsid w:val="00D731E5"/>
    <w:rsid w:val="00D74AA0"/>
    <w:rsid w:val="00D74DBB"/>
    <w:rsid w:val="00D752AB"/>
    <w:rsid w:val="00D75AE9"/>
    <w:rsid w:val="00D75DEB"/>
    <w:rsid w:val="00D7613B"/>
    <w:rsid w:val="00D765BE"/>
    <w:rsid w:val="00D76902"/>
    <w:rsid w:val="00D77B37"/>
    <w:rsid w:val="00D804FD"/>
    <w:rsid w:val="00D81013"/>
    <w:rsid w:val="00D826B5"/>
    <w:rsid w:val="00D82AF2"/>
    <w:rsid w:val="00D839A0"/>
    <w:rsid w:val="00D90F9A"/>
    <w:rsid w:val="00D9147F"/>
    <w:rsid w:val="00D91BD3"/>
    <w:rsid w:val="00D93F31"/>
    <w:rsid w:val="00D96136"/>
    <w:rsid w:val="00DA03A4"/>
    <w:rsid w:val="00DA1A2E"/>
    <w:rsid w:val="00DA1E3D"/>
    <w:rsid w:val="00DA242D"/>
    <w:rsid w:val="00DA376E"/>
    <w:rsid w:val="00DA4A8B"/>
    <w:rsid w:val="00DA4ADB"/>
    <w:rsid w:val="00DA546D"/>
    <w:rsid w:val="00DA55F3"/>
    <w:rsid w:val="00DA6C06"/>
    <w:rsid w:val="00DA6DE3"/>
    <w:rsid w:val="00DA7BFE"/>
    <w:rsid w:val="00DB0DA7"/>
    <w:rsid w:val="00DB19C5"/>
    <w:rsid w:val="00DB508D"/>
    <w:rsid w:val="00DB6EF1"/>
    <w:rsid w:val="00DC136F"/>
    <w:rsid w:val="00DC3DCA"/>
    <w:rsid w:val="00DC5571"/>
    <w:rsid w:val="00DD0DCB"/>
    <w:rsid w:val="00DD1E54"/>
    <w:rsid w:val="00DD586E"/>
    <w:rsid w:val="00DD6C53"/>
    <w:rsid w:val="00DD7602"/>
    <w:rsid w:val="00DD7ABF"/>
    <w:rsid w:val="00DE1393"/>
    <w:rsid w:val="00DE1DB0"/>
    <w:rsid w:val="00DE6265"/>
    <w:rsid w:val="00DE6423"/>
    <w:rsid w:val="00DF2E1E"/>
    <w:rsid w:val="00DF3680"/>
    <w:rsid w:val="00DF7101"/>
    <w:rsid w:val="00E02062"/>
    <w:rsid w:val="00E037F0"/>
    <w:rsid w:val="00E05897"/>
    <w:rsid w:val="00E05FB8"/>
    <w:rsid w:val="00E07C03"/>
    <w:rsid w:val="00E1193C"/>
    <w:rsid w:val="00E14056"/>
    <w:rsid w:val="00E1420F"/>
    <w:rsid w:val="00E1726B"/>
    <w:rsid w:val="00E207B6"/>
    <w:rsid w:val="00E21066"/>
    <w:rsid w:val="00E2118B"/>
    <w:rsid w:val="00E221AC"/>
    <w:rsid w:val="00E24623"/>
    <w:rsid w:val="00E30DD9"/>
    <w:rsid w:val="00E3340C"/>
    <w:rsid w:val="00E33849"/>
    <w:rsid w:val="00E347A3"/>
    <w:rsid w:val="00E34E55"/>
    <w:rsid w:val="00E36CCE"/>
    <w:rsid w:val="00E41A5A"/>
    <w:rsid w:val="00E425EB"/>
    <w:rsid w:val="00E430E4"/>
    <w:rsid w:val="00E43BDC"/>
    <w:rsid w:val="00E472DC"/>
    <w:rsid w:val="00E515A3"/>
    <w:rsid w:val="00E54CE2"/>
    <w:rsid w:val="00E5560D"/>
    <w:rsid w:val="00E56631"/>
    <w:rsid w:val="00E56696"/>
    <w:rsid w:val="00E57F6D"/>
    <w:rsid w:val="00E620E7"/>
    <w:rsid w:val="00E63B56"/>
    <w:rsid w:val="00E63F5E"/>
    <w:rsid w:val="00E67CF6"/>
    <w:rsid w:val="00E727BC"/>
    <w:rsid w:val="00E80D2D"/>
    <w:rsid w:val="00E826BE"/>
    <w:rsid w:val="00E82E3B"/>
    <w:rsid w:val="00E85CCF"/>
    <w:rsid w:val="00E90BC4"/>
    <w:rsid w:val="00E93385"/>
    <w:rsid w:val="00E9347E"/>
    <w:rsid w:val="00E947D3"/>
    <w:rsid w:val="00E97A61"/>
    <w:rsid w:val="00EA0216"/>
    <w:rsid w:val="00EA2E41"/>
    <w:rsid w:val="00EA3852"/>
    <w:rsid w:val="00EA6D16"/>
    <w:rsid w:val="00EA70BB"/>
    <w:rsid w:val="00EB1FDB"/>
    <w:rsid w:val="00EB37AE"/>
    <w:rsid w:val="00EB44A1"/>
    <w:rsid w:val="00EB5D7F"/>
    <w:rsid w:val="00EB5D8A"/>
    <w:rsid w:val="00EC154C"/>
    <w:rsid w:val="00EC3DB7"/>
    <w:rsid w:val="00EC4189"/>
    <w:rsid w:val="00EC4623"/>
    <w:rsid w:val="00EC6DB7"/>
    <w:rsid w:val="00EC7EC0"/>
    <w:rsid w:val="00ED070F"/>
    <w:rsid w:val="00ED0CBB"/>
    <w:rsid w:val="00ED0D4C"/>
    <w:rsid w:val="00ED1982"/>
    <w:rsid w:val="00ED1CC9"/>
    <w:rsid w:val="00ED5209"/>
    <w:rsid w:val="00EE34AF"/>
    <w:rsid w:val="00EE4B01"/>
    <w:rsid w:val="00EE54E0"/>
    <w:rsid w:val="00EE7B0E"/>
    <w:rsid w:val="00EE7EC7"/>
    <w:rsid w:val="00EF4F68"/>
    <w:rsid w:val="00EF7397"/>
    <w:rsid w:val="00EF7572"/>
    <w:rsid w:val="00EF7D29"/>
    <w:rsid w:val="00F00DF8"/>
    <w:rsid w:val="00F013C4"/>
    <w:rsid w:val="00F01A58"/>
    <w:rsid w:val="00F035FB"/>
    <w:rsid w:val="00F03D7E"/>
    <w:rsid w:val="00F0474A"/>
    <w:rsid w:val="00F060CB"/>
    <w:rsid w:val="00F107DD"/>
    <w:rsid w:val="00F10CA1"/>
    <w:rsid w:val="00F11AD1"/>
    <w:rsid w:val="00F12C8B"/>
    <w:rsid w:val="00F13F93"/>
    <w:rsid w:val="00F14600"/>
    <w:rsid w:val="00F14902"/>
    <w:rsid w:val="00F14D99"/>
    <w:rsid w:val="00F154F5"/>
    <w:rsid w:val="00F157FD"/>
    <w:rsid w:val="00F160F5"/>
    <w:rsid w:val="00F168CC"/>
    <w:rsid w:val="00F17805"/>
    <w:rsid w:val="00F220B3"/>
    <w:rsid w:val="00F22195"/>
    <w:rsid w:val="00F22FDC"/>
    <w:rsid w:val="00F23502"/>
    <w:rsid w:val="00F24011"/>
    <w:rsid w:val="00F25027"/>
    <w:rsid w:val="00F2537B"/>
    <w:rsid w:val="00F260EC"/>
    <w:rsid w:val="00F26E02"/>
    <w:rsid w:val="00F26E0E"/>
    <w:rsid w:val="00F31AAE"/>
    <w:rsid w:val="00F31B9A"/>
    <w:rsid w:val="00F32A09"/>
    <w:rsid w:val="00F33AA2"/>
    <w:rsid w:val="00F35187"/>
    <w:rsid w:val="00F356D3"/>
    <w:rsid w:val="00F42D63"/>
    <w:rsid w:val="00F44FA1"/>
    <w:rsid w:val="00F454EB"/>
    <w:rsid w:val="00F47550"/>
    <w:rsid w:val="00F517CB"/>
    <w:rsid w:val="00F51E91"/>
    <w:rsid w:val="00F520E9"/>
    <w:rsid w:val="00F52F17"/>
    <w:rsid w:val="00F54993"/>
    <w:rsid w:val="00F555DE"/>
    <w:rsid w:val="00F556F2"/>
    <w:rsid w:val="00F55FFF"/>
    <w:rsid w:val="00F5742C"/>
    <w:rsid w:val="00F57D74"/>
    <w:rsid w:val="00F61097"/>
    <w:rsid w:val="00F615F0"/>
    <w:rsid w:val="00F62894"/>
    <w:rsid w:val="00F63347"/>
    <w:rsid w:val="00F63EDF"/>
    <w:rsid w:val="00F6470C"/>
    <w:rsid w:val="00F66039"/>
    <w:rsid w:val="00F662E0"/>
    <w:rsid w:val="00F669CE"/>
    <w:rsid w:val="00F6702C"/>
    <w:rsid w:val="00F717C0"/>
    <w:rsid w:val="00F71910"/>
    <w:rsid w:val="00F7332E"/>
    <w:rsid w:val="00F73CE8"/>
    <w:rsid w:val="00F75649"/>
    <w:rsid w:val="00F76080"/>
    <w:rsid w:val="00F7752D"/>
    <w:rsid w:val="00F77AFB"/>
    <w:rsid w:val="00F8036A"/>
    <w:rsid w:val="00F81284"/>
    <w:rsid w:val="00F81F84"/>
    <w:rsid w:val="00F83B7C"/>
    <w:rsid w:val="00F84B96"/>
    <w:rsid w:val="00F86260"/>
    <w:rsid w:val="00F90C48"/>
    <w:rsid w:val="00F9131D"/>
    <w:rsid w:val="00F919D5"/>
    <w:rsid w:val="00F925DA"/>
    <w:rsid w:val="00F94283"/>
    <w:rsid w:val="00F963C5"/>
    <w:rsid w:val="00F9787B"/>
    <w:rsid w:val="00FA27E8"/>
    <w:rsid w:val="00FA29CE"/>
    <w:rsid w:val="00FA3079"/>
    <w:rsid w:val="00FA34A9"/>
    <w:rsid w:val="00FA3AE9"/>
    <w:rsid w:val="00FA7157"/>
    <w:rsid w:val="00FB0B0C"/>
    <w:rsid w:val="00FB35D0"/>
    <w:rsid w:val="00FB398E"/>
    <w:rsid w:val="00FB6273"/>
    <w:rsid w:val="00FB63AA"/>
    <w:rsid w:val="00FB7C83"/>
    <w:rsid w:val="00FC03A5"/>
    <w:rsid w:val="00FC154F"/>
    <w:rsid w:val="00FC32E5"/>
    <w:rsid w:val="00FC4067"/>
    <w:rsid w:val="00FC4674"/>
    <w:rsid w:val="00FC5805"/>
    <w:rsid w:val="00FC5903"/>
    <w:rsid w:val="00FC76AD"/>
    <w:rsid w:val="00FD1A24"/>
    <w:rsid w:val="00FD46F3"/>
    <w:rsid w:val="00FD4B14"/>
    <w:rsid w:val="00FD6816"/>
    <w:rsid w:val="00FD7C1D"/>
    <w:rsid w:val="00FE0055"/>
    <w:rsid w:val="00FE078B"/>
    <w:rsid w:val="00FE2220"/>
    <w:rsid w:val="00FE54AE"/>
    <w:rsid w:val="00FE6E83"/>
    <w:rsid w:val="00FE781E"/>
    <w:rsid w:val="00FF346E"/>
    <w:rsid w:val="00FF3814"/>
    <w:rsid w:val="00FF3E08"/>
    <w:rsid w:val="00FF5300"/>
    <w:rsid w:val="00FF61AA"/>
    <w:rsid w:val="00FF691A"/>
    <w:rsid w:val="00FF7C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47E4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099D"/>
    <w:rPr>
      <w:color w:val="00000A"/>
    </w:rPr>
  </w:style>
  <w:style w:type="paragraph" w:styleId="Heading1">
    <w:name w:val="heading 1"/>
    <w:basedOn w:val="Normal"/>
    <w:next w:val="Normal"/>
    <w:link w:val="Heading1Char"/>
    <w:uiPriority w:val="9"/>
    <w:qFormat/>
    <w:rsid w:val="00EB344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D7968"/>
    <w:pPr>
      <w:keepNext/>
      <w:keepLines/>
      <w:numPr>
        <w:ilvl w:val="2"/>
        <w:numId w:val="41"/>
      </w:numPr>
      <w:spacing w:before="200"/>
      <w:jc w:val="both"/>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5782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6D7968"/>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qFormat/>
    <w:rsid w:val="00EB3445"/>
    <w:rPr>
      <w:rFonts w:asciiTheme="majorHAnsi" w:eastAsiaTheme="majorEastAsia" w:hAnsiTheme="majorHAnsi" w:cstheme="majorBidi"/>
      <w:b/>
      <w:bCs/>
      <w:color w:val="345A8A" w:themeColor="accent1" w:themeShade="B5"/>
      <w:sz w:val="32"/>
      <w:szCs w:val="32"/>
    </w:rPr>
  </w:style>
  <w:style w:type="character" w:customStyle="1" w:styleId="BalloonTextChar">
    <w:name w:val="Balloon Text Char"/>
    <w:basedOn w:val="DefaultParagraphFont"/>
    <w:link w:val="BalloonText"/>
    <w:uiPriority w:val="99"/>
    <w:semiHidden/>
    <w:qFormat/>
    <w:rsid w:val="001B2EEE"/>
    <w:rPr>
      <w:rFonts w:ascii="Lucida Grande" w:hAnsi="Lucida Grande" w:cs="Lucida Grande"/>
      <w:sz w:val="18"/>
      <w:szCs w:val="18"/>
    </w:rPr>
  </w:style>
  <w:style w:type="character" w:customStyle="1" w:styleId="Heading3Char">
    <w:name w:val="Heading 3 Char"/>
    <w:basedOn w:val="DefaultParagraphFont"/>
    <w:link w:val="Heading3"/>
    <w:uiPriority w:val="9"/>
    <w:qFormat/>
    <w:rsid w:val="0045782E"/>
    <w:rPr>
      <w:rFonts w:asciiTheme="majorHAnsi" w:eastAsiaTheme="majorEastAsia" w:hAnsiTheme="majorHAnsi" w:cstheme="majorBidi"/>
      <w:b/>
      <w:bCs/>
      <w:color w:val="4F81BD" w:themeColor="accent1"/>
    </w:rPr>
  </w:style>
  <w:style w:type="character" w:customStyle="1" w:styleId="InternetLink">
    <w:name w:val="Internet Link"/>
    <w:basedOn w:val="DefaultParagraphFont"/>
    <w:uiPriority w:val="99"/>
    <w:unhideWhenUsed/>
    <w:rsid w:val="00BB0555"/>
    <w:rPr>
      <w:color w:val="0000FF" w:themeColor="hyperlink"/>
      <w:u w:val="single"/>
    </w:rPr>
  </w:style>
  <w:style w:type="character" w:styleId="FollowedHyperlink">
    <w:name w:val="FollowedHyperlink"/>
    <w:basedOn w:val="DefaultParagraphFont"/>
    <w:uiPriority w:val="99"/>
    <w:semiHidden/>
    <w:unhideWhenUsed/>
    <w:qFormat/>
    <w:rsid w:val="00BB0555"/>
    <w:rPr>
      <w:color w:val="800080" w:themeColor="followedHyperlink"/>
      <w:u w:val="single"/>
    </w:rPr>
  </w:style>
  <w:style w:type="character" w:styleId="CommentReference">
    <w:name w:val="annotation reference"/>
    <w:basedOn w:val="DefaultParagraphFont"/>
    <w:uiPriority w:val="99"/>
    <w:semiHidden/>
    <w:unhideWhenUsed/>
    <w:qFormat/>
    <w:rsid w:val="00DF641D"/>
    <w:rPr>
      <w:sz w:val="16"/>
      <w:szCs w:val="16"/>
    </w:rPr>
  </w:style>
  <w:style w:type="character" w:customStyle="1" w:styleId="CommentTextChar">
    <w:name w:val="Comment Text Char"/>
    <w:basedOn w:val="DefaultParagraphFont"/>
    <w:link w:val="CommentText"/>
    <w:uiPriority w:val="99"/>
    <w:qFormat/>
    <w:rsid w:val="00DF641D"/>
    <w:rPr>
      <w:sz w:val="20"/>
      <w:szCs w:val="20"/>
    </w:rPr>
  </w:style>
  <w:style w:type="character" w:customStyle="1" w:styleId="CommentSubjectChar">
    <w:name w:val="Comment Subject Char"/>
    <w:basedOn w:val="CommentTextChar"/>
    <w:link w:val="CommentSubject"/>
    <w:uiPriority w:val="99"/>
    <w:semiHidden/>
    <w:qFormat/>
    <w:rsid w:val="00DF641D"/>
    <w:rPr>
      <w:b/>
      <w:bCs/>
      <w:sz w:val="20"/>
      <w:szCs w:val="20"/>
    </w:rPr>
  </w:style>
  <w:style w:type="character" w:customStyle="1" w:styleId="apple-converted-space">
    <w:name w:val="apple-converted-space"/>
    <w:basedOn w:val="DefaultParagraphFont"/>
    <w:qFormat/>
    <w:rsid w:val="00783948"/>
  </w:style>
  <w:style w:type="character" w:styleId="HTMLCite">
    <w:name w:val="HTML Cite"/>
    <w:basedOn w:val="DefaultParagraphFont"/>
    <w:uiPriority w:val="99"/>
    <w:semiHidden/>
    <w:unhideWhenUsed/>
    <w:qFormat/>
    <w:rsid w:val="00783948"/>
    <w:rPr>
      <w:i/>
      <w:iCs/>
    </w:rPr>
  </w:style>
  <w:style w:type="character" w:customStyle="1" w:styleId="reference-accessdate">
    <w:name w:val="reference-accessdate"/>
    <w:basedOn w:val="DefaultParagraphFont"/>
    <w:qFormat/>
    <w:rsid w:val="00783948"/>
  </w:style>
  <w:style w:type="character" w:customStyle="1" w:styleId="nowrap">
    <w:name w:val="nowrap"/>
    <w:basedOn w:val="DefaultParagraphFont"/>
    <w:qFormat/>
    <w:rsid w:val="00783948"/>
  </w:style>
  <w:style w:type="character" w:customStyle="1" w:styleId="HeaderChar">
    <w:name w:val="Header Char"/>
    <w:basedOn w:val="DefaultParagraphFont"/>
    <w:link w:val="Header"/>
    <w:uiPriority w:val="99"/>
    <w:qFormat/>
    <w:rsid w:val="0007745C"/>
  </w:style>
  <w:style w:type="character" w:customStyle="1" w:styleId="FooterChar">
    <w:name w:val="Footer Char"/>
    <w:basedOn w:val="DefaultParagraphFont"/>
    <w:link w:val="Footer"/>
    <w:uiPriority w:val="99"/>
    <w:qFormat/>
    <w:rsid w:val="0007745C"/>
  </w:style>
  <w:style w:type="character" w:customStyle="1" w:styleId="FootnoteTextChar">
    <w:name w:val="Footnote Text Char"/>
    <w:basedOn w:val="DefaultParagraphFont"/>
    <w:link w:val="FootnoteText"/>
    <w:uiPriority w:val="99"/>
    <w:qFormat/>
    <w:rsid w:val="00957E44"/>
    <w:rPr>
      <w:sz w:val="20"/>
      <w:szCs w:val="20"/>
    </w:rPr>
  </w:style>
  <w:style w:type="character" w:styleId="FootnoteReference">
    <w:name w:val="footnote reference"/>
    <w:basedOn w:val="DefaultParagraphFont"/>
    <w:uiPriority w:val="99"/>
    <w:unhideWhenUsed/>
    <w:qFormat/>
    <w:rsid w:val="00957E44"/>
    <w:rPr>
      <w:vertAlign w:val="superscript"/>
    </w:rPr>
  </w:style>
  <w:style w:type="character" w:customStyle="1" w:styleId="publication-meta-journal">
    <w:name w:val="publication-meta-journal"/>
    <w:basedOn w:val="DefaultParagraphFont"/>
    <w:qFormat/>
    <w:rsid w:val="00F128C7"/>
  </w:style>
  <w:style w:type="character" w:customStyle="1" w:styleId="publication-meta-date">
    <w:name w:val="publication-meta-date"/>
    <w:basedOn w:val="DefaultParagraphFont"/>
    <w:qFormat/>
    <w:rsid w:val="00F128C7"/>
  </w:style>
  <w:style w:type="character" w:customStyle="1" w:styleId="ListLabel1">
    <w:name w:val="ListLabel 1"/>
    <w:qFormat/>
    <w:rsid w:val="007D1F92"/>
    <w:rPr>
      <w:rFonts w:cs="Courier New"/>
    </w:rPr>
  </w:style>
  <w:style w:type="character" w:customStyle="1" w:styleId="ListLabel2">
    <w:name w:val="ListLabel 2"/>
    <w:rsid w:val="007D1F92"/>
    <w:rPr>
      <w:rFonts w:cs="Courier New"/>
    </w:rPr>
  </w:style>
  <w:style w:type="character" w:customStyle="1" w:styleId="ListLabel3">
    <w:name w:val="ListLabel 3"/>
    <w:rsid w:val="007D1F92"/>
    <w:rPr>
      <w:rFonts w:cs="Courier New"/>
    </w:rPr>
  </w:style>
  <w:style w:type="character" w:customStyle="1" w:styleId="FootnoteCharacters">
    <w:name w:val="Footnote Characters"/>
    <w:qFormat/>
    <w:rsid w:val="007D1F92"/>
  </w:style>
  <w:style w:type="character" w:customStyle="1" w:styleId="FootnoteAnchor">
    <w:name w:val="Footnote Anchor"/>
    <w:rsid w:val="007D1F92"/>
    <w:rPr>
      <w:vertAlign w:val="superscript"/>
    </w:rPr>
  </w:style>
  <w:style w:type="character" w:customStyle="1" w:styleId="EndnoteAnchor">
    <w:name w:val="Endnote Anchor"/>
    <w:rsid w:val="007D1F92"/>
    <w:rPr>
      <w:vertAlign w:val="superscript"/>
    </w:rPr>
  </w:style>
  <w:style w:type="character" w:customStyle="1" w:styleId="EndnoteCharacters">
    <w:name w:val="Endnote Characters"/>
    <w:qFormat/>
    <w:rsid w:val="007D1F92"/>
  </w:style>
  <w:style w:type="character" w:customStyle="1" w:styleId="ListLabel4">
    <w:name w:val="ListLabel 4"/>
    <w:rsid w:val="007D1F92"/>
    <w:rPr>
      <w:rFonts w:cs="Symbol"/>
    </w:rPr>
  </w:style>
  <w:style w:type="character" w:customStyle="1" w:styleId="ListLabel5">
    <w:name w:val="ListLabel 5"/>
    <w:rsid w:val="007D1F92"/>
    <w:rPr>
      <w:rFonts w:cs="Courier New"/>
    </w:rPr>
  </w:style>
  <w:style w:type="character" w:customStyle="1" w:styleId="ListLabel6">
    <w:name w:val="ListLabel 6"/>
    <w:rsid w:val="007D1F92"/>
    <w:rPr>
      <w:rFonts w:cs="Wingdings"/>
    </w:rPr>
  </w:style>
  <w:style w:type="character" w:customStyle="1" w:styleId="ListLabel7">
    <w:name w:val="ListLabel 7"/>
    <w:rsid w:val="007D1F92"/>
    <w:rPr>
      <w:rFonts w:cs="Symbol"/>
    </w:rPr>
  </w:style>
  <w:style w:type="character" w:customStyle="1" w:styleId="ListLabel8">
    <w:name w:val="ListLabel 8"/>
    <w:rsid w:val="007D1F92"/>
    <w:rPr>
      <w:rFonts w:cs="Courier New"/>
    </w:rPr>
  </w:style>
  <w:style w:type="character" w:customStyle="1" w:styleId="ListLabel9">
    <w:name w:val="ListLabel 9"/>
    <w:rsid w:val="007D1F92"/>
    <w:rPr>
      <w:rFonts w:cs="Wingdings"/>
    </w:rPr>
  </w:style>
  <w:style w:type="character" w:customStyle="1" w:styleId="ListLabel10">
    <w:name w:val="ListLabel 10"/>
    <w:qFormat/>
    <w:rsid w:val="007D1F92"/>
    <w:rPr>
      <w:rFonts w:cs="Symbol"/>
    </w:rPr>
  </w:style>
  <w:style w:type="character" w:customStyle="1" w:styleId="ListLabel11">
    <w:name w:val="ListLabel 11"/>
    <w:qFormat/>
    <w:rsid w:val="007D1F92"/>
    <w:rPr>
      <w:rFonts w:cs="Courier New"/>
    </w:rPr>
  </w:style>
  <w:style w:type="character" w:customStyle="1" w:styleId="ListLabel12">
    <w:name w:val="ListLabel 12"/>
    <w:qFormat/>
    <w:rsid w:val="007D1F92"/>
    <w:rPr>
      <w:rFonts w:cs="Wingdings"/>
    </w:rPr>
  </w:style>
  <w:style w:type="character" w:customStyle="1" w:styleId="ListLabel13">
    <w:name w:val="ListLabel 13"/>
    <w:qFormat/>
    <w:rsid w:val="007D1F92"/>
    <w:rPr>
      <w:rFonts w:cs="Symbol"/>
    </w:rPr>
  </w:style>
  <w:style w:type="character" w:customStyle="1" w:styleId="ListLabel14">
    <w:name w:val="ListLabel 14"/>
    <w:qFormat/>
    <w:rsid w:val="007D1F92"/>
    <w:rPr>
      <w:rFonts w:cs="Courier New"/>
    </w:rPr>
  </w:style>
  <w:style w:type="character" w:customStyle="1" w:styleId="ListLabel15">
    <w:name w:val="ListLabel 15"/>
    <w:qFormat/>
    <w:rsid w:val="007D1F92"/>
    <w:rPr>
      <w:rFonts w:cs="Wingdings"/>
    </w:rPr>
  </w:style>
  <w:style w:type="character" w:customStyle="1" w:styleId="ListLabel16">
    <w:name w:val="ListLabel 16"/>
    <w:qFormat/>
    <w:rsid w:val="007D1F92"/>
    <w:rPr>
      <w:rFonts w:cs="Symbol"/>
    </w:rPr>
  </w:style>
  <w:style w:type="character" w:customStyle="1" w:styleId="ListLabel17">
    <w:name w:val="ListLabel 17"/>
    <w:rsid w:val="007D1F92"/>
    <w:rPr>
      <w:rFonts w:cs="Courier New"/>
    </w:rPr>
  </w:style>
  <w:style w:type="character" w:customStyle="1" w:styleId="ListLabel18">
    <w:name w:val="ListLabel 18"/>
    <w:rsid w:val="007D1F92"/>
    <w:rPr>
      <w:rFonts w:cs="Wingdings"/>
    </w:rPr>
  </w:style>
  <w:style w:type="character" w:customStyle="1" w:styleId="ListLabel19">
    <w:name w:val="ListLabel 19"/>
    <w:rsid w:val="007D1F92"/>
    <w:rPr>
      <w:rFonts w:cs="Symbol"/>
    </w:rPr>
  </w:style>
  <w:style w:type="character" w:customStyle="1" w:styleId="ListLabel20">
    <w:name w:val="ListLabel 20"/>
    <w:rsid w:val="007D1F92"/>
    <w:rPr>
      <w:rFonts w:cs="Courier New"/>
    </w:rPr>
  </w:style>
  <w:style w:type="character" w:customStyle="1" w:styleId="ListLabel21">
    <w:name w:val="ListLabel 21"/>
    <w:rsid w:val="007D1F92"/>
    <w:rPr>
      <w:rFonts w:cs="Wingdings"/>
    </w:rPr>
  </w:style>
  <w:style w:type="character" w:customStyle="1" w:styleId="ListLabel22">
    <w:name w:val="ListLabel 22"/>
    <w:rsid w:val="007D1F92"/>
    <w:rPr>
      <w:rFonts w:cs="Symbol"/>
    </w:rPr>
  </w:style>
  <w:style w:type="character" w:customStyle="1" w:styleId="ListLabel23">
    <w:name w:val="ListLabel 23"/>
    <w:rsid w:val="007D1F92"/>
    <w:rPr>
      <w:rFonts w:cs="Courier New"/>
    </w:rPr>
  </w:style>
  <w:style w:type="character" w:customStyle="1" w:styleId="ListLabel24">
    <w:name w:val="ListLabel 24"/>
    <w:rsid w:val="007D1F92"/>
    <w:rPr>
      <w:rFonts w:cs="Wingdings"/>
    </w:rPr>
  </w:style>
  <w:style w:type="character" w:customStyle="1" w:styleId="ListLabel25">
    <w:name w:val="ListLabel 25"/>
    <w:rsid w:val="007D1F92"/>
    <w:rPr>
      <w:rFonts w:cs="Symbol"/>
    </w:rPr>
  </w:style>
  <w:style w:type="character" w:customStyle="1" w:styleId="ListLabel26">
    <w:name w:val="ListLabel 26"/>
    <w:rsid w:val="007D1F92"/>
    <w:rPr>
      <w:rFonts w:cs="Courier New"/>
    </w:rPr>
  </w:style>
  <w:style w:type="character" w:customStyle="1" w:styleId="ListLabel27">
    <w:name w:val="ListLabel 27"/>
    <w:rsid w:val="007D1F92"/>
    <w:rPr>
      <w:rFonts w:cs="Wingdings"/>
    </w:rPr>
  </w:style>
  <w:style w:type="character" w:customStyle="1" w:styleId="ListLabel28">
    <w:name w:val="ListLabel 28"/>
    <w:rsid w:val="007D1F92"/>
    <w:rPr>
      <w:rFonts w:cs="Symbol"/>
    </w:rPr>
  </w:style>
  <w:style w:type="character" w:customStyle="1" w:styleId="ListLabel29">
    <w:name w:val="ListLabel 29"/>
    <w:rsid w:val="007D1F92"/>
    <w:rPr>
      <w:rFonts w:cs="Courier New"/>
    </w:rPr>
  </w:style>
  <w:style w:type="character" w:customStyle="1" w:styleId="ListLabel30">
    <w:name w:val="ListLabel 30"/>
    <w:rsid w:val="007D1F92"/>
    <w:rPr>
      <w:rFonts w:cs="Wingdings"/>
    </w:rPr>
  </w:style>
  <w:style w:type="character" w:customStyle="1" w:styleId="ListLabel31">
    <w:name w:val="ListLabel 31"/>
    <w:rsid w:val="007D1F92"/>
    <w:rPr>
      <w:rFonts w:cs="Symbol"/>
    </w:rPr>
  </w:style>
  <w:style w:type="character" w:customStyle="1" w:styleId="ListLabel32">
    <w:name w:val="ListLabel 32"/>
    <w:rsid w:val="007D1F92"/>
    <w:rPr>
      <w:rFonts w:cs="Courier New"/>
    </w:rPr>
  </w:style>
  <w:style w:type="character" w:customStyle="1" w:styleId="ListLabel33">
    <w:name w:val="ListLabel 33"/>
    <w:rsid w:val="007D1F92"/>
    <w:rPr>
      <w:rFonts w:cs="Wingdings"/>
    </w:rPr>
  </w:style>
  <w:style w:type="character" w:customStyle="1" w:styleId="ListLabel34">
    <w:name w:val="ListLabel 34"/>
    <w:rsid w:val="007D1F92"/>
    <w:rPr>
      <w:rFonts w:cs="Symbol"/>
    </w:rPr>
  </w:style>
  <w:style w:type="character" w:customStyle="1" w:styleId="ListLabel35">
    <w:name w:val="ListLabel 35"/>
    <w:rsid w:val="007D1F92"/>
    <w:rPr>
      <w:rFonts w:cs="Courier New"/>
    </w:rPr>
  </w:style>
  <w:style w:type="character" w:customStyle="1" w:styleId="ListLabel36">
    <w:name w:val="ListLabel 36"/>
    <w:rsid w:val="007D1F92"/>
    <w:rPr>
      <w:rFonts w:cs="Wingdings"/>
    </w:rPr>
  </w:style>
  <w:style w:type="character" w:customStyle="1" w:styleId="ListLabel37">
    <w:name w:val="ListLabel 37"/>
    <w:rsid w:val="007D1F92"/>
    <w:rPr>
      <w:rFonts w:cs="Symbol"/>
    </w:rPr>
  </w:style>
  <w:style w:type="character" w:customStyle="1" w:styleId="ListLabel38">
    <w:name w:val="ListLabel 38"/>
    <w:rsid w:val="007D1F92"/>
    <w:rPr>
      <w:rFonts w:cs="Courier New"/>
    </w:rPr>
  </w:style>
  <w:style w:type="character" w:customStyle="1" w:styleId="ListLabel39">
    <w:name w:val="ListLabel 39"/>
    <w:rsid w:val="007D1F92"/>
    <w:rPr>
      <w:rFonts w:cs="Wingdings"/>
    </w:rPr>
  </w:style>
  <w:style w:type="paragraph" w:customStyle="1" w:styleId="Heading">
    <w:name w:val="Heading"/>
    <w:basedOn w:val="Normal"/>
    <w:next w:val="TextBody"/>
    <w:qFormat/>
    <w:rsid w:val="007D1F92"/>
    <w:pPr>
      <w:keepNext/>
      <w:spacing w:before="240" w:after="120"/>
    </w:pPr>
    <w:rPr>
      <w:rFonts w:ascii="Liberation Sans" w:eastAsia="Droid Sans Fallback" w:hAnsi="Liberation Sans" w:cs="FreeSans"/>
      <w:sz w:val="28"/>
      <w:szCs w:val="28"/>
    </w:rPr>
  </w:style>
  <w:style w:type="paragraph" w:customStyle="1" w:styleId="TextBody">
    <w:name w:val="Text Body"/>
    <w:basedOn w:val="Normal"/>
    <w:rsid w:val="007D1F92"/>
    <w:pPr>
      <w:spacing w:after="140" w:line="288" w:lineRule="auto"/>
    </w:pPr>
  </w:style>
  <w:style w:type="paragraph" w:styleId="List">
    <w:name w:val="List"/>
    <w:basedOn w:val="TextBody"/>
    <w:rsid w:val="007D1F92"/>
    <w:rPr>
      <w:rFonts w:cs="FreeSans"/>
    </w:rPr>
  </w:style>
  <w:style w:type="paragraph" w:styleId="Caption">
    <w:name w:val="caption"/>
    <w:basedOn w:val="Normal"/>
    <w:qFormat/>
    <w:rsid w:val="007D1F92"/>
    <w:pPr>
      <w:suppressLineNumbers/>
      <w:spacing w:before="120" w:after="120"/>
    </w:pPr>
    <w:rPr>
      <w:rFonts w:cs="FreeSans"/>
      <w:i/>
      <w:iCs/>
    </w:rPr>
  </w:style>
  <w:style w:type="paragraph" w:customStyle="1" w:styleId="Index">
    <w:name w:val="Index"/>
    <w:basedOn w:val="Normal"/>
    <w:qFormat/>
    <w:rsid w:val="007D1F92"/>
    <w:pPr>
      <w:suppressLineNumbers/>
    </w:pPr>
    <w:rPr>
      <w:rFonts w:cs="FreeSans"/>
    </w:rPr>
  </w:style>
  <w:style w:type="paragraph" w:styleId="ListParagraph">
    <w:name w:val="List Paragraph"/>
    <w:basedOn w:val="Normal"/>
    <w:uiPriority w:val="34"/>
    <w:qFormat/>
    <w:rsid w:val="00EB3445"/>
    <w:pPr>
      <w:ind w:left="720"/>
      <w:contextualSpacing/>
    </w:pPr>
  </w:style>
  <w:style w:type="paragraph" w:customStyle="1" w:styleId="Contents1">
    <w:name w:val="Contents 1"/>
    <w:basedOn w:val="Normal"/>
    <w:next w:val="Normal"/>
    <w:autoRedefine/>
    <w:uiPriority w:val="39"/>
    <w:unhideWhenUsed/>
    <w:rsid w:val="00E630F3"/>
  </w:style>
  <w:style w:type="paragraph" w:customStyle="1" w:styleId="Contents2">
    <w:name w:val="Contents 2"/>
    <w:basedOn w:val="Normal"/>
    <w:next w:val="Normal"/>
    <w:autoRedefine/>
    <w:uiPriority w:val="39"/>
    <w:unhideWhenUsed/>
    <w:rsid w:val="00E630F3"/>
    <w:pPr>
      <w:ind w:left="240"/>
    </w:pPr>
  </w:style>
  <w:style w:type="paragraph" w:customStyle="1" w:styleId="Contents3">
    <w:name w:val="Contents 3"/>
    <w:basedOn w:val="Normal"/>
    <w:next w:val="Normal"/>
    <w:autoRedefine/>
    <w:uiPriority w:val="39"/>
    <w:unhideWhenUsed/>
    <w:rsid w:val="00E630F3"/>
    <w:pPr>
      <w:ind w:left="480"/>
    </w:pPr>
  </w:style>
  <w:style w:type="paragraph" w:customStyle="1" w:styleId="Contents4">
    <w:name w:val="Contents 4"/>
    <w:basedOn w:val="Normal"/>
    <w:next w:val="Normal"/>
    <w:autoRedefine/>
    <w:uiPriority w:val="39"/>
    <w:unhideWhenUsed/>
    <w:rsid w:val="00E630F3"/>
    <w:pPr>
      <w:ind w:left="720"/>
    </w:pPr>
  </w:style>
  <w:style w:type="paragraph" w:customStyle="1" w:styleId="Contents5">
    <w:name w:val="Contents 5"/>
    <w:basedOn w:val="Normal"/>
    <w:next w:val="Normal"/>
    <w:autoRedefine/>
    <w:uiPriority w:val="39"/>
    <w:unhideWhenUsed/>
    <w:rsid w:val="00E630F3"/>
    <w:pPr>
      <w:ind w:left="960"/>
    </w:pPr>
  </w:style>
  <w:style w:type="paragraph" w:customStyle="1" w:styleId="Contents6">
    <w:name w:val="Contents 6"/>
    <w:basedOn w:val="Normal"/>
    <w:next w:val="Normal"/>
    <w:autoRedefine/>
    <w:uiPriority w:val="39"/>
    <w:unhideWhenUsed/>
    <w:rsid w:val="00E630F3"/>
    <w:pPr>
      <w:ind w:left="1200"/>
    </w:pPr>
  </w:style>
  <w:style w:type="paragraph" w:customStyle="1" w:styleId="Contents7">
    <w:name w:val="Contents 7"/>
    <w:basedOn w:val="Normal"/>
    <w:next w:val="Normal"/>
    <w:autoRedefine/>
    <w:uiPriority w:val="39"/>
    <w:unhideWhenUsed/>
    <w:rsid w:val="00E630F3"/>
    <w:pPr>
      <w:ind w:left="1440"/>
    </w:pPr>
  </w:style>
  <w:style w:type="paragraph" w:customStyle="1" w:styleId="Contents8">
    <w:name w:val="Contents 8"/>
    <w:basedOn w:val="Normal"/>
    <w:next w:val="Normal"/>
    <w:autoRedefine/>
    <w:uiPriority w:val="39"/>
    <w:unhideWhenUsed/>
    <w:rsid w:val="00E630F3"/>
    <w:pPr>
      <w:ind w:left="1680"/>
    </w:pPr>
  </w:style>
  <w:style w:type="paragraph" w:customStyle="1" w:styleId="Contents9">
    <w:name w:val="Contents 9"/>
    <w:basedOn w:val="Normal"/>
    <w:next w:val="Normal"/>
    <w:autoRedefine/>
    <w:uiPriority w:val="39"/>
    <w:unhideWhenUsed/>
    <w:rsid w:val="00E630F3"/>
    <w:pPr>
      <w:ind w:left="1920"/>
    </w:pPr>
  </w:style>
  <w:style w:type="paragraph" w:styleId="BalloonText">
    <w:name w:val="Balloon Text"/>
    <w:basedOn w:val="Normal"/>
    <w:link w:val="BalloonTextChar"/>
    <w:uiPriority w:val="99"/>
    <w:semiHidden/>
    <w:unhideWhenUsed/>
    <w:qFormat/>
    <w:rsid w:val="001B2EEE"/>
    <w:rPr>
      <w:rFonts w:ascii="Lucida Grande" w:hAnsi="Lucida Grande" w:cs="Lucida Grande"/>
      <w:sz w:val="18"/>
      <w:szCs w:val="18"/>
    </w:rPr>
  </w:style>
  <w:style w:type="paragraph" w:styleId="CommentText">
    <w:name w:val="annotation text"/>
    <w:basedOn w:val="Normal"/>
    <w:link w:val="CommentTextChar"/>
    <w:uiPriority w:val="99"/>
    <w:unhideWhenUsed/>
    <w:qFormat/>
    <w:rsid w:val="00DF641D"/>
    <w:rPr>
      <w:sz w:val="20"/>
      <w:szCs w:val="20"/>
    </w:rPr>
  </w:style>
  <w:style w:type="paragraph" w:styleId="CommentSubject">
    <w:name w:val="annotation subject"/>
    <w:basedOn w:val="CommentText"/>
    <w:link w:val="CommentSubjectChar"/>
    <w:uiPriority w:val="99"/>
    <w:semiHidden/>
    <w:unhideWhenUsed/>
    <w:qFormat/>
    <w:rsid w:val="00DF641D"/>
    <w:rPr>
      <w:b/>
      <w:bCs/>
    </w:rPr>
  </w:style>
  <w:style w:type="paragraph" w:styleId="NoSpacing">
    <w:name w:val="No Spacing"/>
    <w:uiPriority w:val="1"/>
    <w:qFormat/>
    <w:rsid w:val="00186110"/>
    <w:rPr>
      <w:rFonts w:ascii="Calibri" w:eastAsia="Times New Roman" w:hAnsi="Calibri" w:cs="Calibri"/>
      <w:color w:val="00000A"/>
      <w:sz w:val="23"/>
      <w:szCs w:val="23"/>
    </w:rPr>
  </w:style>
  <w:style w:type="paragraph" w:styleId="Revision">
    <w:name w:val="Revision"/>
    <w:uiPriority w:val="99"/>
    <w:semiHidden/>
    <w:qFormat/>
    <w:rsid w:val="00693EAD"/>
    <w:rPr>
      <w:color w:val="00000A"/>
    </w:rPr>
  </w:style>
  <w:style w:type="paragraph" w:styleId="Header">
    <w:name w:val="header"/>
    <w:basedOn w:val="Normal"/>
    <w:link w:val="HeaderChar"/>
    <w:uiPriority w:val="99"/>
    <w:unhideWhenUsed/>
    <w:rsid w:val="0007745C"/>
    <w:pPr>
      <w:tabs>
        <w:tab w:val="center" w:pos="4677"/>
        <w:tab w:val="right" w:pos="9355"/>
      </w:tabs>
    </w:pPr>
  </w:style>
  <w:style w:type="paragraph" w:styleId="Footer">
    <w:name w:val="footer"/>
    <w:basedOn w:val="Normal"/>
    <w:link w:val="FooterChar"/>
    <w:uiPriority w:val="99"/>
    <w:unhideWhenUsed/>
    <w:rsid w:val="0007745C"/>
    <w:pPr>
      <w:tabs>
        <w:tab w:val="center" w:pos="4677"/>
        <w:tab w:val="right" w:pos="9355"/>
      </w:tabs>
    </w:pPr>
  </w:style>
  <w:style w:type="paragraph" w:styleId="FootnoteText">
    <w:name w:val="footnote text"/>
    <w:basedOn w:val="Normal"/>
    <w:link w:val="FootnoteTextChar"/>
    <w:uiPriority w:val="99"/>
    <w:unhideWhenUsed/>
    <w:qFormat/>
    <w:rsid w:val="00957E44"/>
    <w:rPr>
      <w:sz w:val="20"/>
      <w:szCs w:val="20"/>
    </w:rPr>
  </w:style>
  <w:style w:type="paragraph" w:styleId="Bibliography">
    <w:name w:val="Bibliography"/>
    <w:basedOn w:val="Normal"/>
    <w:next w:val="Normal"/>
    <w:uiPriority w:val="37"/>
    <w:unhideWhenUsed/>
    <w:qFormat/>
    <w:rsid w:val="00762A64"/>
    <w:pPr>
      <w:spacing w:line="480" w:lineRule="auto"/>
      <w:ind w:left="720" w:hanging="720"/>
    </w:pPr>
  </w:style>
  <w:style w:type="paragraph" w:customStyle="1" w:styleId="Footnote">
    <w:name w:val="Footnote"/>
    <w:basedOn w:val="Normal"/>
    <w:rsid w:val="007D1F92"/>
  </w:style>
  <w:style w:type="table" w:styleId="TableGrid">
    <w:name w:val="Table Grid"/>
    <w:basedOn w:val="TableNormal"/>
    <w:uiPriority w:val="39"/>
    <w:rsid w:val="00E60F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0E1181"/>
    <w:pPr>
      <w:spacing w:after="100"/>
    </w:pPr>
  </w:style>
  <w:style w:type="paragraph" w:styleId="TOC2">
    <w:name w:val="toc 2"/>
    <w:basedOn w:val="Normal"/>
    <w:next w:val="Normal"/>
    <w:autoRedefine/>
    <w:uiPriority w:val="39"/>
    <w:unhideWhenUsed/>
    <w:rsid w:val="000E1181"/>
    <w:pPr>
      <w:spacing w:after="100"/>
      <w:ind w:left="240"/>
    </w:pPr>
  </w:style>
  <w:style w:type="paragraph" w:styleId="TOC3">
    <w:name w:val="toc 3"/>
    <w:basedOn w:val="Normal"/>
    <w:next w:val="Normal"/>
    <w:autoRedefine/>
    <w:uiPriority w:val="39"/>
    <w:unhideWhenUsed/>
    <w:rsid w:val="000E1181"/>
    <w:pPr>
      <w:spacing w:after="100"/>
      <w:ind w:left="480"/>
    </w:pPr>
  </w:style>
  <w:style w:type="character" w:styleId="Hyperlink">
    <w:name w:val="Hyperlink"/>
    <w:basedOn w:val="DefaultParagraphFont"/>
    <w:uiPriority w:val="99"/>
    <w:unhideWhenUsed/>
    <w:rsid w:val="000E1181"/>
    <w:rPr>
      <w:color w:val="0000FF" w:themeColor="hyperlink"/>
      <w:u w:val="single"/>
    </w:rPr>
  </w:style>
  <w:style w:type="character" w:styleId="EndnoteReference">
    <w:name w:val="endnote reference"/>
    <w:basedOn w:val="DefaultParagraphFont"/>
    <w:uiPriority w:val="99"/>
    <w:semiHidden/>
    <w:unhideWhenUsed/>
    <w:rsid w:val="00A159C2"/>
    <w:rPr>
      <w:vertAlign w:val="superscript"/>
    </w:rPr>
  </w:style>
  <w:style w:type="paragraph" w:styleId="TOC4">
    <w:name w:val="toc 4"/>
    <w:basedOn w:val="Normal"/>
    <w:next w:val="Normal"/>
    <w:autoRedefine/>
    <w:uiPriority w:val="39"/>
    <w:unhideWhenUsed/>
    <w:rsid w:val="006A4D5F"/>
    <w:pPr>
      <w:ind w:left="720"/>
    </w:pPr>
  </w:style>
  <w:style w:type="paragraph" w:styleId="TOC5">
    <w:name w:val="toc 5"/>
    <w:basedOn w:val="Normal"/>
    <w:next w:val="Normal"/>
    <w:autoRedefine/>
    <w:uiPriority w:val="39"/>
    <w:unhideWhenUsed/>
    <w:rsid w:val="006A4D5F"/>
    <w:pPr>
      <w:ind w:left="960"/>
    </w:pPr>
  </w:style>
  <w:style w:type="paragraph" w:styleId="TOC6">
    <w:name w:val="toc 6"/>
    <w:basedOn w:val="Normal"/>
    <w:next w:val="Normal"/>
    <w:autoRedefine/>
    <w:uiPriority w:val="39"/>
    <w:unhideWhenUsed/>
    <w:rsid w:val="006A4D5F"/>
    <w:pPr>
      <w:ind w:left="1200"/>
    </w:pPr>
  </w:style>
  <w:style w:type="paragraph" w:styleId="TOC7">
    <w:name w:val="toc 7"/>
    <w:basedOn w:val="Normal"/>
    <w:next w:val="Normal"/>
    <w:autoRedefine/>
    <w:uiPriority w:val="39"/>
    <w:unhideWhenUsed/>
    <w:rsid w:val="006A4D5F"/>
    <w:pPr>
      <w:ind w:left="1440"/>
    </w:pPr>
  </w:style>
  <w:style w:type="paragraph" w:styleId="TOC8">
    <w:name w:val="toc 8"/>
    <w:basedOn w:val="Normal"/>
    <w:next w:val="Normal"/>
    <w:autoRedefine/>
    <w:uiPriority w:val="39"/>
    <w:unhideWhenUsed/>
    <w:rsid w:val="006A4D5F"/>
    <w:pPr>
      <w:ind w:left="1680"/>
    </w:pPr>
  </w:style>
  <w:style w:type="paragraph" w:styleId="TOC9">
    <w:name w:val="toc 9"/>
    <w:basedOn w:val="Normal"/>
    <w:next w:val="Normal"/>
    <w:autoRedefine/>
    <w:uiPriority w:val="39"/>
    <w:unhideWhenUsed/>
    <w:rsid w:val="006A4D5F"/>
    <w:pPr>
      <w:ind w:left="1920"/>
    </w:pPr>
  </w:style>
  <w:style w:type="paragraph" w:customStyle="1" w:styleId="BasicParagraph">
    <w:name w:val="[Basic Paragraph]"/>
    <w:basedOn w:val="Normal"/>
    <w:uiPriority w:val="99"/>
    <w:rsid w:val="00E54CE2"/>
    <w:pPr>
      <w:widowControl w:val="0"/>
      <w:autoSpaceDE w:val="0"/>
      <w:autoSpaceDN w:val="0"/>
      <w:adjustRightInd w:val="0"/>
      <w:spacing w:line="288" w:lineRule="auto"/>
      <w:textAlignment w:val="center"/>
    </w:pPr>
    <w:rPr>
      <w:rFonts w:ascii="MinionPro-Regular" w:eastAsiaTheme="minorHAnsi" w:hAnsi="MinionPro-Regular" w:cs="MinionPro-Regular"/>
      <w:color w:val="000000"/>
      <w:lang w:val="en-GB"/>
    </w:rPr>
  </w:style>
  <w:style w:type="paragraph" w:customStyle="1" w:styleId="NoParagraphStyle">
    <w:name w:val="[No Paragraph Style]"/>
    <w:rsid w:val="00320E08"/>
    <w:pPr>
      <w:widowControl w:val="0"/>
      <w:autoSpaceDE w:val="0"/>
      <w:autoSpaceDN w:val="0"/>
      <w:adjustRightInd w:val="0"/>
      <w:spacing w:line="288" w:lineRule="auto"/>
      <w:textAlignment w:val="center"/>
    </w:pPr>
    <w:rPr>
      <w:color w:val="000000"/>
      <w:lang w:val="en-GB"/>
    </w:rPr>
  </w:style>
  <w:style w:type="paragraph" w:customStyle="1" w:styleId="m-8853008076029802475gmail-m-2323009760207885920gmail-msolistparagraph">
    <w:name w:val="m_-8853008076029802475gmail-m_-2323009760207885920gmail-msolistparagraph"/>
    <w:basedOn w:val="Normal"/>
    <w:rsid w:val="005762DB"/>
    <w:pPr>
      <w:spacing w:before="100" w:beforeAutospacing="1" w:after="100" w:afterAutospacing="1"/>
    </w:pPr>
    <w:rPr>
      <w:rFonts w:ascii="Times New Roman" w:hAnsi="Times New Roman"/>
      <w:color w:val="auto"/>
    </w:rPr>
  </w:style>
  <w:style w:type="character" w:customStyle="1" w:styleId="aqj">
    <w:name w:val="aqj"/>
    <w:basedOn w:val="DefaultParagraphFont"/>
    <w:rsid w:val="005762DB"/>
  </w:style>
  <w:style w:type="paragraph" w:customStyle="1" w:styleId="Els-Title">
    <w:name w:val="Els-Title"/>
    <w:next w:val="Normal"/>
    <w:autoRedefine/>
    <w:rsid w:val="00501ADD"/>
    <w:pPr>
      <w:suppressAutoHyphens/>
      <w:spacing w:after="240" w:line="400" w:lineRule="exact"/>
      <w:jc w:val="center"/>
    </w:pPr>
    <w:rPr>
      <w:rFonts w:ascii="Times New Roman" w:eastAsia="SimSun" w:hAnsi="Times New Roman"/>
      <w:sz w:val="3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7520">
      <w:bodyDiv w:val="1"/>
      <w:marLeft w:val="0"/>
      <w:marRight w:val="0"/>
      <w:marTop w:val="0"/>
      <w:marBottom w:val="0"/>
      <w:divBdr>
        <w:top w:val="none" w:sz="0" w:space="0" w:color="auto"/>
        <w:left w:val="none" w:sz="0" w:space="0" w:color="auto"/>
        <w:bottom w:val="none" w:sz="0" w:space="0" w:color="auto"/>
        <w:right w:val="none" w:sz="0" w:space="0" w:color="auto"/>
      </w:divBdr>
    </w:div>
    <w:div w:id="255482306">
      <w:bodyDiv w:val="1"/>
      <w:marLeft w:val="0"/>
      <w:marRight w:val="0"/>
      <w:marTop w:val="0"/>
      <w:marBottom w:val="0"/>
      <w:divBdr>
        <w:top w:val="none" w:sz="0" w:space="0" w:color="auto"/>
        <w:left w:val="none" w:sz="0" w:space="0" w:color="auto"/>
        <w:bottom w:val="none" w:sz="0" w:space="0" w:color="auto"/>
        <w:right w:val="none" w:sz="0" w:space="0" w:color="auto"/>
      </w:divBdr>
    </w:div>
    <w:div w:id="285165663">
      <w:bodyDiv w:val="1"/>
      <w:marLeft w:val="0"/>
      <w:marRight w:val="0"/>
      <w:marTop w:val="0"/>
      <w:marBottom w:val="0"/>
      <w:divBdr>
        <w:top w:val="none" w:sz="0" w:space="0" w:color="auto"/>
        <w:left w:val="none" w:sz="0" w:space="0" w:color="auto"/>
        <w:bottom w:val="none" w:sz="0" w:space="0" w:color="auto"/>
        <w:right w:val="none" w:sz="0" w:space="0" w:color="auto"/>
      </w:divBdr>
    </w:div>
    <w:div w:id="452747832">
      <w:bodyDiv w:val="1"/>
      <w:marLeft w:val="0"/>
      <w:marRight w:val="0"/>
      <w:marTop w:val="0"/>
      <w:marBottom w:val="0"/>
      <w:divBdr>
        <w:top w:val="none" w:sz="0" w:space="0" w:color="auto"/>
        <w:left w:val="none" w:sz="0" w:space="0" w:color="auto"/>
        <w:bottom w:val="none" w:sz="0" w:space="0" w:color="auto"/>
        <w:right w:val="none" w:sz="0" w:space="0" w:color="auto"/>
      </w:divBdr>
    </w:div>
    <w:div w:id="482164428">
      <w:bodyDiv w:val="1"/>
      <w:marLeft w:val="0"/>
      <w:marRight w:val="0"/>
      <w:marTop w:val="0"/>
      <w:marBottom w:val="0"/>
      <w:divBdr>
        <w:top w:val="none" w:sz="0" w:space="0" w:color="auto"/>
        <w:left w:val="none" w:sz="0" w:space="0" w:color="auto"/>
        <w:bottom w:val="none" w:sz="0" w:space="0" w:color="auto"/>
        <w:right w:val="none" w:sz="0" w:space="0" w:color="auto"/>
      </w:divBdr>
      <w:divsChild>
        <w:div w:id="524950384">
          <w:marLeft w:val="893"/>
          <w:marRight w:val="0"/>
          <w:marTop w:val="40"/>
          <w:marBottom w:val="80"/>
          <w:divBdr>
            <w:top w:val="none" w:sz="0" w:space="0" w:color="auto"/>
            <w:left w:val="none" w:sz="0" w:space="0" w:color="auto"/>
            <w:bottom w:val="none" w:sz="0" w:space="0" w:color="auto"/>
            <w:right w:val="none" w:sz="0" w:space="0" w:color="auto"/>
          </w:divBdr>
        </w:div>
      </w:divsChild>
    </w:div>
    <w:div w:id="506405670">
      <w:bodyDiv w:val="1"/>
      <w:marLeft w:val="0"/>
      <w:marRight w:val="0"/>
      <w:marTop w:val="0"/>
      <w:marBottom w:val="0"/>
      <w:divBdr>
        <w:top w:val="none" w:sz="0" w:space="0" w:color="auto"/>
        <w:left w:val="none" w:sz="0" w:space="0" w:color="auto"/>
        <w:bottom w:val="none" w:sz="0" w:space="0" w:color="auto"/>
        <w:right w:val="none" w:sz="0" w:space="0" w:color="auto"/>
      </w:divBdr>
    </w:div>
    <w:div w:id="616373538">
      <w:bodyDiv w:val="1"/>
      <w:marLeft w:val="0"/>
      <w:marRight w:val="0"/>
      <w:marTop w:val="0"/>
      <w:marBottom w:val="0"/>
      <w:divBdr>
        <w:top w:val="none" w:sz="0" w:space="0" w:color="auto"/>
        <w:left w:val="none" w:sz="0" w:space="0" w:color="auto"/>
        <w:bottom w:val="none" w:sz="0" w:space="0" w:color="auto"/>
        <w:right w:val="none" w:sz="0" w:space="0" w:color="auto"/>
      </w:divBdr>
    </w:div>
    <w:div w:id="651062076">
      <w:bodyDiv w:val="1"/>
      <w:marLeft w:val="0"/>
      <w:marRight w:val="0"/>
      <w:marTop w:val="0"/>
      <w:marBottom w:val="0"/>
      <w:divBdr>
        <w:top w:val="none" w:sz="0" w:space="0" w:color="auto"/>
        <w:left w:val="none" w:sz="0" w:space="0" w:color="auto"/>
        <w:bottom w:val="none" w:sz="0" w:space="0" w:color="auto"/>
        <w:right w:val="none" w:sz="0" w:space="0" w:color="auto"/>
      </w:divBdr>
      <w:divsChild>
        <w:div w:id="1339650237">
          <w:marLeft w:val="0"/>
          <w:marRight w:val="0"/>
          <w:marTop w:val="30"/>
          <w:marBottom w:val="0"/>
          <w:divBdr>
            <w:top w:val="none" w:sz="0" w:space="0" w:color="auto"/>
            <w:left w:val="none" w:sz="0" w:space="0" w:color="auto"/>
            <w:bottom w:val="none" w:sz="0" w:space="0" w:color="auto"/>
            <w:right w:val="none" w:sz="0" w:space="0" w:color="auto"/>
          </w:divBdr>
        </w:div>
      </w:divsChild>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28915313">
      <w:bodyDiv w:val="1"/>
      <w:marLeft w:val="0"/>
      <w:marRight w:val="0"/>
      <w:marTop w:val="0"/>
      <w:marBottom w:val="0"/>
      <w:divBdr>
        <w:top w:val="none" w:sz="0" w:space="0" w:color="auto"/>
        <w:left w:val="none" w:sz="0" w:space="0" w:color="auto"/>
        <w:bottom w:val="none" w:sz="0" w:space="0" w:color="auto"/>
        <w:right w:val="none" w:sz="0" w:space="0" w:color="auto"/>
      </w:divBdr>
    </w:div>
    <w:div w:id="1085569141">
      <w:bodyDiv w:val="1"/>
      <w:marLeft w:val="0"/>
      <w:marRight w:val="0"/>
      <w:marTop w:val="0"/>
      <w:marBottom w:val="0"/>
      <w:divBdr>
        <w:top w:val="none" w:sz="0" w:space="0" w:color="auto"/>
        <w:left w:val="none" w:sz="0" w:space="0" w:color="auto"/>
        <w:bottom w:val="none" w:sz="0" w:space="0" w:color="auto"/>
        <w:right w:val="none" w:sz="0" w:space="0" w:color="auto"/>
      </w:divBdr>
    </w:div>
    <w:div w:id="1089236073">
      <w:bodyDiv w:val="1"/>
      <w:marLeft w:val="0"/>
      <w:marRight w:val="0"/>
      <w:marTop w:val="0"/>
      <w:marBottom w:val="0"/>
      <w:divBdr>
        <w:top w:val="none" w:sz="0" w:space="0" w:color="auto"/>
        <w:left w:val="none" w:sz="0" w:space="0" w:color="auto"/>
        <w:bottom w:val="none" w:sz="0" w:space="0" w:color="auto"/>
        <w:right w:val="none" w:sz="0" w:space="0" w:color="auto"/>
      </w:divBdr>
    </w:div>
    <w:div w:id="1193229127">
      <w:bodyDiv w:val="1"/>
      <w:marLeft w:val="0"/>
      <w:marRight w:val="0"/>
      <w:marTop w:val="0"/>
      <w:marBottom w:val="0"/>
      <w:divBdr>
        <w:top w:val="none" w:sz="0" w:space="0" w:color="auto"/>
        <w:left w:val="none" w:sz="0" w:space="0" w:color="auto"/>
        <w:bottom w:val="none" w:sz="0" w:space="0" w:color="auto"/>
        <w:right w:val="none" w:sz="0" w:space="0" w:color="auto"/>
      </w:divBdr>
    </w:div>
    <w:div w:id="1210796623">
      <w:bodyDiv w:val="1"/>
      <w:marLeft w:val="0"/>
      <w:marRight w:val="0"/>
      <w:marTop w:val="0"/>
      <w:marBottom w:val="0"/>
      <w:divBdr>
        <w:top w:val="none" w:sz="0" w:space="0" w:color="auto"/>
        <w:left w:val="none" w:sz="0" w:space="0" w:color="auto"/>
        <w:bottom w:val="none" w:sz="0" w:space="0" w:color="auto"/>
        <w:right w:val="none" w:sz="0" w:space="0" w:color="auto"/>
      </w:divBdr>
      <w:divsChild>
        <w:div w:id="1694377688">
          <w:marLeft w:val="893"/>
          <w:marRight w:val="0"/>
          <w:marTop w:val="40"/>
          <w:marBottom w:val="80"/>
          <w:divBdr>
            <w:top w:val="none" w:sz="0" w:space="0" w:color="auto"/>
            <w:left w:val="none" w:sz="0" w:space="0" w:color="auto"/>
            <w:bottom w:val="none" w:sz="0" w:space="0" w:color="auto"/>
            <w:right w:val="none" w:sz="0" w:space="0" w:color="auto"/>
          </w:divBdr>
        </w:div>
      </w:divsChild>
    </w:div>
    <w:div w:id="1282109217">
      <w:bodyDiv w:val="1"/>
      <w:marLeft w:val="0"/>
      <w:marRight w:val="0"/>
      <w:marTop w:val="0"/>
      <w:marBottom w:val="0"/>
      <w:divBdr>
        <w:top w:val="none" w:sz="0" w:space="0" w:color="auto"/>
        <w:left w:val="none" w:sz="0" w:space="0" w:color="auto"/>
        <w:bottom w:val="none" w:sz="0" w:space="0" w:color="auto"/>
        <w:right w:val="none" w:sz="0" w:space="0" w:color="auto"/>
      </w:divBdr>
    </w:div>
    <w:div w:id="1398891737">
      <w:bodyDiv w:val="1"/>
      <w:marLeft w:val="0"/>
      <w:marRight w:val="0"/>
      <w:marTop w:val="0"/>
      <w:marBottom w:val="0"/>
      <w:divBdr>
        <w:top w:val="none" w:sz="0" w:space="0" w:color="auto"/>
        <w:left w:val="none" w:sz="0" w:space="0" w:color="auto"/>
        <w:bottom w:val="none" w:sz="0" w:space="0" w:color="auto"/>
        <w:right w:val="none" w:sz="0" w:space="0" w:color="auto"/>
      </w:divBdr>
    </w:div>
    <w:div w:id="1467971124">
      <w:bodyDiv w:val="1"/>
      <w:marLeft w:val="0"/>
      <w:marRight w:val="0"/>
      <w:marTop w:val="0"/>
      <w:marBottom w:val="0"/>
      <w:divBdr>
        <w:top w:val="none" w:sz="0" w:space="0" w:color="auto"/>
        <w:left w:val="none" w:sz="0" w:space="0" w:color="auto"/>
        <w:bottom w:val="none" w:sz="0" w:space="0" w:color="auto"/>
        <w:right w:val="none" w:sz="0" w:space="0" w:color="auto"/>
      </w:divBdr>
    </w:div>
    <w:div w:id="1841658100">
      <w:bodyDiv w:val="1"/>
      <w:marLeft w:val="0"/>
      <w:marRight w:val="0"/>
      <w:marTop w:val="0"/>
      <w:marBottom w:val="0"/>
      <w:divBdr>
        <w:top w:val="none" w:sz="0" w:space="0" w:color="auto"/>
        <w:left w:val="none" w:sz="0" w:space="0" w:color="auto"/>
        <w:bottom w:val="none" w:sz="0" w:space="0" w:color="auto"/>
        <w:right w:val="none" w:sz="0" w:space="0" w:color="auto"/>
      </w:divBdr>
    </w:div>
    <w:div w:id="1940288421">
      <w:bodyDiv w:val="1"/>
      <w:marLeft w:val="0"/>
      <w:marRight w:val="0"/>
      <w:marTop w:val="0"/>
      <w:marBottom w:val="0"/>
      <w:divBdr>
        <w:top w:val="none" w:sz="0" w:space="0" w:color="auto"/>
        <w:left w:val="none" w:sz="0" w:space="0" w:color="auto"/>
        <w:bottom w:val="none" w:sz="0" w:space="0" w:color="auto"/>
        <w:right w:val="none" w:sz="0" w:space="0" w:color="auto"/>
      </w:divBdr>
      <w:divsChild>
        <w:div w:id="286351635">
          <w:marLeft w:val="0"/>
          <w:marRight w:val="0"/>
          <w:marTop w:val="0"/>
          <w:marBottom w:val="0"/>
          <w:divBdr>
            <w:top w:val="none" w:sz="0" w:space="0" w:color="auto"/>
            <w:left w:val="none" w:sz="0" w:space="0" w:color="auto"/>
            <w:bottom w:val="none" w:sz="0" w:space="0" w:color="auto"/>
            <w:right w:val="none" w:sz="0" w:space="0" w:color="auto"/>
          </w:divBdr>
        </w:div>
        <w:div w:id="938607899">
          <w:marLeft w:val="0"/>
          <w:marRight w:val="0"/>
          <w:marTop w:val="0"/>
          <w:marBottom w:val="0"/>
          <w:divBdr>
            <w:top w:val="none" w:sz="0" w:space="0" w:color="auto"/>
            <w:left w:val="none" w:sz="0" w:space="0" w:color="auto"/>
            <w:bottom w:val="none" w:sz="0" w:space="0" w:color="auto"/>
            <w:right w:val="none" w:sz="0" w:space="0" w:color="auto"/>
          </w:divBdr>
        </w:div>
      </w:divsChild>
    </w:div>
    <w:div w:id="213270256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sciencedirect.com/science/article/pii/S001632871730112X"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FDF42E-C2E0-544E-A884-0AEF9F66CD38}">
  <ds:schemaRefs>
    <ds:schemaRef ds:uri="http://schemas.openxmlformats.org/officeDocument/2006/bibliography"/>
  </ds:schemaRefs>
</ds:datastoreItem>
</file>

<file path=customXml/itemProps2.xml><?xml version="1.0" encoding="utf-8"?>
<ds:datastoreItem xmlns:ds="http://schemas.openxmlformats.org/officeDocument/2006/customXml" ds:itemID="{53B7AF7B-8566-D84E-AF4E-1FA7BD296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4</Pages>
  <Words>21120</Words>
  <Characters>120387</Characters>
  <Application>Microsoft Macintosh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1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dc:creator>
  <cp:keywords/>
  <dc:description/>
  <cp:lastModifiedBy>XX</cp:lastModifiedBy>
  <cp:revision>6</cp:revision>
  <dcterms:created xsi:type="dcterms:W3CDTF">2018-01-10T16:52:00Z</dcterms:created>
  <dcterms:modified xsi:type="dcterms:W3CDTF">2018-01-12T15:57: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5"&gt;&lt;session id="MifK677M"/&gt;&lt;style id="http://www.zotero.org/styles/futures"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